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300E5EE2" w:rsidR="00224442" w:rsidRDefault="00602B09" w:rsidP="001B20BB">
      <w:pPr>
        <w:spacing w:line="276" w:lineRule="auto"/>
        <w:jc w:val="both"/>
      </w:pPr>
      <w:r>
        <w:t xml:space="preserve">Land-use and climate change are two of the most important </w:t>
      </w:r>
      <w:del w:id="4" w:author="Newbold, Tim" w:date="2022-05-13T10:55:00Z">
        <w:r w:rsidDel="00A807AB">
          <w:delText xml:space="preserve">threats </w:delText>
        </w:r>
        <w:r w:rsidR="005C48E2" w:rsidDel="00A807AB">
          <w:delText>to</w:delText>
        </w:r>
      </w:del>
      <w:ins w:id="5" w:author="Newbold, Tim" w:date="2022-05-13T10:55:00Z">
        <w:r w:rsidR="00A807AB">
          <w:t>pressures on terrestrial</w:t>
        </w:r>
      </w:ins>
      <w:r>
        <w:t xml:space="preserve"> biodiversity, </w:t>
      </w:r>
      <w:r w:rsidR="004D562B">
        <w:t xml:space="preserve">however </w:t>
      </w:r>
      <w:r w:rsidR="002648E6">
        <w:t>the factors that explain interspecific variation in responses</w:t>
      </w:r>
      <w:r w:rsidR="004D562B">
        <w:t xml:space="preserve"> to these </w:t>
      </w:r>
      <w:del w:id="6" w:author="Newbold, Tim" w:date="2022-05-13T10:55:00Z">
        <w:r w:rsidR="004D562B" w:rsidDel="00186470">
          <w:delText xml:space="preserve">threats </w:delText>
        </w:r>
      </w:del>
      <w:ins w:id="7" w:author="Newbold, Tim" w:date="2022-05-13T10:55:00Z">
        <w:r w:rsidR="00186470">
          <w:t xml:space="preserve">pressures </w:t>
        </w:r>
      </w:ins>
      <w:r w:rsidR="004D562B">
        <w:t>remain unclear</w:t>
      </w:r>
      <w:r>
        <w:t>.</w:t>
      </w:r>
      <w:r w:rsidR="004D562B">
        <w:t xml:space="preserve"> </w:t>
      </w:r>
      <w:r w:rsidR="00346211">
        <w:t xml:space="preserve">Although </w:t>
      </w:r>
      <w:commentRangeStart w:id="8"/>
      <w:r w:rsidR="00346211">
        <w:t xml:space="preserve">it </w:t>
      </w:r>
      <w:r w:rsidR="00A30615">
        <w:t>is well established that</w:t>
      </w:r>
      <w:ins w:id="9" w:author="Newbold, Tim" w:date="2022-05-13T10:29:00Z">
        <w:r w:rsidR="00A138A5">
          <w:t xml:space="preserve"> extinction risk and</w:t>
        </w:r>
      </w:ins>
      <w:r w:rsidR="004A6D4C">
        <w:t xml:space="preserve"> </w:t>
      </w:r>
      <w:ins w:id="10" w:author="Newbold, Tim" w:date="2022-05-13T10:28:00Z">
        <w:r w:rsidR="00245792">
          <w:t xml:space="preserve">some </w:t>
        </w:r>
      </w:ins>
      <w:r w:rsidR="0095794A">
        <w:t>species</w:t>
      </w:r>
      <w:ins w:id="11" w:author="Newbold, Tim" w:date="2022-05-13T10:29:00Z">
        <w:r w:rsidR="00A138A5">
          <w:t>’</w:t>
        </w:r>
      </w:ins>
      <w:r w:rsidR="004A6D4C">
        <w:t xml:space="preserve"> responses to human </w:t>
      </w:r>
      <w:del w:id="12" w:author="Newbold, Tim" w:date="2022-05-13T10:29:00Z">
        <w:r w:rsidR="004A6D4C" w:rsidDel="00A138A5">
          <w:delText xml:space="preserve">threats </w:delText>
        </w:r>
      </w:del>
      <w:ins w:id="13" w:author="Newbold, Tim" w:date="2022-05-13T10:29:00Z">
        <w:r w:rsidR="00A138A5">
          <w:t xml:space="preserve">pressures </w:t>
        </w:r>
      </w:ins>
      <w:r w:rsidR="004A6D4C">
        <w:t>relate to species traits</w:t>
      </w:r>
      <w:r w:rsidR="001612FF">
        <w:t>,</w:t>
      </w:r>
      <w:r w:rsidR="009C7188">
        <w:t xml:space="preserve"> </w:t>
      </w:r>
      <w:ins w:id="14" w:author="Newbold, Tim" w:date="2022-05-13T10:28:00Z">
        <w:r w:rsidR="00245792">
          <w:t xml:space="preserve">we lack </w:t>
        </w:r>
      </w:ins>
      <w:r w:rsidR="008B6A7C">
        <w:t>large-scale</w:t>
      </w:r>
      <w:r w:rsidR="004A6D4C">
        <w:t xml:space="preserve"> </w:t>
      </w:r>
      <w:commentRangeStart w:id="15"/>
      <w:r w:rsidR="004A6D4C">
        <w:t>comparative assessments</w:t>
      </w:r>
      <w:r w:rsidR="00C9504C">
        <w:t xml:space="preserve"> across multiple clades</w:t>
      </w:r>
      <w:commentRangeEnd w:id="15"/>
      <w:r w:rsidR="00EF2E70">
        <w:rPr>
          <w:rStyle w:val="CommentReference"/>
        </w:rPr>
        <w:commentReference w:id="15"/>
      </w:r>
      <w:r w:rsidR="004A6D4C">
        <w:t xml:space="preserve"> </w:t>
      </w:r>
      <w:r w:rsidR="00A6416A">
        <w:t xml:space="preserve">linking traits to </w:t>
      </w:r>
      <w:del w:id="16" w:author="Newbold, Tim" w:date="2022-05-13T10:28:00Z">
        <w:r w:rsidR="00A30615" w:rsidDel="00245792">
          <w:delText>given</w:delText>
        </w:r>
        <w:r w:rsidR="00A6416A" w:rsidDel="00245792">
          <w:delText xml:space="preserve"> </w:delText>
        </w:r>
      </w:del>
      <w:ins w:id="17" w:author="Newbold, Tim" w:date="2022-05-13T10:29:00Z">
        <w:r w:rsidR="00245792">
          <w:t xml:space="preserve">multiple </w:t>
        </w:r>
      </w:ins>
      <w:r w:rsidR="004A6D4C">
        <w:t xml:space="preserve">human </w:t>
      </w:r>
      <w:del w:id="18" w:author="Newbold, Tim" w:date="2022-05-13T10:29:00Z">
        <w:r w:rsidR="004A6D4C" w:rsidDel="00A138A5">
          <w:delText>threats</w:delText>
        </w:r>
      </w:del>
      <w:ins w:id="19" w:author="Newbold, Tim" w:date="2022-05-13T10:29:00Z">
        <w:r w:rsidR="00A138A5">
          <w:t>pressures</w:t>
        </w:r>
      </w:ins>
      <w:del w:id="20" w:author="Newbold, Tim" w:date="2022-05-13T10:29:00Z">
        <w:r w:rsidR="00AA2C30" w:rsidDel="00245792">
          <w:delText xml:space="preserve"> in terrestrial vertebrates</w:delText>
        </w:r>
        <w:r w:rsidR="008B6A7C" w:rsidDel="00245792">
          <w:delText xml:space="preserve"> </w:delText>
        </w:r>
        <w:r w:rsidR="002B10D6" w:rsidDel="00245792">
          <w:delText>are</w:delText>
        </w:r>
        <w:r w:rsidR="008B6A7C" w:rsidDel="00245792">
          <w:delText xml:space="preserve"> </w:delText>
        </w:r>
        <w:r w:rsidR="002B10D6" w:rsidDel="00245792">
          <w:delText>lacking</w:delText>
        </w:r>
      </w:del>
      <w:r w:rsidR="00A6416A">
        <w:t>.</w:t>
      </w:r>
      <w:r w:rsidR="001D38B3">
        <w:t xml:space="preserve"> </w:t>
      </w:r>
      <w:del w:id="21" w:author="Newbold, Tim" w:date="2022-05-13T10:29:00Z">
        <w:r w:rsidR="001D38B3" w:rsidDel="00A138A5">
          <w:delText xml:space="preserve">While </w:delText>
        </w:r>
        <w:r w:rsidR="007B0A29" w:rsidDel="00A138A5">
          <w:delText xml:space="preserve">a number of </w:delText>
        </w:r>
        <w:r w:rsidR="001D38B3" w:rsidDel="00A138A5">
          <w:delText>past studies</w:delText>
        </w:r>
        <w:r w:rsidR="007E4A1B" w:rsidDel="00A138A5">
          <w:delText xml:space="preserve"> have focused on </w:delText>
        </w:r>
        <w:r w:rsidR="00AB5A4A" w:rsidDel="00A138A5">
          <w:delText xml:space="preserve">comparative assessments of </w:delText>
        </w:r>
        <w:r w:rsidR="007E4A1B" w:rsidDel="00A138A5">
          <w:delText>extinction risks</w:delText>
        </w:r>
        <w:r w:rsidR="001D38B3" w:rsidDel="00A138A5">
          <w:delText>, few have</w:delText>
        </w:r>
        <w:r w:rsidR="008A4CE0" w:rsidDel="00A138A5">
          <w:delText xml:space="preserve"> </w:delText>
        </w:r>
        <w:r w:rsidR="0086060B" w:rsidDel="00A138A5">
          <w:delText>explicit</w:delText>
        </w:r>
        <w:r w:rsidR="00E4468E" w:rsidDel="00A138A5">
          <w:delText>ly</w:delText>
        </w:r>
        <w:r w:rsidR="0086060B" w:rsidDel="00A138A5">
          <w:delText xml:space="preserve"> </w:delText>
        </w:r>
        <w:r w:rsidR="008A4CE0" w:rsidDel="00A138A5">
          <w:delText>consider</w:delText>
        </w:r>
        <w:r w:rsidR="00E4468E" w:rsidDel="00A138A5">
          <w:delText xml:space="preserve">ed </w:delText>
        </w:r>
        <w:r w:rsidR="008A4CE0" w:rsidDel="00A138A5">
          <w:delText>the threatening processes</w:delText>
        </w:r>
        <w:r w:rsidR="00D26190" w:rsidDel="00A138A5">
          <w:delText xml:space="preserve"> at play</w:delText>
        </w:r>
        <w:r w:rsidR="008A4CE0" w:rsidDel="00A138A5">
          <w:delText>.</w:delText>
        </w:r>
        <w:commentRangeEnd w:id="8"/>
        <w:r w:rsidR="00EF2E70" w:rsidDel="00A138A5">
          <w:rPr>
            <w:rStyle w:val="CommentReference"/>
          </w:rPr>
          <w:commentReference w:id="8"/>
        </w:r>
        <w:r w:rsidDel="00A138A5">
          <w:delText xml:space="preserve"> </w:delText>
        </w:r>
      </w:del>
      <w:r>
        <w:t xml:space="preserve">Here, </w:t>
      </w:r>
      <w:commentRangeStart w:id="22"/>
      <w:r>
        <w:t xml:space="preserve">we </w:t>
      </w:r>
      <w:commentRangeEnd w:id="22"/>
      <w:r w:rsidR="005F3D3C">
        <w:rPr>
          <w:rStyle w:val="CommentReference"/>
        </w:rPr>
        <w:commentReference w:id="22"/>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del w:id="23" w:author="Newbold, Tim" w:date="2022-05-13T10:30:00Z">
        <w:r w:rsidDel="007E1A2E">
          <w:delText xml:space="preserve">explained </w:delText>
        </w:r>
      </w:del>
      <w:ins w:id="24" w:author="Newbold, Tim" w:date="2022-05-13T10:30:00Z">
        <w:r w:rsidR="007E1A2E">
          <w:t xml:space="preserve">are associated with </w:t>
        </w:r>
      </w:ins>
      <w:r>
        <w:t>(1) species</w:t>
      </w:r>
      <w:ins w:id="25" w:author="Newbold, Tim" w:date="2022-05-13T10:30:00Z">
        <w:r w:rsidR="00B04A3A">
          <w:t>’</w:t>
        </w:r>
      </w:ins>
      <w:r>
        <w:t xml:space="preserve"> responses to</w:t>
      </w:r>
      <w:r w:rsidR="004D562B">
        <w:t xml:space="preserve"> different</w:t>
      </w:r>
      <w:r>
        <w:t xml:space="preserve"> land</w:t>
      </w:r>
      <w:r w:rsidR="004D562B">
        <w:t>-</w:t>
      </w:r>
      <w:r>
        <w:t>use</w:t>
      </w:r>
      <w:r w:rsidR="004D562B">
        <w:t xml:space="preserve"> types</w:t>
      </w:r>
      <w:r>
        <w:t xml:space="preserve"> and (2) species</w:t>
      </w:r>
      <w:ins w:id="26" w:author="Newbold, Tim" w:date="2022-05-13T10:30:00Z">
        <w:r w:rsidR="00B04A3A">
          <w:t>’</w:t>
        </w:r>
      </w:ins>
      <w:r>
        <w:t xml:space="preserve"> sensitivity to climate change. </w:t>
      </w:r>
      <w:commentRangeStart w:id="27"/>
      <w:r w:rsidR="00A6416A">
        <w:t xml:space="preserve">Our aim was to </w:t>
      </w:r>
      <w:r w:rsidR="00F46095">
        <w:t xml:space="preserve">test whether generalisable patterns in species response to these </w:t>
      </w:r>
      <w:del w:id="28" w:author="Newbold, Tim" w:date="2022-05-13T10:30:00Z">
        <w:r w:rsidR="00F46095" w:rsidDel="00B15B06">
          <w:delText xml:space="preserve">threats </w:delText>
        </w:r>
      </w:del>
      <w:ins w:id="29" w:author="Newbold, Tim" w:date="2022-05-13T10:30:00Z">
        <w:r w:rsidR="00B15B06">
          <w:t xml:space="preserve">pressures </w:t>
        </w:r>
      </w:ins>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del w:id="30" w:author="Newbold, Tim" w:date="2022-05-13T10:30:00Z">
        <w:r w:rsidR="001A227D" w:rsidDel="00B15B06">
          <w:delText>threats</w:delText>
        </w:r>
        <w:r w:rsidR="006D674A" w:rsidDel="00B15B06">
          <w:delText xml:space="preserve"> </w:delText>
        </w:r>
      </w:del>
      <w:ins w:id="31" w:author="Newbold, Tim" w:date="2022-05-13T10:30:00Z">
        <w:r w:rsidR="00B15B06">
          <w:t xml:space="preserve">pressures </w:t>
        </w:r>
      </w:ins>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27"/>
      <w:r w:rsidR="00EF2E70">
        <w:rPr>
          <w:rStyle w:val="CommentReference"/>
        </w:rPr>
        <w:commentReference w:id="27"/>
      </w:r>
      <w:r w:rsidR="00F46095">
        <w:t xml:space="preserve"> </w:t>
      </w:r>
      <w:r w:rsidR="00BE5A93">
        <w:t>A</w:t>
      </w:r>
      <w:r w:rsidR="008758EE">
        <w:t xml:space="preserve">mong the sets of </w:t>
      </w:r>
      <w:r w:rsidR="00B70FC7">
        <w:t xml:space="preserve">characteristics </w:t>
      </w:r>
      <w:commentRangeStart w:id="32"/>
      <w:commentRangeEnd w:id="32"/>
      <w:r w:rsidR="00EF2E70">
        <w:rPr>
          <w:rStyle w:val="CommentReference"/>
        </w:rPr>
        <w:commentReference w:id="32"/>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33"/>
      <w:commentRangeEnd w:id="33"/>
      <w:r w:rsidR="00BC4B9B">
        <w:rPr>
          <w:rStyle w:val="CommentReference"/>
        </w:rPr>
        <w:commentReference w:id="33"/>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w:t>
      </w:r>
      <w:del w:id="34" w:author="Newbold, Tim" w:date="2022-05-13T10:31:00Z">
        <w:r w:rsidR="0095794A" w:rsidDel="009038C0">
          <w:delText xml:space="preserve">was </w:delText>
        </w:r>
      </w:del>
      <w:r w:rsidR="0095794A">
        <w:t xml:space="preserve">often </w:t>
      </w:r>
      <w:del w:id="35" w:author="Newbold, Tim" w:date="2022-05-13T10:31:00Z">
        <w:r w:rsidR="0095794A" w:rsidDel="009038C0">
          <w:delText xml:space="preserve">class-dependent, and </w:delText>
        </w:r>
        <w:r w:rsidR="003304BF" w:rsidDel="009038C0">
          <w:delText>could</w:delText>
        </w:r>
        <w:r w:rsidR="0095794A" w:rsidDel="009038C0">
          <w:delText xml:space="preserve"> also be </w:delText>
        </w:r>
        <w:r w:rsidR="008758EE" w:rsidDel="009038C0">
          <w:delText>land-use</w:delText>
        </w:r>
        <w:r w:rsidR="007D1773" w:rsidDel="009038C0">
          <w:delText>-</w:delText>
        </w:r>
        <w:r w:rsidR="008758EE" w:rsidDel="009038C0">
          <w:delText>type</w:delText>
        </w:r>
        <w:r w:rsidR="007D1773" w:rsidDel="009038C0">
          <w:delText>-</w:delText>
        </w:r>
        <w:r w:rsidR="008758EE" w:rsidDel="009038C0">
          <w:delText>dependent</w:delText>
        </w:r>
        <w:r w:rsidR="007D1773" w:rsidDel="009038C0">
          <w:delText xml:space="preserve"> in the case of land-use change</w:delText>
        </w:r>
      </w:del>
      <w:ins w:id="36" w:author="Newbold, Tim" w:date="2022-05-13T10:31:00Z">
        <w:r w:rsidR="009038C0">
          <w:t>depended on class and land-use type</w:t>
        </w:r>
      </w:ins>
      <w:r w:rsidR="008758EE">
        <w:t>.</w:t>
      </w:r>
      <w:r w:rsidR="00E04E09">
        <w:t xml:space="preserve"> </w:t>
      </w:r>
      <w:del w:id="37" w:author="Newbold, Tim" w:date="2022-05-13T10:31:00Z">
        <w:r w:rsidR="007072F0" w:rsidDel="00AB37B4">
          <w:delText>Thus, o</w:delText>
        </w:r>
      </w:del>
      <w:ins w:id="38" w:author="Newbold, Tim" w:date="2022-05-13T10:31:00Z">
        <w:r w:rsidR="00AB37B4">
          <w:t>O</w:t>
        </w:r>
      </w:ins>
      <w:r w:rsidR="00E04E09">
        <w:t xml:space="preserve">ur work </w:t>
      </w:r>
      <w:r w:rsidR="00665EF2">
        <w:t>highlights</w:t>
      </w:r>
      <w:r w:rsidR="00E04E09">
        <w:t xml:space="preserve"> that narrow-ranged species with small habitat breadth and</w:t>
      </w:r>
      <w:r w:rsidR="001B60CF">
        <w:t xml:space="preserve"> </w:t>
      </w:r>
      <w:ins w:id="39" w:author="Newbold, Tim" w:date="2022-05-13T10:31:00Z">
        <w:r w:rsidR="00726D9C">
          <w:t xml:space="preserve">natural habitat </w:t>
        </w:r>
      </w:ins>
      <w:r w:rsidR="00665EF2">
        <w:t>specialis</w:t>
      </w:r>
      <w:ins w:id="40" w:author="Newbold, Tim" w:date="2022-05-13T10:31:00Z">
        <w:r w:rsidR="00726D9C">
          <w:t>m</w:t>
        </w:r>
      </w:ins>
      <w:del w:id="41" w:author="Newbold, Tim" w:date="2022-05-13T10:31:00Z">
        <w:r w:rsidR="00665EF2" w:rsidDel="00726D9C">
          <w:delText>ed</w:delText>
        </w:r>
      </w:del>
      <w:r w:rsidR="0006344F">
        <w:t xml:space="preserve"> </w:t>
      </w:r>
      <w:del w:id="42" w:author="Newbold, Tim" w:date="2022-05-13T10:32:00Z">
        <w:r w:rsidR="0006344F" w:rsidDel="00726D9C">
          <w:delText xml:space="preserve">on natural habitats </w:delText>
        </w:r>
      </w:del>
      <w:r w:rsidR="0006344F">
        <w:t>are typically more sensitive to human</w:t>
      </w:r>
      <w:ins w:id="43" w:author="Newbold, Tim" w:date="2022-05-13T10:55:00Z">
        <w:r w:rsidR="00A807AB">
          <w:t xml:space="preserve"> </w:t>
        </w:r>
      </w:ins>
      <w:del w:id="44" w:author="Newbold, Tim" w:date="2022-05-13T10:55:00Z">
        <w:r w:rsidR="0006344F" w:rsidDel="00A807AB">
          <w:delText>-threats</w:delText>
        </w:r>
      </w:del>
      <w:ins w:id="45" w:author="Newbold, Tim" w:date="2022-05-13T10:55:00Z">
        <w:r w:rsidR="00A807AB">
          <w:t>pressures</w:t>
        </w:r>
      </w:ins>
      <w:del w:id="46" w:author="Newbold, Tim" w:date="2022-05-13T10:32:00Z">
        <w:r w:rsidR="00BE0CD5" w:rsidDel="008850D4">
          <w:delText>;</w:delText>
        </w:r>
        <w:r w:rsidR="00D769A2" w:rsidDel="008850D4">
          <w:delText xml:space="preserve"> however</w:delText>
        </w:r>
        <w:r w:rsidR="00656F84" w:rsidDel="008850D4">
          <w:delText xml:space="preserve">, </w:delText>
        </w:r>
        <w:r w:rsidR="00BF4396" w:rsidDel="008850D4">
          <w:delText>the directionality an</w:delText>
        </w:r>
        <w:r w:rsidR="007F4634" w:rsidDel="008850D4">
          <w:delText>d</w:delText>
        </w:r>
        <w:r w:rsidR="00BF4396" w:rsidDel="008850D4">
          <w:delText xml:space="preserve"> significance of the effects differed among classes</w:delText>
        </w:r>
        <w:r w:rsidR="007F4634" w:rsidDel="008850D4">
          <w:delText xml:space="preserve"> and threat</w:delText>
        </w:r>
        <w:r w:rsidR="00E8306F" w:rsidDel="008850D4">
          <w:delText>s</w:delText>
        </w:r>
        <w:r w:rsidR="00BF4396" w:rsidDel="008850D4">
          <w:delText xml:space="preserve"> for other traits</w:delText>
        </w:r>
      </w:del>
      <w:r w:rsidR="0006344F">
        <w:t>.</w:t>
      </w:r>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6F880EA9" w14:textId="5D96BC7E" w:rsidR="002A41A2" w:rsidRPr="00CA3D96" w:rsidRDefault="00B34B4E" w:rsidP="003E4FFA">
      <w:pPr>
        <w:spacing w:line="276" w:lineRule="auto"/>
        <w:jc w:val="both"/>
        <w:rPr>
          <w:b/>
          <w:bCs/>
          <w:sz w:val="32"/>
          <w:szCs w:val="32"/>
        </w:rPr>
      </w:pPr>
      <w:r>
        <w:rPr>
          <w:b/>
          <w:bCs/>
          <w:sz w:val="32"/>
          <w:szCs w:val="32"/>
        </w:rPr>
        <w:t>I</w:t>
      </w:r>
      <w:r w:rsidR="002A41A2" w:rsidRPr="00CA3D96">
        <w:rPr>
          <w:b/>
          <w:bCs/>
          <w:sz w:val="32"/>
          <w:szCs w:val="32"/>
        </w:rPr>
        <w:t>ntroduction</w:t>
      </w:r>
    </w:p>
    <w:p w14:paraId="073B6FA5" w14:textId="176BBB82"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47"/>
      <w:r w:rsidR="00090C22" w:rsidRPr="00CA3D96">
        <w:t>and</w:t>
      </w:r>
      <w:r w:rsidR="004B0F42" w:rsidRPr="00CA3D96">
        <w:t xml:space="preserve"> </w:t>
      </w:r>
      <w:del w:id="48" w:author="Newbold, Tim" w:date="2022-05-13T10:34:00Z">
        <w:r w:rsidR="00BA59C8" w:rsidRPr="00CA3D96" w:rsidDel="003A42A3">
          <w:delText xml:space="preserve">could </w:delText>
        </w:r>
      </w:del>
      <w:ins w:id="49" w:author="Newbold, Tim" w:date="2022-05-13T10:34:00Z">
        <w:r w:rsidR="003A42A3">
          <w:t>is likely to</w:t>
        </w:r>
        <w:r w:rsidR="003A42A3" w:rsidRPr="00CA3D96">
          <w:t xml:space="preserve"> </w:t>
        </w:r>
      </w:ins>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47"/>
      <w:r w:rsidR="00F748F5">
        <w:rPr>
          <w:rStyle w:val="CommentReference"/>
        </w:rPr>
        <w:commentReference w:id="47"/>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del w:id="50" w:author="Newbold, Tim" w:date="2022-05-13T10:34:00Z">
        <w:r w:rsidR="00686909" w:rsidRPr="00CA3D96" w:rsidDel="00CB11C0">
          <w:delText>threats</w:delText>
        </w:r>
        <w:r w:rsidRPr="00CA3D96" w:rsidDel="00CB11C0">
          <w:delText xml:space="preserve"> </w:delText>
        </w:r>
      </w:del>
      <w:ins w:id="51" w:author="Newbold, Tim" w:date="2022-05-13T10:34:00Z">
        <w:r w:rsidR="00CB11C0">
          <w:t>pressures</w:t>
        </w:r>
        <w:r w:rsidR="00CB11C0" w:rsidRPr="00CA3D96">
          <w:t xml:space="preserve"> </w:t>
        </w:r>
      </w:ins>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52"/>
      <w:commentRangeEnd w:id="52"/>
      <w:r w:rsidR="000F202B">
        <w:rPr>
          <w:rStyle w:val="CommentReference"/>
        </w:rPr>
        <w:commentReference w:id="52"/>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53"/>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del w:id="54" w:author="Newbold, Tim" w:date="2022-05-13T10:34:00Z">
        <w:r w:rsidR="00D525DE" w:rsidRPr="00CA3D96" w:rsidDel="00E44E79">
          <w:delText>these threats</w:delText>
        </w:r>
      </w:del>
      <w:ins w:id="55" w:author="Newbold, Tim" w:date="2022-05-13T10:34:00Z">
        <w:r w:rsidR="00E44E79">
          <w:t>human pressures</w:t>
        </w:r>
      </w:ins>
      <w:r w:rsidR="005C679C" w:rsidRPr="00CA3D96">
        <w:t>.</w:t>
      </w:r>
      <w:commentRangeEnd w:id="53"/>
      <w:r w:rsidR="000F202B">
        <w:rPr>
          <w:rStyle w:val="CommentReference"/>
        </w:rPr>
        <w:commentReference w:id="53"/>
      </w:r>
      <w:r w:rsidR="001806D3" w:rsidRPr="00CA3D96">
        <w:t xml:space="preserve"> </w:t>
      </w:r>
    </w:p>
    <w:p w14:paraId="26DFF759" w14:textId="716123F2"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56"/>
      <w:commentRangeEnd w:id="56"/>
      <w:r w:rsidR="000F202B">
        <w:rPr>
          <w:rStyle w:val="CommentReference"/>
        </w:rPr>
        <w:commentReference w:id="56"/>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w:t>
      </w:r>
      <w:del w:id="57" w:author="Newbold, Tim" w:date="2022-05-13T10:36:00Z">
        <w:r w:rsidR="001761C1" w:rsidRPr="00CA3D96" w:rsidDel="000F3B1A">
          <w:delText>so,</w:delText>
        </w:r>
        <w:r w:rsidR="00042651" w:rsidRPr="00CA3D96" w:rsidDel="000F3B1A">
          <w:delText xml:space="preserve"> </w:delText>
        </w:r>
      </w:del>
      <w:r w:rsidR="00042651" w:rsidRPr="00CA3D96">
        <w:t>in other words</w:t>
      </w:r>
      <w:del w:id="58" w:author="Newbold, Tim" w:date="2022-05-13T10:36:00Z">
        <w:r w:rsidR="00042651" w:rsidRPr="00CA3D96" w:rsidDel="000F3B1A">
          <w:delText>,</w:delText>
        </w:r>
      </w:del>
      <w:r w:rsidR="00042651" w:rsidRPr="00CA3D96">
        <w:t xml:space="preserve"> </w:t>
      </w:r>
      <w:ins w:id="59" w:author="Newbold, Tim" w:date="2022-05-13T10:36:00Z">
        <w:r w:rsidR="000F3B1A">
          <w:t xml:space="preserve">to </w:t>
        </w:r>
      </w:ins>
      <w:r w:rsidR="00A23602" w:rsidRPr="00CA3D96">
        <w:t>understand</w:t>
      </w:r>
      <w:del w:id="60" w:author="Newbold, Tim" w:date="2022-05-13T10:36:00Z">
        <w:r w:rsidR="00A23602" w:rsidRPr="00CA3D96" w:rsidDel="000F3B1A">
          <w:delText>ing</w:delText>
        </w:r>
      </w:del>
      <w:r w:rsidR="00A23602" w:rsidRPr="00CA3D96">
        <w:t xml:space="preserve"> </w:t>
      </w:r>
      <w:r w:rsidR="00042651" w:rsidRPr="00CA3D96">
        <w:t>the factors that</w:t>
      </w:r>
      <w:r w:rsidR="00A23602" w:rsidRPr="00CA3D96">
        <w:t xml:space="preserve"> </w:t>
      </w:r>
      <w:r w:rsidR="0087163E">
        <w:t>are associated with</w:t>
      </w:r>
      <w:r w:rsidR="0087163E" w:rsidRPr="00CA3D96">
        <w:t xml:space="preserve"> </w:t>
      </w:r>
      <w:commentRangeStart w:id="61"/>
      <w:commentRangeEnd w:id="61"/>
      <w:r w:rsidR="000F202B">
        <w:rPr>
          <w:rStyle w:val="CommentReference"/>
        </w:rPr>
        <w:commentReference w:id="61"/>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2899B207" w:rsidR="00E5606A" w:rsidRPr="00552821" w:rsidRDefault="00FF534F" w:rsidP="003E4FFA">
      <w:pPr>
        <w:spacing w:line="276" w:lineRule="auto"/>
        <w:jc w:val="both"/>
      </w:pPr>
      <w:commentRangeStart w:id="62"/>
      <w:r w:rsidRPr="00552821">
        <w:t xml:space="preserve">Past work has shown that human pressures are reshaping the trait composition (or functional diversity) of </w:t>
      </w:r>
      <w:r w:rsidR="00E51F0D" w:rsidRPr="00552821">
        <w:t xml:space="preserve">vertebrate </w:t>
      </w:r>
      <w:r w:rsidR="009546F2" w:rsidRPr="00552821">
        <w:t xml:space="preserve">communities </w:t>
      </w:r>
      <w:r w:rsidR="00E51AB2" w:rsidRPr="00552821">
        <w:fldChar w:fldCharType="begin" w:fldLock="1"/>
      </w:r>
      <w:r w:rsidR="0051623A" w:rsidRPr="00552821">
        <w: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instrText>
      </w:r>
      <w:r w:rsidR="00E51AB2" w:rsidRPr="00552821">
        <w:fldChar w:fldCharType="separate"/>
      </w:r>
      <w:r w:rsidR="00480BC4" w:rsidRPr="00552821">
        <w:rPr>
          <w:noProof/>
        </w:rPr>
        <w:t xml:space="preserve">(Carmona </w:t>
      </w:r>
      <w:r w:rsidR="00480BC4" w:rsidRPr="00552821">
        <w:rPr>
          <w:i/>
          <w:noProof/>
        </w:rPr>
        <w:t>et al.</w:t>
      </w:r>
      <w:r w:rsidR="00480BC4" w:rsidRPr="00552821">
        <w:rPr>
          <w:noProof/>
        </w:rPr>
        <w:t xml:space="preserve"> 2021; Toussaint </w:t>
      </w:r>
      <w:r w:rsidR="00480BC4" w:rsidRPr="00552821">
        <w:rPr>
          <w:i/>
          <w:noProof/>
        </w:rPr>
        <w:t>et al.</w:t>
      </w:r>
      <w:r w:rsidR="00480BC4" w:rsidRPr="00552821">
        <w:rPr>
          <w:noProof/>
        </w:rPr>
        <w:t xml:space="preserve"> 2021; Etard </w:t>
      </w:r>
      <w:r w:rsidR="00480BC4" w:rsidRPr="00552821">
        <w:rPr>
          <w:i/>
          <w:noProof/>
        </w:rPr>
        <w:t>et al.</w:t>
      </w:r>
      <w:r w:rsidR="00480BC4" w:rsidRPr="00552821">
        <w:rPr>
          <w:noProof/>
        </w:rPr>
        <w:t xml:space="preserve"> 2022)</w:t>
      </w:r>
      <w:r w:rsidR="00E51AB2" w:rsidRPr="00552821">
        <w:fldChar w:fldCharType="end"/>
      </w:r>
      <w:commentRangeStart w:id="63"/>
      <w:commentRangeStart w:id="64"/>
      <w:r w:rsidRPr="00552821">
        <w:t>.</w:t>
      </w:r>
      <w:commentRangeEnd w:id="62"/>
      <w:commentRangeEnd w:id="63"/>
      <w:r w:rsidR="003732F5">
        <w:rPr>
          <w:rStyle w:val="CommentReference"/>
        </w:rPr>
        <w:commentReference w:id="62"/>
      </w:r>
      <w:r w:rsidR="001F1FB7" w:rsidRPr="00552821">
        <w:rPr>
          <w:rStyle w:val="CommentReference"/>
        </w:rPr>
        <w:commentReference w:id="63"/>
      </w:r>
      <w:commentRangeEnd w:id="64"/>
      <w:r w:rsidR="00073409" w:rsidRPr="00552821">
        <w:rPr>
          <w:rStyle w:val="CommentReference"/>
        </w:rPr>
        <w:commentReference w:id="64"/>
      </w:r>
      <w:r w:rsidRPr="00552821">
        <w:t xml:space="preserve"> </w:t>
      </w:r>
      <w:r w:rsidR="009E2794" w:rsidRPr="00552821">
        <w:t xml:space="preserve">To </w:t>
      </w:r>
      <w:r w:rsidR="00943774" w:rsidRPr="00552821">
        <w:t>explain</w:t>
      </w:r>
      <w:r w:rsidR="009E2794" w:rsidRPr="00552821">
        <w:t xml:space="preserve"> interspecific differences in response</w:t>
      </w:r>
      <w:r w:rsidR="00422325" w:rsidRPr="00552821">
        <w:t>s</w:t>
      </w:r>
      <w:r w:rsidR="009E2794" w:rsidRPr="00552821">
        <w:t xml:space="preserve"> to human disturbance, </w:t>
      </w:r>
      <w:r w:rsidR="00414B79" w:rsidRPr="00552821">
        <w:t xml:space="preserve">a number of </w:t>
      </w:r>
      <w:r w:rsidR="007A6C38" w:rsidRPr="00552821">
        <w:t>studies have</w:t>
      </w:r>
      <w:r w:rsidR="00DC5393" w:rsidRPr="00552821">
        <w:t xml:space="preserve"> </w:t>
      </w:r>
      <w:r w:rsidR="007A6C38" w:rsidRPr="00552821">
        <w:t xml:space="preserve">investigated </w:t>
      </w:r>
      <w:r w:rsidR="007C3EFC" w:rsidRPr="00552821">
        <w:t>whether</w:t>
      </w:r>
      <w:r w:rsidR="00C02C39" w:rsidRPr="00552821">
        <w:t xml:space="preserve"> </w:t>
      </w:r>
      <w:r w:rsidR="00406F74" w:rsidRPr="00552821">
        <w:t xml:space="preserve">species </w:t>
      </w:r>
      <w:r w:rsidR="00C02C39" w:rsidRPr="00552821">
        <w:t>traits</w:t>
      </w:r>
      <w:r w:rsidR="007F6FD5" w:rsidRPr="00552821">
        <w:t xml:space="preserve"> </w:t>
      </w:r>
      <w:r w:rsidR="00943774" w:rsidRPr="00552821">
        <w:t>influence</w:t>
      </w:r>
      <w:r w:rsidR="00C02C39" w:rsidRPr="00552821">
        <w:t xml:space="preserve"> </w:t>
      </w:r>
      <w:r w:rsidR="00D92581" w:rsidRPr="00552821">
        <w:t>responses</w:t>
      </w:r>
      <w:r w:rsidR="007F6FD5" w:rsidRPr="00552821">
        <w:t xml:space="preserve"> to human </w:t>
      </w:r>
      <w:del w:id="65" w:author="Newbold, Tim" w:date="2022-05-13T10:55:00Z">
        <w:r w:rsidR="007F6FD5" w:rsidRPr="00552821" w:rsidDel="00A807AB">
          <w:delText>threats</w:delText>
        </w:r>
      </w:del>
      <w:ins w:id="66" w:author="Newbold, Tim" w:date="2022-05-13T10:55:00Z">
        <w:r w:rsidR="00A807AB">
          <w:t>pressures</w:t>
        </w:r>
      </w:ins>
      <w:r w:rsidR="007D1794" w:rsidRPr="00552821">
        <w:t xml:space="preserve">, in particular </w:t>
      </w:r>
      <w:r w:rsidR="008B193C" w:rsidRPr="00552821">
        <w:t xml:space="preserve">to </w:t>
      </w:r>
      <w:r w:rsidR="007D1794" w:rsidRPr="00552821">
        <w:t>land-use change</w:t>
      </w:r>
      <w:r w:rsidR="0051623A" w:rsidRPr="00552821">
        <w:t xml:space="preserve"> </w:t>
      </w:r>
      <w:r w:rsidR="0051623A" w:rsidRPr="00552821">
        <w:fldChar w:fldCharType="begin" w:fldLock="1"/>
      </w:r>
      <w:r w:rsidR="007B4E5C" w:rsidRPr="00552821">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F356C8">
        <w:rPr>
          <w:lang w:val="fr-FR"/>
          <w:rPrChange w:id="67" w:author="Etard, Adrienne" w:date="2022-05-12T15:22: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552821">
        <w:fldChar w:fldCharType="separate"/>
      </w:r>
      <w:r w:rsidR="00EC38BC" w:rsidRPr="00F356C8">
        <w:rPr>
          <w:noProof/>
          <w:lang w:val="fr-FR"/>
          <w:rPrChange w:id="68" w:author="Etard, Adrienne" w:date="2022-05-12T15:22:00Z">
            <w:rPr>
              <w:noProof/>
            </w:rPr>
          </w:rPrChange>
        </w:rPr>
        <w:t xml:space="preserve">(Newbold </w:t>
      </w:r>
      <w:r w:rsidR="00EC38BC" w:rsidRPr="00F356C8">
        <w:rPr>
          <w:i/>
          <w:noProof/>
          <w:lang w:val="fr-FR"/>
          <w:rPrChange w:id="69" w:author="Etard, Adrienne" w:date="2022-05-12T15:22:00Z">
            <w:rPr>
              <w:i/>
              <w:noProof/>
            </w:rPr>
          </w:rPrChange>
        </w:rPr>
        <w:t>et al.</w:t>
      </w:r>
      <w:r w:rsidR="00EC38BC" w:rsidRPr="00F356C8">
        <w:rPr>
          <w:noProof/>
          <w:lang w:val="fr-FR"/>
          <w:rPrChange w:id="70" w:author="Etard, Adrienne" w:date="2022-05-12T15:22:00Z">
            <w:rPr>
              <w:noProof/>
            </w:rPr>
          </w:rPrChange>
        </w:rPr>
        <w:t xml:space="preserve"> 2013; Quesnelle </w:t>
      </w:r>
      <w:r w:rsidR="00EC38BC" w:rsidRPr="00F356C8">
        <w:rPr>
          <w:i/>
          <w:noProof/>
          <w:lang w:val="fr-FR"/>
          <w:rPrChange w:id="71" w:author="Etard, Adrienne" w:date="2022-05-12T15:22:00Z">
            <w:rPr>
              <w:i/>
              <w:noProof/>
            </w:rPr>
          </w:rPrChange>
        </w:rPr>
        <w:t>et al.</w:t>
      </w:r>
      <w:r w:rsidR="00EC38BC" w:rsidRPr="00F356C8">
        <w:rPr>
          <w:noProof/>
          <w:lang w:val="fr-FR"/>
          <w:rPrChange w:id="72" w:author="Etard, Adrienne" w:date="2022-05-12T15:22:00Z">
            <w:rPr>
              <w:noProof/>
            </w:rPr>
          </w:rPrChange>
        </w:rPr>
        <w:t xml:space="preserve"> 2014; Nowakowski </w:t>
      </w:r>
      <w:r w:rsidR="00EC38BC" w:rsidRPr="00F356C8">
        <w:rPr>
          <w:i/>
          <w:noProof/>
          <w:lang w:val="fr-FR"/>
          <w:rPrChange w:id="73" w:author="Etard, Adrienne" w:date="2022-05-12T15:22:00Z">
            <w:rPr>
              <w:i/>
              <w:noProof/>
            </w:rPr>
          </w:rPrChange>
        </w:rPr>
        <w:t>et al.</w:t>
      </w:r>
      <w:r w:rsidR="00EC38BC" w:rsidRPr="00F356C8">
        <w:rPr>
          <w:noProof/>
          <w:lang w:val="fr-FR"/>
          <w:rPrChange w:id="74" w:author="Etard, Adrienne" w:date="2022-05-12T15:22:00Z">
            <w:rPr>
              <w:noProof/>
            </w:rPr>
          </w:rPrChange>
        </w:rPr>
        <w:t xml:space="preserve"> 2017; Rapacciuolo </w:t>
      </w:r>
      <w:r w:rsidR="00EC38BC" w:rsidRPr="00F356C8">
        <w:rPr>
          <w:i/>
          <w:noProof/>
          <w:lang w:val="fr-FR"/>
          <w:rPrChange w:id="75" w:author="Etard, Adrienne" w:date="2022-05-12T15:22:00Z">
            <w:rPr>
              <w:i/>
              <w:noProof/>
            </w:rPr>
          </w:rPrChange>
        </w:rPr>
        <w:t>et al.</w:t>
      </w:r>
      <w:r w:rsidR="00EC38BC" w:rsidRPr="00F356C8">
        <w:rPr>
          <w:noProof/>
          <w:lang w:val="fr-FR"/>
          <w:rPrChange w:id="76" w:author="Etard, Adrienne" w:date="2022-05-12T15:22:00Z">
            <w:rPr>
              <w:noProof/>
            </w:rPr>
          </w:rPrChange>
        </w:rPr>
        <w:t xml:space="preserve"> 2017; La Sorte </w:t>
      </w:r>
      <w:r w:rsidR="00EC38BC" w:rsidRPr="00F356C8">
        <w:rPr>
          <w:i/>
          <w:noProof/>
          <w:lang w:val="fr-FR"/>
          <w:rPrChange w:id="77" w:author="Etard, Adrienne" w:date="2022-05-12T15:22:00Z">
            <w:rPr>
              <w:i/>
              <w:noProof/>
            </w:rPr>
          </w:rPrChange>
        </w:rPr>
        <w:t>et al.</w:t>
      </w:r>
      <w:r w:rsidR="00EC38BC" w:rsidRPr="00F356C8">
        <w:rPr>
          <w:noProof/>
          <w:lang w:val="fr-FR"/>
          <w:rPrChange w:id="78" w:author="Etard, Adrienne" w:date="2022-05-12T15:22:00Z">
            <w:rPr>
              <w:noProof/>
            </w:rPr>
          </w:rPrChange>
        </w:rPr>
        <w:t xml:space="preserve"> 2018; Tinoco </w:t>
      </w:r>
      <w:r w:rsidR="00EC38BC" w:rsidRPr="00F356C8">
        <w:rPr>
          <w:i/>
          <w:noProof/>
          <w:lang w:val="fr-FR"/>
          <w:rPrChange w:id="79" w:author="Etard, Adrienne" w:date="2022-05-12T15:22:00Z">
            <w:rPr>
              <w:i/>
              <w:noProof/>
            </w:rPr>
          </w:rPrChange>
        </w:rPr>
        <w:t>et al.</w:t>
      </w:r>
      <w:r w:rsidR="00EC38BC" w:rsidRPr="00F356C8">
        <w:rPr>
          <w:noProof/>
          <w:lang w:val="fr-FR"/>
          <w:rPrChange w:id="80" w:author="Etard, Adrienne" w:date="2022-05-12T15:22:00Z">
            <w:rPr>
              <w:noProof/>
            </w:rPr>
          </w:rPrChange>
        </w:rPr>
        <w:t xml:space="preserve"> 2018)</w:t>
      </w:r>
      <w:r w:rsidR="0051623A" w:rsidRPr="00552821">
        <w:fldChar w:fldCharType="end"/>
      </w:r>
      <w:r w:rsidR="007D1794" w:rsidRPr="00F356C8">
        <w:rPr>
          <w:lang w:val="fr-FR"/>
          <w:rPrChange w:id="81" w:author="Etard, Adrienne" w:date="2022-05-12T15:22:00Z">
            <w:rPr/>
          </w:rPrChange>
        </w:rPr>
        <w:t xml:space="preserve"> and </w:t>
      </w:r>
      <w:proofErr w:type="spellStart"/>
      <w:r w:rsidR="007D1794" w:rsidRPr="00F356C8">
        <w:rPr>
          <w:lang w:val="fr-FR"/>
          <w:rPrChange w:id="82" w:author="Etard, Adrienne" w:date="2022-05-12T15:22:00Z">
            <w:rPr/>
          </w:rPrChange>
        </w:rPr>
        <w:t>climate</w:t>
      </w:r>
      <w:proofErr w:type="spellEnd"/>
      <w:r w:rsidR="007D1794" w:rsidRPr="00F356C8">
        <w:rPr>
          <w:lang w:val="fr-FR"/>
          <w:rPrChange w:id="83" w:author="Etard, Adrienne" w:date="2022-05-12T15:22:00Z">
            <w:rPr/>
          </w:rPrChange>
        </w:rPr>
        <w:t xml:space="preserve"> change</w:t>
      </w:r>
      <w:r w:rsidR="004F1462" w:rsidRPr="00F356C8">
        <w:rPr>
          <w:lang w:val="fr-FR"/>
          <w:rPrChange w:id="84" w:author="Etard, Adrienne" w:date="2022-05-12T15:22:00Z">
            <w:rPr/>
          </w:rPrChange>
        </w:rPr>
        <w:t xml:space="preserve"> </w:t>
      </w:r>
      <w:r w:rsidR="004F1462" w:rsidRPr="00552821">
        <w:fldChar w:fldCharType="begin" w:fldLock="1"/>
      </w:r>
      <w:r w:rsidR="0060505F" w:rsidRPr="00F356C8">
        <w:rPr>
          <w:lang w:val="fr-FR"/>
          <w:rPrChange w:id="85" w:author="Etard, Adrienne" w:date="2022-05-12T15:22: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552821">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552821">
        <w:fldChar w:fldCharType="separate"/>
      </w:r>
      <w:r w:rsidR="007B7066" w:rsidRPr="00552821">
        <w:rPr>
          <w:noProof/>
        </w:rPr>
        <w:t xml:space="preserve">(Angert </w:t>
      </w:r>
      <w:r w:rsidR="007B7066" w:rsidRPr="00552821">
        <w:rPr>
          <w:i/>
          <w:noProof/>
        </w:rPr>
        <w:t>et al.</w:t>
      </w:r>
      <w:r w:rsidR="007B7066" w:rsidRPr="00552821">
        <w:rPr>
          <w:noProof/>
        </w:rPr>
        <w:t xml:space="preserve"> 2011; Schloss </w:t>
      </w:r>
      <w:r w:rsidR="007B7066" w:rsidRPr="00552821">
        <w:rPr>
          <w:i/>
          <w:noProof/>
        </w:rPr>
        <w:t>et al.</w:t>
      </w:r>
      <w:r w:rsidR="007B7066" w:rsidRPr="00552821">
        <w:rPr>
          <w:noProof/>
        </w:rPr>
        <w:t xml:space="preserve"> 2012; Mccain &amp; King 2014; Pearson </w:t>
      </w:r>
      <w:r w:rsidR="007B7066" w:rsidRPr="00552821">
        <w:rPr>
          <w:i/>
          <w:noProof/>
        </w:rPr>
        <w:t>et al.</w:t>
      </w:r>
      <w:r w:rsidR="007B7066" w:rsidRPr="00552821">
        <w:rPr>
          <w:noProof/>
        </w:rPr>
        <w:t xml:space="preserve"> 2014; Pacifici </w:t>
      </w:r>
      <w:r w:rsidR="007B7066" w:rsidRPr="00552821">
        <w:rPr>
          <w:i/>
          <w:noProof/>
        </w:rPr>
        <w:t>et al.</w:t>
      </w:r>
      <w:r w:rsidR="007B7066" w:rsidRPr="00552821">
        <w:rPr>
          <w:noProof/>
        </w:rPr>
        <w:t xml:space="preserve"> 2017; Estrada </w:t>
      </w:r>
      <w:r w:rsidR="007B7066" w:rsidRPr="00552821">
        <w:rPr>
          <w:i/>
          <w:noProof/>
        </w:rPr>
        <w:t>et al.</w:t>
      </w:r>
      <w:r w:rsidR="007B7066" w:rsidRPr="00552821">
        <w:rPr>
          <w:noProof/>
        </w:rPr>
        <w:t xml:space="preserve"> 2018; Di Marco </w:t>
      </w:r>
      <w:r w:rsidR="007B7066" w:rsidRPr="00552821">
        <w:rPr>
          <w:i/>
          <w:noProof/>
        </w:rPr>
        <w:t>et al.</w:t>
      </w:r>
      <w:r w:rsidR="007B7066" w:rsidRPr="00552821">
        <w:rPr>
          <w:noProof/>
        </w:rPr>
        <w:t xml:space="preserve"> 2021)</w:t>
      </w:r>
      <w:r w:rsidR="004F1462" w:rsidRPr="00552821">
        <w:fldChar w:fldCharType="end"/>
      </w:r>
      <w:r w:rsidR="0081642F" w:rsidRPr="00552821">
        <w:t xml:space="preserve">. </w:t>
      </w:r>
      <w:commentRangeStart w:id="86"/>
      <w:r w:rsidR="0052385C" w:rsidRPr="00552821">
        <w:t>Indeed, b</w:t>
      </w:r>
      <w:r w:rsidR="00EC58D3" w:rsidRPr="00552821">
        <w:t xml:space="preserve">y capturing key aspects of species morphology, life-history, ecological strategies or demography, traits can inform on species use of resources and space, as well as on some </w:t>
      </w:r>
      <w:r w:rsidR="00623103" w:rsidRPr="00552821">
        <w:t xml:space="preserve">community and </w:t>
      </w:r>
      <w:r w:rsidR="00EC58D3" w:rsidRPr="00552821">
        <w:t>population-level processes</w:t>
      </w:r>
      <w:r w:rsidR="001862AA" w:rsidRPr="00552821">
        <w:t xml:space="preserve"> </w:t>
      </w:r>
      <w:r w:rsidR="0060505F" w:rsidRPr="00552821">
        <w:fldChar w:fldCharType="begin" w:fldLock="1"/>
      </w:r>
      <w:r w:rsidR="00310873" w:rsidRPr="00552821">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552821">
        <w:fldChar w:fldCharType="separate"/>
      </w:r>
      <w:r w:rsidR="00B26FDD" w:rsidRPr="00552821">
        <w:rPr>
          <w:noProof/>
        </w:rPr>
        <w:t xml:space="preserve">(Capdevila </w:t>
      </w:r>
      <w:r w:rsidR="00B26FDD" w:rsidRPr="00552821">
        <w:rPr>
          <w:i/>
          <w:noProof/>
        </w:rPr>
        <w:t>et al.</w:t>
      </w:r>
      <w:r w:rsidR="00B26FDD" w:rsidRPr="00552821">
        <w:rPr>
          <w:noProof/>
        </w:rPr>
        <w:t xml:space="preserve"> 2022b)</w:t>
      </w:r>
      <w:r w:rsidR="0060505F" w:rsidRPr="00552821">
        <w:fldChar w:fldCharType="end"/>
      </w:r>
      <w:r w:rsidR="00EC58D3" w:rsidRPr="00552821">
        <w:t xml:space="preserve">. </w:t>
      </w:r>
      <w:commentRangeStart w:id="87"/>
      <w:r w:rsidR="00EC58D3" w:rsidRPr="00552821">
        <w:t>Thus</w:t>
      </w:r>
      <w:r w:rsidR="00B016BB" w:rsidRPr="00552821">
        <w:t xml:space="preserve">, traits can </w:t>
      </w:r>
      <w:r w:rsidR="00F60275" w:rsidRPr="00552821">
        <w:t>help understand</w:t>
      </w:r>
      <w:r w:rsidR="00B016BB" w:rsidRPr="00552821">
        <w:t xml:space="preserve"> what drives species responses to </w:t>
      </w:r>
      <w:r w:rsidR="00414B79" w:rsidRPr="00552821">
        <w:t>environmental change</w:t>
      </w:r>
      <w:r w:rsidR="00B016BB" w:rsidRPr="00552821">
        <w:t>.</w:t>
      </w:r>
      <w:commentRangeEnd w:id="86"/>
      <w:commentRangeEnd w:id="87"/>
      <w:r w:rsidR="00FF703C">
        <w:rPr>
          <w:rStyle w:val="CommentReference"/>
        </w:rPr>
        <w:commentReference w:id="86"/>
      </w:r>
      <w:r w:rsidR="001F1FB7" w:rsidRPr="00552821">
        <w:rPr>
          <w:rStyle w:val="CommentReference"/>
        </w:rPr>
        <w:commentReference w:id="87"/>
      </w:r>
      <w:r w:rsidR="00C6411E" w:rsidRPr="00552821">
        <w:t xml:space="preserve"> </w:t>
      </w:r>
    </w:p>
    <w:p w14:paraId="28CBCAC0" w14:textId="2B94EB73" w:rsidR="00750622" w:rsidRPr="00CA3D96" w:rsidRDefault="00B4707C" w:rsidP="003E4FFA">
      <w:pPr>
        <w:spacing w:line="276" w:lineRule="auto"/>
        <w:jc w:val="both"/>
      </w:pPr>
      <w:r w:rsidRPr="00CA3D96">
        <w:t>Several</w:t>
      </w:r>
      <w:r w:rsidR="001D2997" w:rsidRPr="00CA3D96">
        <w:t xml:space="preserve"> </w:t>
      </w:r>
      <w:del w:id="88" w:author="Newbold, Tim" w:date="2022-05-13T10:39:00Z">
        <w:r w:rsidR="001D2997" w:rsidRPr="00CA3D96" w:rsidDel="00FF703C">
          <w:delText xml:space="preserve">responses </w:delText>
        </w:r>
      </w:del>
      <w:r w:rsidR="001D2997" w:rsidRPr="00CA3D96">
        <w:t xml:space="preserve">traits </w:t>
      </w:r>
      <w:ins w:id="89" w:author="Newbold, Tim" w:date="2022-05-13T10:39:00Z">
        <w:r w:rsidR="00FF703C">
          <w:t xml:space="preserve">have been </w:t>
        </w:r>
      </w:ins>
      <w:ins w:id="90" w:author="Newbold, Tim" w:date="2022-05-13T10:40:00Z">
        <w:r w:rsidR="00FF703C">
          <w:t xml:space="preserve">identified as important correlates of species’ responses </w:t>
        </w:r>
      </w:ins>
      <w:r w:rsidR="001D2997" w:rsidRPr="00CA3D96">
        <w:t xml:space="preserve">to land-use and climate change </w:t>
      </w:r>
      <w:del w:id="91" w:author="Newbold, Tim" w:date="2022-05-13T10:40:00Z">
        <w:r w:rsidR="001D2997" w:rsidRPr="00CA3D96" w:rsidDel="00FF703C">
          <w:delText xml:space="preserve">have been identified in </w:delText>
        </w:r>
      </w:del>
      <w:ins w:id="92" w:author="Newbold, Tim" w:date="2022-05-13T10:40:00Z">
        <w:r w:rsidR="00FF703C">
          <w:t xml:space="preserve">within </w:t>
        </w:r>
      </w:ins>
      <w:r w:rsidR="001D2997" w:rsidRPr="00CA3D96">
        <w:t>vertebrate taxa</w:t>
      </w:r>
      <w:r w:rsidR="00750622" w:rsidRPr="00CA3D96">
        <w:t xml:space="preserve"> </w:t>
      </w:r>
      <w:commentRangeStart w:id="93"/>
      <w:r w:rsidR="00750622" w:rsidRPr="00CA3D96">
        <w:t>(</w:t>
      </w:r>
      <w:r w:rsidR="002F1432">
        <w:t xml:space="preserve">see </w:t>
      </w:r>
      <w:r w:rsidR="00A270E2">
        <w:t>aforementioned</w:t>
      </w:r>
      <w:r w:rsidR="002F1432">
        <w:t xml:space="preserve"> </w:t>
      </w:r>
      <w:r w:rsidR="00A270E2">
        <w:t>studies</w:t>
      </w:r>
      <w:r w:rsidR="00750622" w:rsidRPr="00CA3D96">
        <w:t>)</w:t>
      </w:r>
      <w:commentRangeEnd w:id="93"/>
      <w:r w:rsidR="005C542F">
        <w:rPr>
          <w:rStyle w:val="CommentReference"/>
        </w:rPr>
        <w:commentReference w:id="93"/>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94"/>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del w:id="95" w:author="Newbold, Tim" w:date="2022-05-13T10:54:00Z">
        <w:r w:rsidR="00F349A6" w:rsidRPr="00CA3D96" w:rsidDel="00A807AB">
          <w:delText>threats</w:delText>
        </w:r>
        <w:r w:rsidR="00BA2752" w:rsidRPr="00CA3D96" w:rsidDel="00A807AB">
          <w:delText xml:space="preserve"> </w:delText>
        </w:r>
      </w:del>
      <w:ins w:id="96" w:author="Newbold, Tim" w:date="2022-05-13T10:54:00Z">
        <w:r w:rsidR="00A807AB">
          <w:t>pressure</w:t>
        </w:r>
      </w:ins>
      <w:ins w:id="97" w:author="Newbold, Tim" w:date="2022-05-13T10:55:00Z">
        <w:r w:rsidR="00A807AB">
          <w:t>s</w:t>
        </w:r>
      </w:ins>
      <w:ins w:id="98" w:author="Newbold, Tim" w:date="2022-05-13T10:54:00Z">
        <w:r w:rsidR="00A807AB" w:rsidRPr="00CA3D96">
          <w:t xml:space="preserve"> </w:t>
        </w:r>
      </w:ins>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94"/>
      <w:r w:rsidR="00073785">
        <w:rPr>
          <w:rStyle w:val="CommentReference"/>
        </w:rPr>
        <w:commentReference w:id="94"/>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del w:id="99" w:author="Newbold, Tim" w:date="2022-05-13T10:43:00Z">
        <w:r w:rsidR="00F01E6F" w:rsidRPr="00CA3D96" w:rsidDel="00C15A53">
          <w:delText xml:space="preserve">but </w:delText>
        </w:r>
      </w:del>
      <w:ins w:id="100" w:author="Newbold, Tim" w:date="2022-05-13T10:43:00Z">
        <w:r w:rsidR="00C15A53">
          <w:t xml:space="preserve">with </w:t>
        </w:r>
      </w:ins>
      <w:r w:rsidR="00F01E6F" w:rsidRPr="00CA3D96">
        <w:t xml:space="preserve">other traits </w:t>
      </w:r>
      <w:del w:id="101" w:author="Newbold, Tim" w:date="2022-05-13T10:43:00Z">
        <w:r w:rsidR="008278B6" w:rsidRPr="00CA3D96" w:rsidDel="00C15A53">
          <w:delText xml:space="preserve">were not </w:delText>
        </w:r>
        <w:r w:rsidR="008278B6" w:rsidRPr="00CA3D96" w:rsidDel="00C15A53">
          <w:lastRenderedPageBreak/>
          <w:delText>found to affect</w:delText>
        </w:r>
        <w:r w:rsidR="00F01E6F" w:rsidRPr="00CA3D96" w:rsidDel="00C15A53">
          <w:delText xml:space="preserve"> extinction risk</w:delText>
        </w:r>
        <w:r w:rsidR="008278B6" w:rsidRPr="00CA3D96" w:rsidDel="00C15A53">
          <w:delText xml:space="preserve"> </w:delText>
        </w:r>
      </w:del>
      <w:ins w:id="102" w:author="Newbold, Tim" w:date="2022-05-13T10:43:00Z">
        <w:r w:rsidR="00C15A53">
          <w:t>having in</w:t>
        </w:r>
      </w:ins>
      <w:r w:rsidR="008278B6" w:rsidRPr="00CA3D96">
        <w:t>consistent</w:t>
      </w:r>
      <w:del w:id="103" w:author="Newbold, Tim" w:date="2022-05-13T10:43:00Z">
        <w:r w:rsidR="008278B6" w:rsidRPr="00CA3D96" w:rsidDel="00C15A53">
          <w:delText>ly</w:delText>
        </w:r>
      </w:del>
      <w:r w:rsidR="008278B6" w:rsidRPr="00CA3D96">
        <w:t xml:space="preserve"> </w:t>
      </w:r>
      <w:ins w:id="104" w:author="Newbold, Tim" w:date="2022-05-13T10:43:00Z">
        <w:r w:rsidR="00C15A53">
          <w:t xml:space="preserve">effects </w:t>
        </w:r>
      </w:ins>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del w:id="105" w:author="Newbold, Tim" w:date="2022-05-13T10:43:00Z">
        <w:r w:rsidR="00750622" w:rsidRPr="00CA3D96" w:rsidDel="00980FCE">
          <w:delText xml:space="preserve">threats </w:delText>
        </w:r>
      </w:del>
      <w:ins w:id="106" w:author="Newbold, Tim" w:date="2022-05-13T10:43:00Z">
        <w:r w:rsidR="00980FCE">
          <w:t>pressures to which</w:t>
        </w:r>
        <w:r w:rsidR="00980FCE" w:rsidRPr="00CA3D96">
          <w:t xml:space="preserve"> </w:t>
        </w:r>
      </w:ins>
      <w:r w:rsidR="00750622" w:rsidRPr="00CA3D96">
        <w:t>the species were exposed</w:t>
      </w:r>
      <w:del w:id="107" w:author="Newbold, Tim" w:date="2022-05-13T10:43:00Z">
        <w:r w:rsidR="00750622" w:rsidRPr="00CA3D96" w:rsidDel="00980FCE">
          <w:delText xml:space="preserve"> to</w:delText>
        </w:r>
      </w:del>
      <w:r w:rsidR="00750622" w:rsidRPr="00CA3D96">
        <w:t xml:space="preserve">. </w:t>
      </w:r>
      <w:ins w:id="108" w:author="Newbold, Tim" w:date="2022-05-13T10:44:00Z">
        <w:r w:rsidR="00FC3494">
          <w:t xml:space="preserve">Yet, </w:t>
        </w:r>
      </w:ins>
      <w:del w:id="109" w:author="Newbold, Tim" w:date="2022-05-13T10:44:00Z">
        <w:r w:rsidR="00634454" w:rsidRPr="00CA3D96" w:rsidDel="00FC3494">
          <w:delText xml:space="preserve">As </w:delText>
        </w:r>
      </w:del>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del w:id="110" w:author="Newbold, Tim" w:date="2022-05-13T10:43:00Z">
        <w:r w:rsidR="00634454" w:rsidRPr="00CA3D96" w:rsidDel="00FC3494">
          <w:delText xml:space="preserve">threat </w:delText>
        </w:r>
      </w:del>
      <w:ins w:id="111" w:author="Newbold, Tim" w:date="2022-05-13T10:43:00Z">
        <w:r w:rsidR="00FC3494">
          <w:t>pressure</w:t>
        </w:r>
        <w:r w:rsidR="00FC3494" w:rsidRPr="00CA3D96">
          <w:t xml:space="preserve"> </w:t>
        </w:r>
      </w:ins>
      <w:r w:rsidR="00634454" w:rsidRPr="00CA3D96">
        <w:t>in consideration</w:t>
      </w:r>
      <w:ins w:id="112" w:author="Newbold, Tim" w:date="2022-05-13T10:44:00Z">
        <w:r w:rsidR="001F4D8B">
          <w:t xml:space="preserve"> </w:t>
        </w:r>
      </w:ins>
      <w:del w:id="113" w:author="Newbold, Tim" w:date="2022-05-13T10:44:00Z">
        <w:r w:rsidR="00634454" w:rsidRPr="00CA3D96" w:rsidDel="001F4D8B">
          <w:delText xml:space="preserve">, </w:delText>
        </w:r>
        <w:r w:rsidR="007A5052" w:rsidRPr="00CA3D96" w:rsidDel="001F4D8B">
          <w:delText>including information about the threatening process</w:delText>
        </w:r>
        <w:r w:rsidR="003757EE" w:rsidRPr="00CA3D96" w:rsidDel="001F4D8B">
          <w:delText>es</w:delText>
        </w:r>
        <w:r w:rsidR="007A5052" w:rsidRPr="00CA3D96" w:rsidDel="001F4D8B">
          <w:delText xml:space="preserve"> becomes important to</w:delText>
        </w:r>
        <w:r w:rsidR="00926221" w:rsidRPr="00CA3D96" w:rsidDel="001F4D8B">
          <w:delText xml:space="preserve"> </w:delText>
        </w:r>
        <w:r w:rsidR="003757EE" w:rsidRPr="00CA3D96" w:rsidDel="001F4D8B">
          <w:delText xml:space="preserve">develop </w:delText>
        </w:r>
        <w:commentRangeStart w:id="114"/>
        <w:r w:rsidR="003757EE" w:rsidRPr="00CA3D96" w:rsidDel="001F4D8B">
          <w:delText xml:space="preserve">a </w:delText>
        </w:r>
        <w:r w:rsidR="007310EF" w:rsidDel="001F4D8B">
          <w:delText>deeper</w:delText>
        </w:r>
        <w:r w:rsidR="007310EF" w:rsidRPr="00CA3D96" w:rsidDel="001F4D8B">
          <w:delText xml:space="preserve"> </w:delText>
        </w:r>
        <w:r w:rsidR="003757EE" w:rsidRPr="00CA3D96" w:rsidDel="001F4D8B">
          <w:delText>understanding</w:delText>
        </w:r>
        <w:commentRangeEnd w:id="114"/>
        <w:r w:rsidR="00495E21" w:rsidDel="001F4D8B">
          <w:rPr>
            <w:rStyle w:val="CommentReference"/>
          </w:rPr>
          <w:commentReference w:id="114"/>
        </w:r>
        <w:r w:rsidR="003757EE" w:rsidRPr="00CA3D96" w:rsidDel="001F4D8B">
          <w:delText xml:space="preserve"> of species responses</w:delText>
        </w:r>
        <w:r w:rsidR="00E72454" w:rsidRPr="00CA3D96" w:rsidDel="001F4D8B">
          <w:delText xml:space="preserve"> </w:delText>
        </w:r>
      </w:del>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409495BF" w:rsidR="001D2997" w:rsidRPr="00CA3D96" w:rsidRDefault="00F82171" w:rsidP="003E4FFA">
      <w:pPr>
        <w:spacing w:line="276" w:lineRule="auto"/>
        <w:jc w:val="both"/>
      </w:pPr>
      <w:commentRangeStart w:id="115"/>
      <w:r w:rsidRPr="00CA3D96">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116" w:author="Newbold, Tim" w:date="2022-05-13T10:54:00Z">
        <w:r w:rsidR="00634454" w:rsidRPr="00CA3D96" w:rsidDel="002A3281">
          <w:delText>threats</w:delText>
        </w:r>
        <w:r w:rsidR="00B4707C" w:rsidRPr="00CA3D96" w:rsidDel="002A3281">
          <w:delText xml:space="preserve"> </w:delText>
        </w:r>
      </w:del>
      <w:ins w:id="117"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115"/>
      <w:r w:rsidR="004E0285">
        <w:rPr>
          <w:rStyle w:val="CommentReference"/>
        </w:rPr>
        <w:commentReference w:id="115"/>
      </w:r>
      <w:r w:rsidRPr="00CA3D96">
        <w:t xml:space="preserve"> However, to our knowledge, this question has not been tested </w:t>
      </w:r>
      <w:r w:rsidR="009A3E9E" w:rsidRPr="00CA3D96">
        <w:t xml:space="preserve">globally </w:t>
      </w:r>
      <w:commentRangeStart w:id="118"/>
      <w:commentRangeStart w:id="119"/>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disparate methodology, scales and</w:t>
      </w:r>
      <w:r w:rsidR="009A3E9E" w:rsidRPr="00CA3D96">
        <w:t xml:space="preserve"> </w:t>
      </w:r>
      <w:r w:rsidR="007205E7" w:rsidRPr="00CA3D96">
        <w:t>taxa</w:t>
      </w:r>
      <w:commentRangeEnd w:id="118"/>
      <w:r w:rsidR="00296C33">
        <w:rPr>
          <w:rStyle w:val="CommentReference"/>
        </w:rPr>
        <w:commentReference w:id="118"/>
      </w:r>
      <w:commentRangeEnd w:id="119"/>
      <w:r w:rsidR="00C618C8">
        <w:rPr>
          <w:rStyle w:val="CommentReference"/>
        </w:rPr>
        <w:commentReference w:id="119"/>
      </w:r>
      <w:r w:rsidRPr="00CA3D96">
        <w:t xml:space="preserve">. </w:t>
      </w:r>
      <w:r w:rsidR="007205E7" w:rsidRPr="00CA3D96">
        <w:t xml:space="preserve">Further, </w:t>
      </w:r>
      <w:del w:id="120" w:author="Newbold, Tim" w:date="2022-05-13T10:47:00Z">
        <w:r w:rsidR="00A27877" w:rsidDel="000C7359">
          <w:delText xml:space="preserve">these </w:delText>
        </w:r>
        <w:r w:rsidR="007205E7" w:rsidRPr="00CA3D96" w:rsidDel="000C7359">
          <w:delText>primary</w:delText>
        </w:r>
      </w:del>
      <w:ins w:id="121" w:author="Newbold, Tim" w:date="2022-05-13T10:47:00Z">
        <w:r w:rsidR="000C7359">
          <w:t>previous</w:t>
        </w:r>
      </w:ins>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122"/>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122"/>
      <w:r w:rsidR="009244E4">
        <w:rPr>
          <w:rStyle w:val="CommentReference"/>
        </w:rPr>
        <w:commentReference w:id="122"/>
      </w:r>
      <w:r w:rsidR="001D2997" w:rsidRPr="00CA3D96">
        <w:t xml:space="preserve"> </w:t>
      </w:r>
      <w:r w:rsidR="00BD5EDB" w:rsidRPr="00CA3D96">
        <w:t xml:space="preserve">In addition, </w:t>
      </w:r>
      <w:del w:id="123" w:author="Newbold, Tim" w:date="2022-05-13T10:49:00Z">
        <w:r w:rsidR="00926221" w:rsidRPr="00CA3D96" w:rsidDel="007158C4">
          <w:delText xml:space="preserve">to the best of our knowledge, </w:delText>
        </w:r>
      </w:del>
      <w:r w:rsidR="00BD5EDB" w:rsidRPr="00CA3D96">
        <w:t>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del w:id="124" w:author="Newbold, Tim" w:date="2022-05-13T10:49:00Z">
        <w:r w:rsidR="00F92669" w:rsidDel="007158C4">
          <w:delText>comparing</w:delText>
        </w:r>
        <w:r w:rsidR="00F92669" w:rsidRPr="00CA3D96" w:rsidDel="007158C4">
          <w:delText xml:space="preserve"> </w:delText>
        </w:r>
        <w:r w:rsidR="00D93B71" w:rsidDel="007158C4">
          <w:delText>whether</w:delText>
        </w:r>
      </w:del>
      <w:ins w:id="125" w:author="Newbold, Tim" w:date="2022-05-13T10:49:00Z">
        <w:r w:rsidR="007158C4">
          <w:t>of the association between</w:t>
        </w:r>
      </w:ins>
      <w:r w:rsidR="00D93B71" w:rsidRPr="00CA3D96">
        <w:t xml:space="preserve"> </w:t>
      </w:r>
      <w:r w:rsidR="002C2F77">
        <w:t xml:space="preserve">vertebrates </w:t>
      </w:r>
      <w:r w:rsidR="00926221" w:rsidRPr="00CA3D96">
        <w:t xml:space="preserve">traits </w:t>
      </w:r>
      <w:del w:id="126" w:author="Newbold, Tim" w:date="2022-05-13T10:49:00Z">
        <w:r w:rsidR="00D93B71" w:rsidDel="007158C4">
          <w:delText xml:space="preserve">are associated with </w:delText>
        </w:r>
        <w:r w:rsidR="00926221" w:rsidRPr="00CA3D96" w:rsidDel="007158C4">
          <w:delText>species</w:delText>
        </w:r>
        <w:r w:rsidR="004E67BC" w:rsidDel="007158C4">
          <w:delText xml:space="preserve"> </w:delText>
        </w:r>
      </w:del>
      <w:ins w:id="127" w:author="Newbold, Tim" w:date="2022-05-13T10:49:00Z">
        <w:r w:rsidR="007158C4">
          <w:t xml:space="preserve">and both </w:t>
        </w:r>
      </w:ins>
      <w:r w:rsidR="004E67BC">
        <w:t>land-use</w:t>
      </w:r>
      <w:r w:rsidR="00926221" w:rsidRPr="00CA3D96">
        <w:t xml:space="preserve"> </w:t>
      </w:r>
      <w:commentRangeStart w:id="128"/>
      <w:r w:rsidR="00926221" w:rsidRPr="00CA3D96">
        <w:t xml:space="preserve">responses </w:t>
      </w:r>
      <w:commentRangeEnd w:id="128"/>
      <w:r w:rsidR="00296C33">
        <w:rPr>
          <w:rStyle w:val="CommentReference"/>
        </w:rPr>
        <w:commentReference w:id="128"/>
      </w:r>
      <w:del w:id="129" w:author="Newbold, Tim" w:date="2022-05-13T10:49:00Z">
        <w:r w:rsidR="002C2F77" w:rsidDel="007158C4">
          <w:delText>on the one hand</w:delText>
        </w:r>
      </w:del>
      <w:r w:rsidR="002C2F77">
        <w:t xml:space="preserve"> </w:t>
      </w:r>
      <w:r w:rsidR="004E67BC">
        <w:t>and</w:t>
      </w:r>
      <w:r w:rsidR="002C2F77">
        <w:t xml:space="preserve"> </w:t>
      </w:r>
      <w:del w:id="130" w:author="Newbold, Tim" w:date="2022-05-13T10:49:00Z">
        <w:r w:rsidR="002C2F77" w:rsidDel="007158C4">
          <w:delText xml:space="preserve">with </w:delText>
        </w:r>
      </w:del>
      <w:r w:rsidR="004E67BC">
        <w:t>climate-change sensitivity</w:t>
      </w:r>
      <w:del w:id="131" w:author="Newbold, Tim" w:date="2022-05-13T10:49:00Z">
        <w:r w:rsidR="004E67BC" w:rsidDel="007158C4">
          <w:delText xml:space="preserve"> </w:delText>
        </w:r>
        <w:r w:rsidR="002C2F77" w:rsidDel="007158C4">
          <w:delText>on the other hand</w:delText>
        </w:r>
      </w:del>
      <w:r w:rsidR="002C2F77">
        <w:t>.</w:t>
      </w:r>
    </w:p>
    <w:p w14:paraId="3B1C6AEA" w14:textId="4F099635" w:rsidR="00A84A88" w:rsidRPr="00CA3D96" w:rsidRDefault="003B764F" w:rsidP="003E4FFA">
      <w:pPr>
        <w:spacing w:line="276" w:lineRule="auto"/>
        <w:jc w:val="both"/>
      </w:pPr>
      <w:del w:id="132" w:author="Newbold, Tim" w:date="2022-05-13T10:49:00Z">
        <w:r w:rsidDel="00C26A51">
          <w:delText>In this work,</w:delText>
        </w:r>
        <w:r w:rsidR="00B4707C" w:rsidDel="00C26A51">
          <w:delText xml:space="preserve"> </w:delText>
        </w:r>
        <w:commentRangeStart w:id="133"/>
        <w:r w:rsidR="00B4707C" w:rsidDel="00C26A51">
          <w:delText xml:space="preserve">we </w:delText>
        </w:r>
        <w:commentRangeEnd w:id="133"/>
        <w:r w:rsidR="00E01FC4" w:rsidDel="00C26A51">
          <w:rPr>
            <w:rStyle w:val="CommentReference"/>
          </w:rPr>
          <w:commentReference w:id="133"/>
        </w:r>
        <w:r w:rsidR="00B4707C" w:rsidDel="00C26A51">
          <w:delText>aim</w:delText>
        </w:r>
        <w:r w:rsidR="006534FC" w:rsidDel="00C26A51">
          <w:delText xml:space="preserve"> to fill in this gap</w:delText>
        </w:r>
      </w:del>
      <w:ins w:id="134" w:author="Newbold, Tim" w:date="2022-05-13T10:49:00Z">
        <w:r w:rsidR="00C26A51">
          <w:t>Here</w:t>
        </w:r>
      </w:ins>
      <w:r w:rsidR="00B4707C">
        <w:t xml:space="preserve">, </w:t>
      </w:r>
      <w:ins w:id="135" w:author="Newbold, Tim" w:date="2022-05-13T10:49:00Z">
        <w:r w:rsidR="00C26A51">
          <w:t xml:space="preserve">we </w:t>
        </w:r>
      </w:ins>
      <w:r w:rsidR="00B4707C">
        <w:t>test</w:t>
      </w:r>
      <w:del w:id="136" w:author="Newbold, Tim" w:date="2022-05-13T10:49:00Z">
        <w:r w:rsidR="00B4707C" w:rsidDel="00C26A51">
          <w:delText>ing</w:delText>
        </w:r>
      </w:del>
      <w:r w:rsidR="00B4707C">
        <w:t xml:space="preserve"> whether general patterns in species</w:t>
      </w:r>
      <w:ins w:id="137" w:author="Newbold, Tim" w:date="2022-05-13T10:49:00Z">
        <w:r w:rsidR="009F4C11">
          <w:t>’</w:t>
        </w:r>
      </w:ins>
      <w:r w:rsidR="00B4707C">
        <w:t xml:space="preserve"> </w:t>
      </w:r>
      <w:commentRangeStart w:id="138"/>
      <w:r w:rsidR="00B4707C">
        <w:t>response</w:t>
      </w:r>
      <w:r w:rsidR="00837D81">
        <w:t>s</w:t>
      </w:r>
      <w:r w:rsidR="00B4707C">
        <w:t xml:space="preserve"> </w:t>
      </w:r>
      <w:commentRangeEnd w:id="138"/>
      <w:r w:rsidR="00610F36">
        <w:rPr>
          <w:rStyle w:val="CommentReference"/>
        </w:rPr>
        <w:commentReference w:id="138"/>
      </w:r>
      <w:r w:rsidR="00B4707C">
        <w:t>to land</w:t>
      </w:r>
      <w:ins w:id="139" w:author="Newbold, Tim" w:date="2022-05-13T10:50:00Z">
        <w:r w:rsidR="009F4C11">
          <w:t xml:space="preserve"> </w:t>
        </w:r>
      </w:ins>
      <w:del w:id="140" w:author="Newbold, Tim" w:date="2022-05-13T10:50:00Z">
        <w:r w:rsidR="00B4707C" w:rsidDel="009F4C11">
          <w:delText>-</w:delText>
        </w:r>
      </w:del>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t>e</w:t>
      </w:r>
      <w:r w:rsidR="002D5227">
        <w:t xml:space="preserve"> </w:t>
      </w:r>
      <w:r w:rsidR="00BD5EDB">
        <w:t>examine</w:t>
      </w:r>
      <w:r w:rsidR="002D5227">
        <w:t xml:space="preserve"> </w:t>
      </w:r>
      <w:del w:id="141" w:author="Newbold, Tim" w:date="2022-05-13T10:50:00Z">
        <w:r w:rsidR="002D5227" w:rsidDel="009C2983">
          <w:delText xml:space="preserve">the effects </w:delText>
        </w:r>
      </w:del>
      <w:ins w:id="142" w:author="Newbold, Tim" w:date="2022-05-13T10:50:00Z">
        <w:r w:rsidR="009C2983">
          <w:t xml:space="preserve">associations </w:t>
        </w:r>
      </w:ins>
      <w:del w:id="143" w:author="Newbold, Tim" w:date="2022-05-13T10:50:00Z">
        <w:r w:rsidR="002D5227" w:rsidDel="009C2983">
          <w:delText xml:space="preserve">of </w:delText>
        </w:r>
      </w:del>
      <w:ins w:id="144" w:author="Newbold, Tim" w:date="2022-05-13T10:50:00Z">
        <w:r w:rsidR="009C2983">
          <w:t xml:space="preserve">with </w:t>
        </w:r>
      </w:ins>
      <w:r w:rsidR="00E972B5">
        <w:t xml:space="preserve">a set of </w:t>
      </w:r>
      <w:commentRangeStart w:id="145"/>
      <w:r w:rsidR="00E972B5">
        <w:t>ecological characteristics</w:t>
      </w:r>
      <w:commentRangeEnd w:id="145"/>
      <w:r w:rsidR="00DA3681">
        <w:rPr>
          <w:rStyle w:val="CommentReference"/>
        </w:rPr>
        <w:commentReference w:id="145"/>
      </w:r>
      <w:r w:rsidR="00E972B5">
        <w:t xml:space="preserve"> </w:t>
      </w:r>
      <w:commentRangeStart w:id="146"/>
      <w:commentRangeEnd w:id="146"/>
      <w:r w:rsidR="00610F36">
        <w:rPr>
          <w:rStyle w:val="CommentReference"/>
        </w:rPr>
        <w:commentReference w:id="146"/>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147"/>
      <w:r w:rsidR="00DC323D">
        <w:t xml:space="preserve">ecological </w:t>
      </w:r>
      <w:r w:rsidR="00FD1A57">
        <w:t xml:space="preserve">characteristics </w:t>
      </w:r>
      <w:commentRangeEnd w:id="147"/>
      <w:r w:rsidR="005E4582">
        <w:rPr>
          <w:rStyle w:val="CommentReference"/>
        </w:rPr>
        <w:commentReference w:id="147"/>
      </w:r>
      <w:r w:rsidR="00DC323D">
        <w:t xml:space="preserve">that are available at least </w:t>
      </w:r>
      <w:r w:rsidR="00FE0F6A">
        <w:t xml:space="preserve">for </w:t>
      </w:r>
      <w:r w:rsidR="00DC323D">
        <w:t>a subset of the species</w:t>
      </w:r>
      <w:r w:rsidR="00FD1A57">
        <w:t xml:space="preserve"> in each </w:t>
      </w:r>
      <w:ins w:id="148" w:author="Newbold, Tim" w:date="2022-05-13T10:51:00Z">
        <w:r w:rsidR="00DA3681">
          <w:t>c</w:t>
        </w:r>
      </w:ins>
      <w:del w:id="149" w:author="Newbold, Tim" w:date="2022-05-13T10:51:00Z">
        <w:r w:rsidR="00FD1A57" w:rsidDel="00DA3681">
          <w:delText>C</w:delText>
        </w:r>
      </w:del>
      <w:r w:rsidR="00FD1A57">
        <w:t xml:space="preserve">lass </w:t>
      </w:r>
      <w:r w:rsidR="00FE0F6A">
        <w:t xml:space="preserve">allows </w:t>
      </w:r>
      <w:r w:rsidR="007A1D63">
        <w:t xml:space="preserve">for a </w:t>
      </w:r>
      <w:ins w:id="150" w:author="Newbold, Tim" w:date="2022-05-13T10:51:00Z">
        <w:r w:rsidR="00A80543">
          <w:t xml:space="preserve">cross-taxon </w:t>
        </w:r>
      </w:ins>
      <w:r w:rsidR="007A1D63">
        <w:t>comparative assessment</w:t>
      </w:r>
      <w:del w:id="151" w:author="Newbold, Tim" w:date="2022-05-13T10:51:00Z">
        <w:r w:rsidR="007A1D63" w:rsidDel="00A80543">
          <w:delText xml:space="preserve"> across </w:delText>
        </w:r>
        <w:r w:rsidR="00B13D16" w:rsidDel="00A80543">
          <w:delText xml:space="preserve">the different </w:delText>
        </w:r>
        <w:r w:rsidR="00FD1A57" w:rsidDel="00A80543">
          <w:delText>C</w:delText>
        </w:r>
        <w:r w:rsidR="007A1D63" w:rsidDel="00A80543">
          <w:delText>lasses</w:delText>
        </w:r>
      </w:del>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152"/>
      <w:commentRangeEnd w:id="152"/>
      <w:r w:rsidR="007F44DB">
        <w:rPr>
          <w:rStyle w:val="CommentReference"/>
        </w:rPr>
        <w:commentReference w:id="152"/>
      </w:r>
      <w:r w:rsidR="00720ADB">
        <w:t xml:space="preserve">associated with </w:t>
      </w:r>
      <w:r w:rsidR="00FE0F6A">
        <w:t xml:space="preserve">interspecific variation in </w:t>
      </w:r>
      <w:commentRangeStart w:id="153"/>
      <w:r w:rsidR="00FE0F6A">
        <w:t xml:space="preserve">responses </w:t>
      </w:r>
      <w:commentRangeEnd w:id="153"/>
      <w:r w:rsidR="00F37DCC">
        <w:rPr>
          <w:rStyle w:val="CommentReference"/>
        </w:rPr>
        <w:commentReference w:id="153"/>
      </w:r>
      <w:r w:rsidR="00FE0F6A">
        <w:t>to land</w:t>
      </w:r>
      <w:ins w:id="154" w:author="Newbold, Tim" w:date="2022-05-13T10:52:00Z">
        <w:r w:rsidR="00886BF0">
          <w:t xml:space="preserve"> </w:t>
        </w:r>
      </w:ins>
      <w:del w:id="155" w:author="Newbold, Tim" w:date="2022-05-13T10:52:00Z">
        <w:r w:rsidR="00FE0F6A" w:rsidDel="00886BF0">
          <w:delText>-</w:delText>
        </w:r>
      </w:del>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156"/>
      <w:r w:rsidR="00CC7678">
        <w:t>If so,</w:t>
      </w:r>
      <w:r w:rsidR="00FE0F6A">
        <w:t xml:space="preserve"> are these </w:t>
      </w:r>
      <w:r w:rsidR="007F44DB">
        <w:t xml:space="preserve">ecological characteristics </w:t>
      </w:r>
      <w:commentRangeStart w:id="157"/>
      <w:commentRangeEnd w:id="157"/>
      <w:r w:rsidR="007F44DB">
        <w:rPr>
          <w:rStyle w:val="CommentReference"/>
        </w:rPr>
        <w:commentReference w:id="157"/>
      </w:r>
      <w:r w:rsidR="00FE0F6A">
        <w:t>similar across classes</w:t>
      </w:r>
      <w:r w:rsidR="00A85F4E">
        <w:t>;</w:t>
      </w:r>
      <w:r w:rsidR="00380DCA">
        <w:t xml:space="preserve"> are they similar between land-use responses and climate</w:t>
      </w:r>
      <w:ins w:id="158" w:author="Newbold, Tim" w:date="2022-05-13T10:52:00Z">
        <w:r w:rsidR="00886BF0">
          <w:t>-</w:t>
        </w:r>
      </w:ins>
      <w:del w:id="159" w:author="Newbold, Tim" w:date="2022-05-13T10:52:00Z">
        <w:r w:rsidR="00380DCA" w:rsidDel="00886BF0">
          <w:delText xml:space="preserve"> </w:delText>
        </w:r>
      </w:del>
      <w:r w:rsidR="00380DCA">
        <w:t>change sensitivity</w:t>
      </w:r>
      <w:commentRangeEnd w:id="156"/>
      <w:r w:rsidR="00393B64">
        <w:rPr>
          <w:rStyle w:val="CommentReference"/>
        </w:rPr>
        <w:commentReference w:id="156"/>
      </w:r>
      <w:r w:rsidR="00A85F4E">
        <w:t>;</w:t>
      </w:r>
      <w:r w:rsidR="00DD75E5">
        <w:t xml:space="preserve"> and are </w:t>
      </w:r>
      <w:del w:id="160" w:author="Newbold, Tim" w:date="2022-05-13T10:52:00Z">
        <w:r w:rsidR="00DD75E5" w:rsidDel="00DC319D">
          <w:delText>there similar directional effects</w:delText>
        </w:r>
      </w:del>
      <w:ins w:id="161" w:author="Newbold, Tim" w:date="2022-05-13T10:52:00Z">
        <w:r w:rsidR="00DC319D">
          <w:t>associations in the same direction</w:t>
        </w:r>
      </w:ins>
      <w:r w:rsidR="003757EE">
        <w:t xml:space="preserve">, such that we can identify a set of </w:t>
      </w:r>
      <w:r w:rsidR="00A85F4E">
        <w:t xml:space="preserve">characteristics </w:t>
      </w:r>
      <w:r w:rsidR="003757EE">
        <w:t xml:space="preserve">that </w:t>
      </w:r>
      <w:commentRangeStart w:id="162"/>
      <w:del w:id="163" w:author="Newbold, Tim" w:date="2022-05-13T10:52:00Z">
        <w:r w:rsidR="00453176" w:rsidDel="00DC319D">
          <w:delText xml:space="preserve">explain </w:delText>
        </w:r>
        <w:commentRangeStart w:id="164"/>
        <w:commentRangeEnd w:id="164"/>
        <w:r w:rsidR="00074851" w:rsidDel="00DC319D">
          <w:rPr>
            <w:rStyle w:val="CommentReference"/>
          </w:rPr>
          <w:commentReference w:id="164"/>
        </w:r>
      </w:del>
      <w:commentRangeEnd w:id="162"/>
      <w:r w:rsidR="00D83E13">
        <w:rPr>
          <w:rStyle w:val="CommentReference"/>
        </w:rPr>
        <w:commentReference w:id="162"/>
      </w:r>
      <w:del w:id="165" w:author="Newbold, Tim" w:date="2022-05-13T10:52:00Z">
        <w:r w:rsidR="003757EE" w:rsidDel="00DC319D">
          <w:delText>species responses to both land-use and climate change</w:delText>
        </w:r>
      </w:del>
      <w:ins w:id="166" w:author="Newbold, Tim" w:date="2022-05-13T10:52:00Z">
        <w:r w:rsidR="00DC319D">
          <w:t xml:space="preserve">are associated with a </w:t>
        </w:r>
      </w:ins>
      <w:ins w:id="167" w:author="Newbold, Tim" w:date="2022-05-13T10:53:00Z">
        <w:r w:rsidR="00DC319D">
          <w:t>high sensitivity of species to human pressures</w:t>
        </w:r>
      </w:ins>
      <w:r w:rsidR="00FE0F6A">
        <w:t>?</w:t>
      </w:r>
      <w:r w:rsidR="003757EE">
        <w:t xml:space="preserve"> Conversely, are </w:t>
      </w:r>
      <w:del w:id="168" w:author="Newbold, Tim" w:date="2022-05-13T10:53:00Z">
        <w:r w:rsidR="003757EE" w:rsidDel="00ED27C1">
          <w:delText xml:space="preserve">species responses </w:delText>
        </w:r>
      </w:del>
      <w:ins w:id="169" w:author="Newbold, Tim" w:date="2022-05-13T10:53:00Z">
        <w:r w:rsidR="00ED27C1">
          <w:t xml:space="preserve">trait associations </w:t>
        </w:r>
      </w:ins>
      <w:r w:rsidR="003757EE">
        <w:t>both tax</w:t>
      </w:r>
      <w:ins w:id="170" w:author="Newbold, Tim" w:date="2022-05-13T10:53:00Z">
        <w:r w:rsidR="00A236E3">
          <w:t>on</w:t>
        </w:r>
      </w:ins>
      <w:del w:id="171" w:author="Newbold, Tim" w:date="2022-05-13T10:53:00Z">
        <w:r w:rsidR="003757EE" w:rsidDel="00A236E3">
          <w:delText>a</w:delText>
        </w:r>
      </w:del>
      <w:r w:rsidR="003757EE">
        <w:t xml:space="preserve">- and </w:t>
      </w:r>
      <w:del w:id="172" w:author="Newbold, Tim" w:date="2022-05-13T10:54:00Z">
        <w:r w:rsidR="003757EE" w:rsidDel="00DC488A">
          <w:delText>threat</w:delText>
        </w:r>
      </w:del>
      <w:ins w:id="173" w:author="Newbold, Tim" w:date="2022-05-13T10:54:00Z">
        <w:r w:rsidR="00DC488A">
          <w:t>pressure</w:t>
        </w:r>
      </w:ins>
      <w:r w:rsidR="003757EE">
        <w:t>- dependent?</w:t>
      </w:r>
    </w:p>
    <w:p w14:paraId="241394E8" w14:textId="6C3B8007"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174"/>
      <w:r w:rsidR="00917C14">
        <w:t>W</w:t>
      </w:r>
      <w:r w:rsidR="00DD75E5">
        <w:t>e estimat</w:t>
      </w:r>
      <w:r w:rsidR="00917C14">
        <w:t>e</w:t>
      </w:r>
      <w:r w:rsidR="00DD75E5">
        <w:t xml:space="preserve"> species </w:t>
      </w:r>
      <w:ins w:id="175" w:author="Newbold, Tim" w:date="2022-05-13T10:56:00Z">
        <w:r w:rsidR="00A26E97">
          <w:t xml:space="preserve">expected </w:t>
        </w:r>
      </w:ins>
      <w:r w:rsidR="00DD75E5">
        <w:t>sensitivity</w:t>
      </w:r>
      <w:r w:rsidR="00926221">
        <w:t xml:space="preserve"> to </w:t>
      </w:r>
      <w:ins w:id="176" w:author="Newbold, Tim" w:date="2022-05-13T10:56:00Z">
        <w:r w:rsidR="00A26E97">
          <w:t xml:space="preserve">future </w:t>
        </w:r>
      </w:ins>
      <w:r w:rsidR="00926221">
        <w:t>climate</w:t>
      </w:r>
      <w:r w:rsidR="00DD75E5">
        <w:t xml:space="preserve"> </w:t>
      </w:r>
      <w:r w:rsidR="00926221">
        <w:t xml:space="preserve">change </w:t>
      </w:r>
      <w:r w:rsidR="00DD75E5">
        <w:t>from properties of species</w:t>
      </w:r>
      <w:ins w:id="177" w:author="Newbold, Tim" w:date="2022-05-13T10:56:00Z">
        <w:r w:rsidR="00F84974">
          <w:t>’</w:t>
        </w:r>
      </w:ins>
      <w:r w:rsidR="00DD75E5">
        <w:t xml:space="preserve"> climatic niche</w:t>
      </w:r>
      <w:ins w:id="178" w:author="Newbold, Tim" w:date="2022-05-13T10:56:00Z">
        <w:r w:rsidR="00F84974">
          <w:t>s</w:t>
        </w:r>
      </w:ins>
      <w:r w:rsidR="00DD75E5">
        <w:t xml:space="preserve"> </w:t>
      </w:r>
      <w:del w:id="179" w:author="Newbold, Tim" w:date="2022-05-13T10:56:00Z">
        <w:r w:rsidR="00DD75E5" w:rsidDel="00F84974">
          <w:delText>space</w:delText>
        </w:r>
        <w:r w:rsidR="00C706EE" w:rsidDel="00F84974">
          <w:delText xml:space="preserve"> </w:delText>
        </w:r>
      </w:del>
      <w:r w:rsidR="00C706EE">
        <w:t>(Figure 1c)</w:t>
      </w:r>
      <w:r w:rsidR="00DD75E5">
        <w:t>.</w:t>
      </w:r>
      <w:commentRangeEnd w:id="174"/>
      <w:r w:rsidR="00C70780">
        <w:rPr>
          <w:rStyle w:val="CommentReference"/>
        </w:rPr>
        <w:commentReference w:id="174"/>
      </w:r>
      <w:r w:rsidR="00E72454">
        <w:t xml:space="preserve"> We then bring these two approaches</w:t>
      </w:r>
      <w:r w:rsidR="006C4D19">
        <w:t xml:space="preserve"> together</w:t>
      </w:r>
      <w:r w:rsidR="00E72454">
        <w:t xml:space="preserve"> to look for any emerging pattern in </w:t>
      </w:r>
      <w:commentRangeStart w:id="180"/>
      <w:r w:rsidR="00E72454">
        <w:t>species</w:t>
      </w:r>
      <w:ins w:id="181" w:author="Newbold, Tim" w:date="2022-05-13T10:57:00Z">
        <w:r w:rsidR="00542E3A">
          <w:t>’</w:t>
        </w:r>
      </w:ins>
      <w:r w:rsidR="00E72454">
        <w:t xml:space="preserve"> responses to land</w:t>
      </w:r>
      <w:ins w:id="182" w:author="Newbold, Tim" w:date="2022-05-13T10:57:00Z">
        <w:r w:rsidR="00542E3A">
          <w:t xml:space="preserve"> </w:t>
        </w:r>
      </w:ins>
      <w:del w:id="183" w:author="Newbold, Tim" w:date="2022-05-13T10:57:00Z">
        <w:r w:rsidR="00E72454" w:rsidDel="00542E3A">
          <w:delText>-</w:delText>
        </w:r>
      </w:del>
      <w:r w:rsidR="00E72454">
        <w:t>use</w:t>
      </w:r>
      <w:ins w:id="184" w:author="Newbold, Tim" w:date="2022-05-13T10:57:00Z">
        <w:r w:rsidR="00C70780">
          <w:t>,</w:t>
        </w:r>
      </w:ins>
      <w:r w:rsidR="00E72454">
        <w:t xml:space="preserve"> </w:t>
      </w:r>
      <w:del w:id="185" w:author="Newbold, Tim" w:date="2022-05-13T10:57:00Z">
        <w:r w:rsidR="00E72454" w:rsidDel="00542E3A">
          <w:delText xml:space="preserve">and </w:delText>
        </w:r>
        <w:r w:rsidR="001243D9" w:rsidDel="00542E3A">
          <w:delText>in</w:delText>
        </w:r>
      </w:del>
      <w:ins w:id="186" w:author="Newbold, Tim" w:date="2022-05-13T10:57:00Z">
        <w:r w:rsidR="00542E3A">
          <w:t>or</w:t>
        </w:r>
        <w:r w:rsidR="00DA6FC6">
          <w:t xml:space="preserve"> in their</w:t>
        </w:r>
      </w:ins>
      <w:r w:rsidR="001243D9">
        <w:t xml:space="preserve"> climate-</w:t>
      </w:r>
      <w:r w:rsidR="00E72454">
        <w:t>change</w:t>
      </w:r>
      <w:commentRangeEnd w:id="180"/>
      <w:r w:rsidR="00E36D3B">
        <w:rPr>
          <w:rStyle w:val="CommentReference"/>
        </w:rPr>
        <w:commentReference w:id="180"/>
      </w:r>
      <w:del w:id="187" w:author="Newbold, Tim" w:date="2022-05-13T10:56:00Z">
        <w:r w:rsidR="00E72454" w:rsidDel="00542E3A">
          <w:delText xml:space="preserve"> </w:delText>
        </w:r>
      </w:del>
      <w:r w:rsidR="00B65C65">
        <w:t xml:space="preserve"> sensitivity</w:t>
      </w:r>
      <w:ins w:id="188" w:author="Newbold, Tim" w:date="2022-05-13T10:57:00Z">
        <w:r w:rsidR="00C70780">
          <w:t>,</w:t>
        </w:r>
      </w:ins>
      <w:r w:rsidR="00B65C65">
        <w:t xml:space="preserve"> </w:t>
      </w:r>
      <w:r w:rsidR="00E72454">
        <w:t xml:space="preserve">with regards to </w:t>
      </w:r>
      <w:r w:rsidR="00614489">
        <w:t>traits</w:t>
      </w:r>
      <w:r w:rsidR="00E72454">
        <w:t>.</w:t>
      </w:r>
      <w:r w:rsidR="00951196">
        <w:t xml:space="preserve"> </w:t>
      </w:r>
    </w:p>
    <w:p w14:paraId="45AFD22F" w14:textId="2828A80F"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r w:rsidR="00A23602">
        <w:t>diet</w:t>
      </w:r>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lastRenderedPageBreak/>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del w:id="189" w:author="Newbold, Tim" w:date="2022-05-13T10:58:00Z">
        <w:r w:rsidR="00955688" w:rsidDel="00B53D74">
          <w:delText xml:space="preserve">threats </w:delText>
        </w:r>
      </w:del>
      <w:ins w:id="190" w:author="Newbold, Tim" w:date="2022-05-13T10:58:00Z">
        <w:r w:rsidR="00B53D74">
          <w:t xml:space="preserve">pressures </w:t>
        </w:r>
      </w:ins>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ins w:id="191" w:author="Newbold, Tim" w:date="2022-05-13T10:59:00Z">
        <w:r w:rsidR="003B3C4F">
          <w:t xml:space="preserve"> </w:t>
        </w:r>
      </w:ins>
      <w:del w:id="192" w:author="Newbold, Tim" w:date="2022-05-13T10:59:00Z">
        <w:r w:rsidR="006C4D19" w:rsidDel="003B3C4F">
          <w:delText>-</w:delText>
        </w:r>
      </w:del>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ins w:id="193" w:author="Newbold, Tim" w:date="2022-05-13T10:59:00Z">
        <w:r w:rsidR="003B3C4F">
          <w:t>Since g</w:t>
        </w:r>
      </w:ins>
      <w:del w:id="194" w:author="Newbold, Tim" w:date="2022-05-13T10:59:00Z">
        <w:r w:rsidR="007A71A7" w:rsidDel="003B3C4F">
          <w:delText>G</w:delText>
        </w:r>
      </w:del>
      <w:r w:rsidR="007A71A7">
        <w:t>eographical r</w:t>
      </w:r>
      <w:r w:rsidR="006C4D19">
        <w:t xml:space="preserve">ange area </w:t>
      </w:r>
      <w:ins w:id="195" w:author="Newbold, Tim" w:date="2022-05-13T10:59:00Z">
        <w:r w:rsidR="003B3C4F">
          <w:t xml:space="preserve">does </w:t>
        </w:r>
      </w:ins>
      <w:r w:rsidR="006C4D19">
        <w:t xml:space="preserve">not </w:t>
      </w:r>
      <w:del w:id="196" w:author="Newbold, Tim" w:date="2022-05-13T10:59:00Z">
        <w:r w:rsidR="006C4D19" w:rsidDel="003B3C4F">
          <w:delText xml:space="preserve">being </w:delText>
        </w:r>
      </w:del>
      <w:ins w:id="197" w:author="Newbold, Tim" w:date="2022-05-13T10:59:00Z">
        <w:r w:rsidR="003B3C4F">
          <w:t xml:space="preserve">meet the strict definition of </w:t>
        </w:r>
      </w:ins>
      <w:r w:rsidR="006C4D19">
        <w:t>a trait</w:t>
      </w:r>
      <w:del w:id="198" w:author="Newbold, Tim" w:date="2022-05-13T10:59:00Z">
        <w:r w:rsidR="006C4D19" w:rsidDel="003B3C4F">
          <w:delText xml:space="preserve"> </w:delText>
        </w:r>
        <w:r w:rsidR="006C4D19" w:rsidRPr="5509F980" w:rsidDel="003B3C4F">
          <w:rPr>
            <w:i/>
            <w:iCs/>
          </w:rPr>
          <w:delText>per se</w:delText>
        </w:r>
      </w:del>
      <w:r w:rsidR="006C4D19">
        <w:t xml:space="preserve">, we henceforth refer to all traits and range area as </w:t>
      </w:r>
      <w:commentRangeStart w:id="199"/>
      <w:r w:rsidR="006C4D19">
        <w:t>“</w:t>
      </w:r>
      <w:r w:rsidR="00D36FCC">
        <w:t>ecological characteristics</w:t>
      </w:r>
      <w:r w:rsidR="006C4D19">
        <w:t>”</w:t>
      </w:r>
      <w:commentRangeEnd w:id="199"/>
      <w:r w:rsidR="00066ED2">
        <w:rPr>
          <w:rStyle w:val="CommentReference"/>
        </w:rPr>
        <w:commentReference w:id="199"/>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200"/>
      <w:commentRangeEnd w:id="200"/>
      <w:r>
        <w:rPr>
          <w:rStyle w:val="CommentReference"/>
        </w:rPr>
        <w:commentReference w:id="200"/>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72F09130"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ins w:id="201" w:author="Newbold, Tim" w:date="2022-05-13T11:03:00Z">
        <w:r w:rsidR="00B93BDB">
          <w:rPr>
            <w:rStyle w:val="SubtleEmphasis"/>
            <w:i w:val="0"/>
            <w:iCs w:val="0"/>
            <w:color w:val="auto"/>
          </w:rPr>
          <w:t>estimates of terrestrial verteb</w:t>
        </w:r>
      </w:ins>
      <w:ins w:id="202" w:author="Newbold, Tim" w:date="2022-05-13T11:04:00Z">
        <w:r w:rsidR="00B93BDB">
          <w:rPr>
            <w:rStyle w:val="SubtleEmphasis"/>
            <w:i w:val="0"/>
            <w:iCs w:val="0"/>
            <w:color w:val="auto"/>
          </w:rPr>
          <w:t xml:space="preserve">rate </w:t>
        </w:r>
      </w:ins>
      <w:ins w:id="203" w:author="Newbold, Tim" w:date="2022-05-13T11:03:00Z">
        <w:r w:rsidR="00B93BDB">
          <w:rPr>
            <w:rStyle w:val="SubtleEmphasis"/>
            <w:i w:val="0"/>
            <w:iCs w:val="0"/>
            <w:color w:val="auto"/>
          </w:rPr>
          <w:t xml:space="preserve">species’ </w:t>
        </w:r>
      </w:ins>
      <w:r w:rsidRPr="00CA3D96">
        <w:rPr>
          <w:rStyle w:val="SubtleEmphasis"/>
          <w:i w:val="0"/>
          <w:iCs w:val="0"/>
          <w:color w:val="auto"/>
        </w:rPr>
        <w:t>ecological trait</w:t>
      </w:r>
      <w:ins w:id="204" w:author="Newbold, Tim" w:date="2022-05-13T11:03:00Z">
        <w:r w:rsidR="00B93BDB">
          <w:rPr>
            <w:rStyle w:val="SubtleEmphasis"/>
            <w:i w:val="0"/>
            <w:iCs w:val="0"/>
            <w:color w:val="auto"/>
          </w:rPr>
          <w:t>s</w:t>
        </w:r>
      </w:ins>
      <w:r w:rsidRPr="00CA3D96">
        <w:rPr>
          <w:rStyle w:val="SubtleEmphasis"/>
          <w:i w:val="0"/>
          <w:iCs w:val="0"/>
          <w:color w:val="auto"/>
        </w:rPr>
        <w:t xml:space="preserve"> </w:t>
      </w:r>
      <w:del w:id="205" w:author="Newbold, Tim" w:date="2022-05-13T11:03:00Z">
        <w:r w:rsidRPr="00CA3D96" w:rsidDel="00B93BDB">
          <w:rPr>
            <w:rStyle w:val="SubtleEmphasis"/>
            <w:i w:val="0"/>
            <w:iCs w:val="0"/>
            <w:color w:val="auto"/>
          </w:rPr>
          <w:delText xml:space="preserve">data </w:delText>
        </w:r>
      </w:del>
      <w:r w:rsidRPr="00CA3D96">
        <w:rPr>
          <w:rStyle w:val="SubtleEmphasis"/>
          <w:i w:val="0"/>
          <w:iCs w:val="0"/>
          <w:color w:val="auto"/>
        </w:rPr>
        <w:t xml:space="preserve">and geographical range areas </w:t>
      </w:r>
      <w:del w:id="206" w:author="Newbold, Tim" w:date="2022-05-13T11:03:00Z">
        <w:r w:rsidRPr="00CA3D96" w:rsidDel="00B93BDB">
          <w:rPr>
            <w:rStyle w:val="SubtleEmphasis"/>
            <w:i w:val="0"/>
            <w:iCs w:val="0"/>
            <w:color w:val="auto"/>
          </w:rPr>
          <w:delText xml:space="preserve">across terrestrial vertebrates </w:delText>
        </w:r>
      </w:del>
      <w:r w:rsidRPr="00CA3D96">
        <w:rPr>
          <w:rStyle w:val="SubtleEmphasis"/>
          <w:i w:val="0"/>
          <w:iCs w:val="0"/>
          <w:color w:val="auto"/>
        </w:rPr>
        <w:t xml:space="preserve">(termed </w:t>
      </w:r>
      <w:commentRangeStart w:id="207"/>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207"/>
      <w:r w:rsidR="00066ED2">
        <w:rPr>
          <w:rStyle w:val="CommentReference"/>
        </w:rPr>
        <w:commentReference w:id="207"/>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del w:id="208" w:author="Newbold, Tim" w:date="2022-05-13T11:04:00Z">
        <w:r w:rsidRPr="00CA3D96" w:rsidDel="007313EB">
          <w:rPr>
            <w:rStyle w:val="SubtleEmphasis"/>
            <w:i w:val="0"/>
            <w:iCs w:val="0"/>
            <w:color w:val="auto"/>
          </w:rPr>
          <w:delText xml:space="preserve">influence </w:delText>
        </w:r>
      </w:del>
      <w:ins w:id="209" w:author="Newbold, Tim" w:date="2022-05-13T11:04:00Z">
        <w:r w:rsidR="007313EB">
          <w:rPr>
            <w:rStyle w:val="SubtleEmphasis"/>
            <w:i w:val="0"/>
            <w:iCs w:val="0"/>
            <w:color w:val="auto"/>
          </w:rPr>
          <w:t>association</w:t>
        </w:r>
        <w:r w:rsidR="007313EB" w:rsidRPr="00CA3D96">
          <w:rPr>
            <w:rStyle w:val="SubtleEmphasis"/>
            <w:i w:val="0"/>
            <w:iCs w:val="0"/>
            <w:color w:val="auto"/>
          </w:rPr>
          <w:t xml:space="preserve"> </w:t>
        </w:r>
      </w:ins>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ins w:id="210" w:author="Newbold, Tim" w:date="2022-05-13T11:04:00Z">
        <w:r w:rsidR="00E366E2">
          <w:rPr>
            <w:rStyle w:val="SubtleEmphasis"/>
            <w:i w:val="0"/>
            <w:iCs w:val="0"/>
            <w:color w:val="auto"/>
          </w:rPr>
          <w:t>with</w:t>
        </w:r>
      </w:ins>
      <w:del w:id="211" w:author="Newbold, Tim" w:date="2022-05-13T11:04:00Z">
        <w:r w:rsidRPr="00CA3D96" w:rsidDel="00E366E2">
          <w:rPr>
            <w:rStyle w:val="SubtleEmphasis"/>
            <w:i w:val="0"/>
            <w:iCs w:val="0"/>
            <w:color w:val="auto"/>
          </w:rPr>
          <w:delText>on</w:delText>
        </w:r>
      </w:del>
      <w:r w:rsidRPr="00CA3D96">
        <w:rPr>
          <w:rStyle w:val="SubtleEmphasis"/>
          <w:i w:val="0"/>
          <w:iCs w:val="0"/>
          <w:color w:val="auto"/>
        </w:rPr>
        <w:t xml:space="preserve"> </w:t>
      </w:r>
      <w:commentRangeStart w:id="212"/>
      <w:r w:rsidRPr="00CA3D96">
        <w:rPr>
          <w:rStyle w:val="SubtleEmphasis"/>
          <w:i w:val="0"/>
          <w:iCs w:val="0"/>
          <w:color w:val="auto"/>
        </w:rPr>
        <w:t>species</w:t>
      </w:r>
      <w:ins w:id="213" w:author="Newbold, Tim" w:date="2022-05-13T11:04:00Z">
        <w:r w:rsidR="00E366E2">
          <w:rPr>
            <w:rStyle w:val="SubtleEmphasis"/>
            <w:i w:val="0"/>
            <w:iCs w:val="0"/>
            <w:color w:val="auto"/>
          </w:rPr>
          <w:t>’</w:t>
        </w:r>
      </w:ins>
      <w:r w:rsidRPr="00CA3D96">
        <w:rPr>
          <w:rStyle w:val="SubtleEmphasis"/>
          <w:i w:val="0"/>
          <w:iCs w:val="0"/>
          <w:color w:val="auto"/>
        </w:rPr>
        <w:t xml:space="preserve"> responses to land</w:t>
      </w:r>
      <w:ins w:id="214" w:author="Newbold, Tim" w:date="2022-05-13T11:04:00Z">
        <w:r w:rsidR="00E366E2">
          <w:rPr>
            <w:rStyle w:val="SubtleEmphasis"/>
            <w:i w:val="0"/>
            <w:iCs w:val="0"/>
            <w:color w:val="auto"/>
          </w:rPr>
          <w:t xml:space="preserve"> </w:t>
        </w:r>
      </w:ins>
      <w:del w:id="215" w:author="Newbold, Tim" w:date="2022-05-13T11:04:00Z">
        <w:r w:rsidRPr="00CA3D96" w:rsidDel="00E366E2">
          <w:rPr>
            <w:rStyle w:val="SubtleEmphasis"/>
            <w:i w:val="0"/>
            <w:iCs w:val="0"/>
            <w:color w:val="auto"/>
          </w:rPr>
          <w:delText>-</w:delText>
        </w:r>
      </w:del>
      <w:r w:rsidRPr="00CA3D96">
        <w:rPr>
          <w:rStyle w:val="SubtleEmphasis"/>
          <w:i w:val="0"/>
          <w:iCs w:val="0"/>
          <w:color w:val="auto"/>
        </w:rPr>
        <w:t xml:space="preserve">use and </w:t>
      </w:r>
      <w:del w:id="216" w:author="Newbold, Tim" w:date="2022-05-13T11:04:00Z">
        <w:r w:rsidR="00312AEF" w:rsidDel="00E366E2">
          <w:rPr>
            <w:rStyle w:val="SubtleEmphasis"/>
            <w:i w:val="0"/>
            <w:iCs w:val="0"/>
            <w:color w:val="auto"/>
          </w:rPr>
          <w:delText xml:space="preserve">on </w:delText>
        </w:r>
      </w:del>
      <w:ins w:id="217" w:author="Newbold, Tim" w:date="2022-05-13T11:04:00Z">
        <w:r w:rsidR="00E366E2">
          <w:rPr>
            <w:rStyle w:val="SubtleEmphasis"/>
            <w:i w:val="0"/>
            <w:iCs w:val="0"/>
            <w:color w:val="auto"/>
          </w:rPr>
          <w:t xml:space="preserve">with </w:t>
        </w:r>
      </w:ins>
      <w:r w:rsidR="00312AEF">
        <w:rPr>
          <w:rStyle w:val="SubtleEmphasis"/>
          <w:i w:val="0"/>
          <w:iCs w:val="0"/>
          <w:color w:val="auto"/>
        </w:rPr>
        <w:t xml:space="preserve">species </w:t>
      </w:r>
      <w:ins w:id="218" w:author="Newbold, Tim" w:date="2022-05-13T11:04:00Z">
        <w:r w:rsidR="00E366E2">
          <w:rPr>
            <w:rStyle w:val="SubtleEmphasis"/>
            <w:i w:val="0"/>
            <w:iCs w:val="0"/>
            <w:color w:val="auto"/>
          </w:rPr>
          <w:t xml:space="preserve">estimated </w:t>
        </w:r>
      </w:ins>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212"/>
      <w:r w:rsidR="000E4452">
        <w:rPr>
          <w:rStyle w:val="CommentReference"/>
        </w:rPr>
        <w:commentReference w:id="212"/>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ins w:id="219" w:author="Newbold, Tim" w:date="2022-05-13T11:04:00Z">
        <w:r w:rsidR="00085223">
          <w:rPr>
            <w:rStyle w:val="SubtleEmphasis"/>
            <w:i w:val="0"/>
            <w:iCs w:val="0"/>
            <w:color w:val="auto"/>
          </w:rPr>
          <w:t>c</w:t>
        </w:r>
      </w:ins>
      <w:del w:id="220" w:author="Newbold, Tim" w:date="2022-05-13T11:04:00Z">
        <w:r w:rsidR="001B09B1" w:rsidDel="00085223">
          <w:rPr>
            <w:rStyle w:val="SubtleEmphasis"/>
            <w:i w:val="0"/>
            <w:iCs w:val="0"/>
            <w:color w:val="auto"/>
          </w:rPr>
          <w:delText>C</w:delText>
        </w:r>
      </w:del>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221"/>
      <w:commentRangeEnd w:id="221"/>
      <w:r w:rsidR="0023044E">
        <w:rPr>
          <w:rStyle w:val="CommentReference"/>
        </w:rPr>
        <w:commentReference w:id="221"/>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222"/>
      <w:r w:rsidRPr="00CA3D96">
        <w:rPr>
          <w:rStyle w:val="SubtleEmphasis"/>
          <w:i w:val="0"/>
          <w:iCs w:val="0"/>
          <w:color w:val="auto"/>
        </w:rPr>
        <w:t>properties of the species’ climatic niche</w:t>
      </w:r>
      <w:commentRangeEnd w:id="222"/>
      <w:r w:rsidR="00710480">
        <w:rPr>
          <w:rStyle w:val="CommentReference"/>
        </w:rPr>
        <w:commentReference w:id="222"/>
      </w:r>
      <w:del w:id="223" w:author="Newbold, Tim" w:date="2022-05-13T11:05:00Z">
        <w:r w:rsidRPr="00CA3D96" w:rsidDel="00E42727">
          <w:rPr>
            <w:rStyle w:val="SubtleEmphasis"/>
            <w:i w:val="0"/>
            <w:iCs w:val="0"/>
            <w:color w:val="auto"/>
          </w:rPr>
          <w:delText xml:space="preserve"> space</w:delText>
        </w:r>
      </w:del>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ins w:id="224" w:author="Newbold, Tim" w:date="2022-05-13T11:05:00Z">
        <w:r w:rsidR="00BA7709">
          <w:rPr>
            <w:rStyle w:val="SubtleEmphasis"/>
            <w:i w:val="0"/>
            <w:iCs w:val="0"/>
            <w:color w:val="auto"/>
          </w:rPr>
          <w:t>c</w:t>
        </w:r>
      </w:ins>
      <w:del w:id="225" w:author="Newbold, Tim" w:date="2022-05-13T11:05:00Z">
        <w:r w:rsidR="007A4AE8" w:rsidDel="00BA7709">
          <w:rPr>
            <w:rStyle w:val="SubtleEmphasis"/>
            <w:i w:val="0"/>
            <w:iCs w:val="0"/>
            <w:color w:val="auto"/>
          </w:rPr>
          <w:delText>C</w:delText>
        </w:r>
      </w:del>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226"/>
      <w:commentRangeEnd w:id="226"/>
      <w:r w:rsidR="007A4AE8">
        <w:rPr>
          <w:rStyle w:val="CommentReference"/>
        </w:rPr>
        <w:commentReference w:id="226"/>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lastRenderedPageBreak/>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13099A4D"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del w:id="227" w:author="Newbold, Tim" w:date="2022-05-13T11:06:00Z">
        <w:r w:rsidRPr="00CA3D96" w:rsidDel="001002EA">
          <w:rPr>
            <w:rStyle w:val="SubtleEmphasis"/>
            <w:rFonts w:cstheme="minorHAnsi"/>
            <w:b/>
            <w:bCs/>
            <w:color w:val="auto"/>
          </w:rPr>
          <w:delText xml:space="preserve"> and </w:delText>
        </w:r>
        <w:commentRangeStart w:id="228"/>
        <w:commentRangeStart w:id="229"/>
        <w:r w:rsidRPr="00CA3D96" w:rsidDel="001002EA">
          <w:rPr>
            <w:rStyle w:val="SubtleEmphasis"/>
            <w:rFonts w:cstheme="minorHAnsi"/>
            <w:b/>
            <w:bCs/>
            <w:color w:val="auto"/>
          </w:rPr>
          <w:delText>diet</w:delText>
        </w:r>
        <w:commentRangeEnd w:id="228"/>
        <w:r w:rsidR="0017348E" w:rsidDel="001002EA">
          <w:rPr>
            <w:rStyle w:val="CommentReference"/>
          </w:rPr>
          <w:commentReference w:id="228"/>
        </w:r>
      </w:del>
      <w:commentRangeEnd w:id="229"/>
      <w:r w:rsidR="001002EA">
        <w:rPr>
          <w:rStyle w:val="CommentReference"/>
        </w:rPr>
        <w:commentReference w:id="229"/>
      </w:r>
    </w:p>
    <w:p w14:paraId="76E4C546" w14:textId="57597998"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ins w:id="230" w:author="Newbold, Tim" w:date="2022-05-13T11:10:00Z">
        <w:r w:rsidR="00EC2CF2">
          <w:rPr>
            <w:rFonts w:cstheme="minorHAnsi"/>
            <w:color w:val="1C1D1E"/>
            <w:shd w:val="clear" w:color="auto" w:fill="FFFFFF"/>
          </w:rPr>
          <w:t xml:space="preserve">body </w:t>
        </w:r>
      </w:ins>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w:t>
      </w:r>
      <w:del w:id="231" w:author="Newbold, Tim" w:date="2022-05-13T11:10:00Z">
        <w:r w:rsidR="00131090" w:rsidRPr="00CA3D96" w:rsidDel="00EC2CF2">
          <w:rPr>
            <w:rFonts w:cstheme="minorHAnsi"/>
            <w:color w:val="1C1D1E"/>
            <w:shd w:val="clear" w:color="auto" w:fill="FFFFFF"/>
          </w:rPr>
          <w:delText xml:space="preserve">body </w:delText>
        </w:r>
      </w:del>
      <w:r w:rsidR="00131090" w:rsidRPr="00CA3D96">
        <w:rPr>
          <w:rFonts w:cstheme="minorHAnsi"/>
          <w:color w:val="1C1D1E"/>
          <w:shd w:val="clear" w:color="auto" w:fill="FFFFFF"/>
        </w:rPr>
        <w:t xml:space="preserve">length, depending on the </w:t>
      </w:r>
      <w:commentRangeStart w:id="232"/>
      <w:ins w:id="233" w:author="Newbold, Tim" w:date="2022-05-13T11:10:00Z">
        <w:r w:rsidR="00EC2CF2">
          <w:rPr>
            <w:rFonts w:cstheme="minorHAnsi"/>
            <w:color w:val="1C1D1E"/>
            <w:shd w:val="clear" w:color="auto" w:fill="FFFFFF"/>
          </w:rPr>
          <w:t>c</w:t>
        </w:r>
      </w:ins>
      <w:del w:id="234" w:author="Newbold, Tim" w:date="2022-05-13T11:10:00Z">
        <w:r w:rsidR="00AF3AC3" w:rsidDel="00EC2CF2">
          <w:rPr>
            <w:rFonts w:cstheme="minorHAnsi"/>
            <w:color w:val="1C1D1E"/>
            <w:shd w:val="clear" w:color="auto" w:fill="FFFFFF"/>
          </w:rPr>
          <w:delText>C</w:delText>
        </w:r>
      </w:del>
      <w:r w:rsidR="00131090" w:rsidRPr="00CA3D96">
        <w:rPr>
          <w:rFonts w:cstheme="minorHAnsi"/>
          <w:color w:val="1C1D1E"/>
          <w:shd w:val="clear" w:color="auto" w:fill="FFFFFF"/>
        </w:rPr>
        <w:t>lass</w:t>
      </w:r>
      <w:commentRangeEnd w:id="232"/>
      <w:r w:rsidR="005718C3">
        <w:rPr>
          <w:rStyle w:val="CommentReference"/>
        </w:rPr>
        <w:commentReference w:id="232"/>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del w:id="235" w:author="Newbold, Tim" w:date="2022-05-13T11:10:00Z">
        <w:r w:rsidR="00D811C5" w:rsidRPr="00CA3D96" w:rsidDel="00F22927">
          <w:rPr>
            <w:rFonts w:cstheme="minorHAnsi"/>
            <w:color w:val="1C1D1E"/>
            <w:shd w:val="clear" w:color="auto" w:fill="FFFFFF"/>
          </w:rPr>
          <w:delText xml:space="preserve">in </w:delText>
        </w:r>
      </w:del>
      <w:ins w:id="236" w:author="Newbold, Tim" w:date="2022-05-13T11:10:00Z">
        <w:r w:rsidR="00F22927">
          <w:rPr>
            <w:rFonts w:cstheme="minorHAnsi"/>
            <w:color w:val="1C1D1E"/>
            <w:shd w:val="clear" w:color="auto" w:fill="FFFFFF"/>
          </w:rPr>
          <w:t>for</w:t>
        </w:r>
        <w:r w:rsidR="00F22927" w:rsidRPr="00CA3D96">
          <w:rPr>
            <w:rFonts w:cstheme="minorHAnsi"/>
            <w:color w:val="1C1D1E"/>
            <w:shd w:val="clear" w:color="auto" w:fill="FFFFFF"/>
          </w:rPr>
          <w:t xml:space="preserve"> </w:t>
        </w:r>
      </w:ins>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ins w:id="237" w:author="Newbold, Tim" w:date="2022-05-13T11:11:00Z">
        <w:r w:rsidR="005718C3">
          <w:rPr>
            <w:rStyle w:val="SubtleEmphasis"/>
            <w:rFonts w:cstheme="minorHAnsi"/>
            <w:i w:val="0"/>
            <w:iCs w:val="0"/>
            <w:color w:val="auto"/>
          </w:rPr>
          <w:t>c</w:t>
        </w:r>
      </w:ins>
      <w:del w:id="238" w:author="Newbold, Tim" w:date="2022-05-13T11:11:00Z">
        <w:r w:rsidR="00AF3AC3" w:rsidDel="005718C3">
          <w:rPr>
            <w:rStyle w:val="SubtleEmphasis"/>
            <w:rFonts w:cstheme="minorHAnsi"/>
            <w:i w:val="0"/>
            <w:iCs w:val="0"/>
            <w:color w:val="auto"/>
          </w:rPr>
          <w:delText>C</w:delText>
        </w:r>
      </w:del>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w:t>
      </w:r>
      <w:del w:id="239" w:author="Newbold, Tim" w:date="2022-05-13T11:11:00Z">
        <w:r w:rsidR="0013705D" w:rsidRPr="00CA3D96" w:rsidDel="001935AF">
          <w:rPr>
            <w:rStyle w:val="SubtleEmphasis"/>
            <w:rFonts w:cstheme="minorHAnsi"/>
            <w:i w:val="0"/>
            <w:iCs w:val="0"/>
            <w:color w:val="auto"/>
          </w:rPr>
          <w:delText xml:space="preserve">the </w:delText>
        </w:r>
      </w:del>
      <w:r w:rsidR="0013705D" w:rsidRPr="00CA3D96">
        <w:rPr>
          <w:rStyle w:val="SubtleEmphasis"/>
          <w:rFonts w:cstheme="minorHAnsi"/>
          <w:i w:val="0"/>
          <w:iCs w:val="0"/>
          <w:color w:val="auto"/>
        </w:rPr>
        <w:t xml:space="preserve">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ins w:id="240" w:author="Newbold, Tim" w:date="2022-05-13T11:11:00Z">
        <w:r w:rsidR="001935AF">
          <w:rPr>
            <w:rStyle w:val="SubtleEmphasis"/>
            <w:rFonts w:cstheme="minorHAnsi"/>
            <w:i w:val="0"/>
            <w:iCs w:val="0"/>
            <w:color w:val="auto"/>
          </w:rPr>
          <w:t xml:space="preserve">and </w:t>
        </w:r>
      </w:ins>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relate</w:t>
      </w:r>
      <w:del w:id="241" w:author="Newbold, Tim" w:date="2022-05-13T11:12:00Z">
        <w:r w:rsidR="00C77A7F" w:rsidRPr="00CA3D96" w:rsidDel="001935AF">
          <w:rPr>
            <w:rStyle w:val="SubtleEmphasis"/>
            <w:rFonts w:cstheme="minorHAnsi"/>
            <w:i w:val="0"/>
            <w:iCs w:val="0"/>
            <w:color w:val="auto"/>
          </w:rPr>
          <w:delText>d</w:delText>
        </w:r>
      </w:del>
      <w:r w:rsidR="004E78D2" w:rsidRPr="00CA3D96">
        <w:rPr>
          <w:rStyle w:val="SubtleEmphasis"/>
          <w:rFonts w:cstheme="minorHAnsi"/>
          <w:i w:val="0"/>
          <w:iCs w:val="0"/>
          <w:color w:val="auto"/>
        </w:rPr>
        <w:t xml:space="preserv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del w:id="242" w:author="Newbold, Tim" w:date="2022-05-13T11:12:00Z">
        <w:r w:rsidR="00C1625D" w:rsidRPr="00CA3D96" w:rsidDel="001935AF">
          <w:rPr>
            <w:rStyle w:val="SubtleEmphasis"/>
            <w:rFonts w:cstheme="minorHAnsi"/>
            <w:i w:val="0"/>
            <w:iCs w:val="0"/>
            <w:color w:val="auto"/>
          </w:rPr>
          <w:delText>we suspect</w:delText>
        </w:r>
        <w:r w:rsidR="00BB459F" w:rsidRPr="00CA3D96" w:rsidDel="001935AF">
          <w:rPr>
            <w:rStyle w:val="SubtleEmphasis"/>
            <w:rFonts w:cstheme="minorHAnsi"/>
            <w:i w:val="0"/>
            <w:iCs w:val="0"/>
            <w:color w:val="auto"/>
          </w:rPr>
          <w:delText>ed</w:delText>
        </w:r>
        <w:r w:rsidR="00C1625D" w:rsidRPr="00CA3D96" w:rsidDel="001935AF">
          <w:rPr>
            <w:rStyle w:val="SubtleEmphasis"/>
            <w:rFonts w:cstheme="minorHAnsi"/>
            <w:i w:val="0"/>
            <w:iCs w:val="0"/>
            <w:color w:val="auto"/>
          </w:rPr>
          <w:delText xml:space="preserve"> </w:delText>
        </w:r>
      </w:del>
      <w:r w:rsidR="00C1625D" w:rsidRPr="00CA3D96">
        <w:rPr>
          <w:rStyle w:val="SubtleEmphasis"/>
          <w:rFonts w:cstheme="minorHAnsi"/>
          <w:i w:val="0"/>
          <w:iCs w:val="0"/>
          <w:color w:val="auto"/>
        </w:rPr>
        <w:t xml:space="preserve">they </w:t>
      </w:r>
      <w:ins w:id="243" w:author="Newbold, Tim" w:date="2022-05-13T11:12:00Z">
        <w:r w:rsidR="001935AF">
          <w:rPr>
            <w:rStyle w:val="SubtleEmphasis"/>
            <w:rFonts w:cstheme="minorHAnsi"/>
            <w:i w:val="0"/>
            <w:iCs w:val="0"/>
            <w:color w:val="auto"/>
          </w:rPr>
          <w:t xml:space="preserve">might </w:t>
        </w:r>
      </w:ins>
      <w:r w:rsidR="004D6FAA" w:rsidRPr="00CA3D96">
        <w:rPr>
          <w:rStyle w:val="SubtleEmphasis"/>
          <w:rFonts w:cstheme="minorHAnsi"/>
          <w:i w:val="0"/>
          <w:iCs w:val="0"/>
          <w:color w:val="auto"/>
        </w:rPr>
        <w:t xml:space="preserve">influence </w:t>
      </w:r>
      <w:commentRangeStart w:id="244"/>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245"/>
      <w:r w:rsidR="001A2825">
        <w:rPr>
          <w:rStyle w:val="SubtleEmphasis"/>
          <w:rFonts w:cstheme="minorHAnsi"/>
          <w:i w:val="0"/>
          <w:iCs w:val="0"/>
          <w:color w:val="auto"/>
        </w:rPr>
        <w:t>and</w:t>
      </w:r>
      <w:r w:rsidR="00690645">
        <w:rPr>
          <w:rStyle w:val="SubtleEmphasis"/>
          <w:rFonts w:cstheme="minorHAnsi"/>
          <w:i w:val="0"/>
          <w:iCs w:val="0"/>
          <w:color w:val="auto"/>
        </w:rPr>
        <w:t xml:space="preserve"> </w:t>
      </w:r>
      <w:ins w:id="246" w:author="Newbold, Tim" w:date="2022-05-13T11:12:00Z">
        <w:r w:rsidR="001935AF">
          <w:rPr>
            <w:rStyle w:val="SubtleEmphasis"/>
            <w:rFonts w:cstheme="minorHAnsi"/>
            <w:i w:val="0"/>
            <w:iCs w:val="0"/>
            <w:color w:val="auto"/>
          </w:rPr>
          <w:t xml:space="preserve">climatic niche properties (and thus expected </w:t>
        </w:r>
      </w:ins>
      <w:r w:rsidR="001A2825">
        <w:rPr>
          <w:rStyle w:val="SubtleEmphasis"/>
          <w:rFonts w:cstheme="minorHAnsi"/>
          <w:i w:val="0"/>
          <w:iCs w:val="0"/>
          <w:color w:val="auto"/>
        </w:rPr>
        <w:t>climate-change sensitivity</w:t>
      </w:r>
      <w:commentRangeEnd w:id="244"/>
      <w:ins w:id="247" w:author="Newbold, Tim" w:date="2022-05-13T11:12:00Z">
        <w:r w:rsidR="001935AF">
          <w:rPr>
            <w:rStyle w:val="SubtleEmphasis"/>
            <w:rFonts w:cstheme="minorHAnsi"/>
            <w:i w:val="0"/>
            <w:iCs w:val="0"/>
            <w:color w:val="auto"/>
          </w:rPr>
          <w:t>)</w:t>
        </w:r>
        <w:commentRangeEnd w:id="245"/>
        <w:r w:rsidR="00E65DFD">
          <w:rPr>
            <w:rStyle w:val="CommentReference"/>
          </w:rPr>
          <w:commentReference w:id="245"/>
        </w:r>
      </w:ins>
      <w:r w:rsidR="00AF3AC3">
        <w:rPr>
          <w:rStyle w:val="CommentReference"/>
        </w:rPr>
        <w:commentReference w:id="244"/>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del w:id="248" w:author="Newbold, Tim" w:date="2022-05-13T11:13:00Z">
        <w:r w:rsidR="002A2024" w:rsidRPr="00CA3D96" w:rsidDel="004E3F1D">
          <w:rPr>
            <w:rStyle w:val="SubtleEmphasis"/>
            <w:rFonts w:cstheme="minorHAnsi"/>
            <w:i w:val="0"/>
            <w:iCs w:val="0"/>
            <w:color w:val="auto"/>
          </w:rPr>
          <w:delText xml:space="preserve">so we assumed no </w:delText>
        </w:r>
        <w:r w:rsidR="00D17A85" w:rsidDel="004E3F1D">
          <w:rPr>
            <w:rStyle w:val="SubtleEmphasis"/>
            <w:rFonts w:cstheme="minorHAnsi"/>
            <w:i w:val="0"/>
            <w:iCs w:val="0"/>
            <w:color w:val="auto"/>
          </w:rPr>
          <w:delText xml:space="preserve">intraspecific </w:delText>
        </w:r>
        <w:r w:rsidR="006D0DCC" w:rsidDel="004E3F1D">
          <w:rPr>
            <w:rStyle w:val="SubtleEmphasis"/>
            <w:rFonts w:cstheme="minorHAnsi"/>
            <w:i w:val="0"/>
            <w:iCs w:val="0"/>
            <w:color w:val="auto"/>
          </w:rPr>
          <w:delText>trait variation</w:delText>
        </w:r>
        <w:r w:rsidR="002A2024" w:rsidRPr="00CA3D96" w:rsidDel="004E3F1D">
          <w:rPr>
            <w:rStyle w:val="SubtleEmphasis"/>
            <w:rFonts w:cstheme="minorHAnsi"/>
            <w:i w:val="0"/>
            <w:iCs w:val="0"/>
            <w:color w:val="auto"/>
          </w:rPr>
          <w:delText xml:space="preserve"> </w:delText>
        </w:r>
      </w:del>
      <w:commentRangeStart w:id="249"/>
      <w:r w:rsidR="002A2024" w:rsidRPr="00CA3D96">
        <w:rPr>
          <w:rStyle w:val="SubtleEmphasis"/>
          <w:rFonts w:cstheme="minorHAnsi"/>
          <w:i w:val="0"/>
          <w:iCs w:val="0"/>
          <w:color w:val="auto"/>
        </w:rPr>
        <w:t xml:space="preserve">and </w:t>
      </w:r>
      <w:ins w:id="250" w:author="Newbold, Tim" w:date="2022-05-13T11:13:00Z">
        <w:r w:rsidR="004E3F1D">
          <w:rPr>
            <w:rStyle w:val="SubtleEmphasis"/>
            <w:rFonts w:cstheme="minorHAnsi"/>
            <w:i w:val="0"/>
            <w:iCs w:val="0"/>
            <w:color w:val="auto"/>
          </w:rPr>
          <w:t xml:space="preserve">instead </w:t>
        </w:r>
      </w:ins>
      <w:del w:id="251" w:author="Newbold, Tim" w:date="2022-05-13T11:13:00Z">
        <w:r w:rsidR="002A2024" w:rsidRPr="00CA3D96" w:rsidDel="004E3F1D">
          <w:rPr>
            <w:rStyle w:val="SubtleEmphasis"/>
            <w:rFonts w:cstheme="minorHAnsi"/>
            <w:i w:val="0"/>
            <w:iCs w:val="0"/>
            <w:color w:val="auto"/>
          </w:rPr>
          <w:delText>used species means for continuous traits</w:delText>
        </w:r>
      </w:del>
      <w:ins w:id="252" w:author="Newbold, Tim" w:date="2022-05-13T11:13:00Z">
        <w:r w:rsidR="004E3F1D">
          <w:rPr>
            <w:rStyle w:val="SubtleEmphasis"/>
            <w:rFonts w:cstheme="minorHAnsi"/>
            <w:i w:val="0"/>
            <w:iCs w:val="0"/>
            <w:color w:val="auto"/>
          </w:rPr>
          <w:t>single mean values for all traits</w:t>
        </w:r>
        <w:commentRangeEnd w:id="249"/>
        <w:r w:rsidR="00D01DD8">
          <w:rPr>
            <w:rStyle w:val="CommentReference"/>
          </w:rPr>
          <w:commentReference w:id="249"/>
        </w:r>
      </w:ins>
      <w:r w:rsidR="00A718D8" w:rsidRPr="00CA3D96">
        <w:rPr>
          <w:rStyle w:val="SubtleEmphasis"/>
          <w:rFonts w:cstheme="minorHAnsi"/>
          <w:i w:val="0"/>
          <w:iCs w:val="0"/>
          <w:color w:val="auto"/>
        </w:rPr>
        <w:t>.</w:t>
      </w:r>
    </w:p>
    <w:p w14:paraId="24D948DA" w14:textId="0FD085D5"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del w:id="253" w:author="Newbold, Tim" w:date="2022-05-13T11:14:00Z">
        <w:r w:rsidRPr="00CA3D96" w:rsidDel="009C0217">
          <w:rPr>
            <w:rStyle w:val="SubtleEmphasis"/>
            <w:i w:val="0"/>
            <w:iCs w:val="0"/>
            <w:color w:val="auto"/>
          </w:rPr>
          <w:delText>dietary information</w:delText>
        </w:r>
      </w:del>
      <w:ins w:id="254" w:author="Newbold, Tim" w:date="2022-05-13T11:14:00Z">
        <w:r w:rsidR="009C0217">
          <w:rPr>
            <w:rStyle w:val="SubtleEmphasis"/>
            <w:i w:val="0"/>
            <w:iCs w:val="0"/>
            <w:color w:val="auto"/>
          </w:rPr>
          <w:t>estimates of diet</w:t>
        </w:r>
      </w:ins>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del w:id="255" w:author="Newbold, Tim" w:date="2022-05-13T11:14:00Z">
        <w:r w:rsidR="004D5A50" w:rsidRPr="00CA3D96" w:rsidDel="004653BB">
          <w:rPr>
            <w:rStyle w:val="SubtleEmphasis"/>
            <w:i w:val="0"/>
            <w:iCs w:val="0"/>
            <w:color w:val="auto"/>
          </w:rPr>
          <w:delText xml:space="preserve">predicting </w:delText>
        </w:r>
      </w:del>
      <w:ins w:id="256" w:author="Newbold, Tim" w:date="2022-05-13T11:14:00Z">
        <w:r w:rsidR="004653BB">
          <w:rPr>
            <w:rStyle w:val="SubtleEmphasis"/>
            <w:i w:val="0"/>
            <w:iCs w:val="0"/>
            <w:color w:val="auto"/>
          </w:rPr>
          <w:t>understanding</w:t>
        </w:r>
        <w:r w:rsidR="004653BB" w:rsidRPr="00CA3D96">
          <w:rPr>
            <w:rStyle w:val="SubtleEmphasis"/>
            <w:i w:val="0"/>
            <w:iCs w:val="0"/>
            <w:color w:val="auto"/>
          </w:rPr>
          <w:t xml:space="preserve"> </w:t>
        </w:r>
      </w:ins>
      <w:r w:rsidR="004D5A50" w:rsidRPr="00CA3D96">
        <w:rPr>
          <w:rStyle w:val="SubtleEmphasis"/>
          <w:i w:val="0"/>
          <w:iCs w:val="0"/>
          <w:color w:val="auto"/>
        </w:rPr>
        <w:t>species</w:t>
      </w:r>
      <w:ins w:id="257" w:author="Newbold, Tim" w:date="2022-05-13T11:14:00Z">
        <w:r w:rsidR="004653BB">
          <w:rPr>
            <w:rStyle w:val="SubtleEmphasis"/>
            <w:i w:val="0"/>
            <w:iCs w:val="0"/>
            <w:color w:val="auto"/>
          </w:rPr>
          <w:t>’</w:t>
        </w:r>
      </w:ins>
      <w:r w:rsidR="004D5A50" w:rsidRPr="00CA3D96">
        <w:rPr>
          <w:rStyle w:val="SubtleEmphasis"/>
          <w:i w:val="0"/>
          <w:iCs w:val="0"/>
          <w:color w:val="auto"/>
        </w:rPr>
        <w:t xml:space="preserve"> </w:t>
      </w:r>
      <w:del w:id="258" w:author="Newbold, Tim" w:date="2022-05-13T11:14:00Z">
        <w:r w:rsidR="004D5A50" w:rsidRPr="00CA3D96" w:rsidDel="004653BB">
          <w:rPr>
            <w:rStyle w:val="SubtleEmphasis"/>
            <w:i w:val="0"/>
            <w:iCs w:val="0"/>
            <w:color w:val="auto"/>
          </w:rPr>
          <w:delText xml:space="preserve">responses </w:delText>
        </w:r>
      </w:del>
      <w:ins w:id="259" w:author="Newbold, Tim" w:date="2022-05-13T11:14:00Z">
        <w:r w:rsidR="004653BB">
          <w:rPr>
            <w:rStyle w:val="SubtleEmphasis"/>
            <w:i w:val="0"/>
            <w:iCs w:val="0"/>
            <w:color w:val="auto"/>
          </w:rPr>
          <w:t xml:space="preserve">sensitivity </w:t>
        </w:r>
      </w:ins>
      <w:r w:rsidR="004D5A50" w:rsidRPr="00CA3D96">
        <w:rPr>
          <w:rStyle w:val="SubtleEmphasis"/>
          <w:i w:val="0"/>
          <w:iCs w:val="0"/>
          <w:color w:val="auto"/>
        </w:rPr>
        <w:t xml:space="preserve">to human </w:t>
      </w:r>
      <w:del w:id="260" w:author="Newbold, Tim" w:date="2022-05-13T11:14:00Z">
        <w:r w:rsidR="004D5A50" w:rsidRPr="00CA3D96" w:rsidDel="004653BB">
          <w:rPr>
            <w:rStyle w:val="SubtleEmphasis"/>
            <w:i w:val="0"/>
            <w:iCs w:val="0"/>
            <w:color w:val="auto"/>
          </w:rPr>
          <w:delText>threats</w:delText>
        </w:r>
      </w:del>
      <w:ins w:id="261" w:author="Newbold, Tim" w:date="2022-05-13T11:14:00Z">
        <w:r w:rsidR="004653BB">
          <w:rPr>
            <w:rStyle w:val="SubtleEmphasis"/>
            <w:i w:val="0"/>
            <w:iCs w:val="0"/>
            <w:color w:val="auto"/>
          </w:rPr>
          <w:t>pressures</w:t>
        </w:r>
      </w:ins>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262"/>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ins w:id="263" w:author="Newbold, Tim" w:date="2022-05-13T11:15:00Z">
        <w:r w:rsidR="00920191">
          <w:rPr>
            <w:rStyle w:val="SubtleEmphasis"/>
            <w:i w:val="0"/>
            <w:iCs w:val="0"/>
            <w:color w:val="auto"/>
          </w:rPr>
          <w:t>’</w:t>
        </w:r>
      </w:ins>
      <w:r w:rsidRPr="00CA3D96">
        <w:rPr>
          <w:rStyle w:val="SubtleEmphasis"/>
          <w:i w:val="0"/>
          <w:iCs w:val="0"/>
          <w:color w:val="auto"/>
        </w:rPr>
        <w:t xml:space="preserve"> consumption</w:t>
      </w:r>
      <w:commentRangeEnd w:id="262"/>
      <w:r w:rsidR="005C2B4C">
        <w:rPr>
          <w:rStyle w:val="CommentReference"/>
        </w:rPr>
        <w:commentReference w:id="262"/>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264"/>
      <w:commentRangeStart w:id="265"/>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266"/>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r w:rsidR="00267D54" w:rsidRPr="00CA3D96">
        <w:rPr>
          <w:rStyle w:val="SubtleEmphasis"/>
          <w:i w:val="0"/>
          <w:iCs w:val="0"/>
          <w:color w:val="auto"/>
        </w:rPr>
        <w:t>.</w:t>
      </w:r>
      <w:commentRangeEnd w:id="264"/>
      <w:r w:rsidR="0001548D">
        <w:rPr>
          <w:rStyle w:val="CommentReference"/>
        </w:rPr>
        <w:commentReference w:id="264"/>
      </w:r>
      <w:commentRangeEnd w:id="265"/>
      <w:r w:rsidR="00920191">
        <w:rPr>
          <w:rStyle w:val="CommentReference"/>
        </w:rPr>
        <w:commentReference w:id="265"/>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del w:id="267" w:author="Newbold, Tim" w:date="2022-05-13T11:16:00Z">
        <w:r w:rsidR="00EC15CD" w:rsidDel="00706B4A">
          <w:rPr>
            <w:rStyle w:val="SubtleEmphasis"/>
            <w:i w:val="0"/>
            <w:iCs w:val="0"/>
            <w:color w:val="auto"/>
          </w:rPr>
          <w:delText>Thus</w:delText>
        </w:r>
        <w:r w:rsidR="00640B5A" w:rsidDel="00706B4A">
          <w:rPr>
            <w:rStyle w:val="SubtleEmphasis"/>
            <w:i w:val="0"/>
            <w:iCs w:val="0"/>
            <w:color w:val="auto"/>
          </w:rPr>
          <w:delText>, f</w:delText>
        </w:r>
      </w:del>
      <w:ins w:id="268" w:author="Newbold, Tim" w:date="2022-05-13T11:16:00Z">
        <w:r w:rsidR="00706B4A">
          <w:rPr>
            <w:rStyle w:val="SubtleEmphasis"/>
            <w:i w:val="0"/>
            <w:iCs w:val="0"/>
            <w:color w:val="auto"/>
          </w:rPr>
          <w:t>F</w:t>
        </w:r>
      </w:ins>
      <w:r w:rsidR="00640B5A">
        <w:rPr>
          <w:rStyle w:val="SubtleEmphasis"/>
          <w:i w:val="0"/>
          <w:iCs w:val="0"/>
          <w:color w:val="auto"/>
        </w:rPr>
        <w:t>or both reptiles and amphibians,</w:t>
      </w:r>
      <w:r w:rsidR="00384F98">
        <w:rPr>
          <w:rStyle w:val="SubtleEmphasis"/>
          <w:i w:val="0"/>
          <w:iCs w:val="0"/>
          <w:color w:val="auto"/>
        </w:rPr>
        <w:t xml:space="preserve"> </w:t>
      </w:r>
      <w:commentRangeStart w:id="269"/>
      <w:r w:rsidR="00384F98">
        <w:rPr>
          <w:rStyle w:val="SubtleEmphasis"/>
          <w:i w:val="0"/>
          <w:iCs w:val="0"/>
          <w:color w:val="auto"/>
        </w:rPr>
        <w:t>w</w:t>
      </w:r>
      <w:r w:rsidR="006067D0">
        <w:rPr>
          <w:rStyle w:val="SubtleEmphasis"/>
          <w:i w:val="0"/>
          <w:iCs w:val="0"/>
          <w:color w:val="auto"/>
        </w:rPr>
        <w:t xml:space="preserve">e </w:t>
      </w:r>
      <w:del w:id="270" w:author="Newbold, Tim" w:date="2022-05-13T11:16:00Z">
        <w:r w:rsidR="006067D0" w:rsidDel="006B6264">
          <w:rPr>
            <w:rStyle w:val="SubtleEmphasis"/>
            <w:i w:val="0"/>
            <w:iCs w:val="0"/>
            <w:color w:val="auto"/>
          </w:rPr>
          <w:delText xml:space="preserve">complemented </w:delText>
        </w:r>
      </w:del>
      <w:ins w:id="271" w:author="Newbold, Tim" w:date="2022-05-13T11:16:00Z">
        <w:r w:rsidR="006B6264">
          <w:rPr>
            <w:rStyle w:val="SubtleEmphasis"/>
            <w:i w:val="0"/>
            <w:iCs w:val="0"/>
            <w:color w:val="auto"/>
          </w:rPr>
          <w:t xml:space="preserve">supplemented </w:t>
        </w:r>
      </w:ins>
      <w:del w:id="272" w:author="Newbold, Tim" w:date="2022-05-13T11:17:00Z">
        <w:r w:rsidR="00384F98" w:rsidDel="008B0914">
          <w:rPr>
            <w:rStyle w:val="SubtleEmphasis"/>
            <w:i w:val="0"/>
            <w:iCs w:val="0"/>
            <w:color w:val="auto"/>
          </w:rPr>
          <w:delText xml:space="preserve">our </w:delText>
        </w:r>
      </w:del>
      <w:ins w:id="273" w:author="Newbold, Tim" w:date="2022-05-13T11:17:00Z">
        <w:r w:rsidR="008B0914">
          <w:rPr>
            <w:rStyle w:val="SubtleEmphasis"/>
            <w:i w:val="0"/>
            <w:iCs w:val="0"/>
            <w:color w:val="auto"/>
          </w:rPr>
          <w:t xml:space="preserve">the existing </w:t>
        </w:r>
      </w:ins>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269"/>
      <w:r w:rsidR="0095388B">
        <w:rPr>
          <w:rStyle w:val="CommentReference"/>
        </w:rPr>
        <w:commentReference w:id="269"/>
      </w:r>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 </w:t>
      </w:r>
    </w:p>
    <w:p w14:paraId="3F2E6251" w14:textId="42F7D924" w:rsidR="00963481" w:rsidRPr="00CA3D96" w:rsidRDefault="005376E1" w:rsidP="0045528F">
      <w:pPr>
        <w:spacing w:line="276" w:lineRule="auto"/>
        <w:jc w:val="both"/>
        <w:rPr>
          <w:rStyle w:val="SubtleEmphasis"/>
          <w:i w:val="0"/>
          <w:iCs w:val="0"/>
          <w:color w:val="auto"/>
        </w:rPr>
      </w:pPr>
      <w:del w:id="274" w:author="Newbold, Tim" w:date="2022-05-13T11:19:00Z">
        <w:r w:rsidRPr="00CA3D96" w:rsidDel="00357AED">
          <w:rPr>
            <w:rStyle w:val="SubtleEmphasis"/>
            <w:i w:val="0"/>
            <w:iCs w:val="0"/>
            <w:color w:val="auto"/>
          </w:rPr>
          <w:delText>Finally</w:delText>
        </w:r>
        <w:r w:rsidR="00267D54" w:rsidRPr="00CA3D96" w:rsidDel="00357AED">
          <w:rPr>
            <w:rStyle w:val="SubtleEmphasis"/>
            <w:i w:val="0"/>
            <w:iCs w:val="0"/>
            <w:color w:val="auto"/>
          </w:rPr>
          <w:delText xml:space="preserve">, </w:delText>
        </w:r>
        <w:r w:rsidR="002E6F62" w:rsidDel="00357AED">
          <w:rPr>
            <w:rStyle w:val="SubtleEmphasis"/>
            <w:i w:val="0"/>
            <w:iCs w:val="0"/>
            <w:color w:val="auto"/>
          </w:rPr>
          <w:delText>w</w:delText>
        </w:r>
      </w:del>
      <w:ins w:id="275" w:author="Newbold, Tim" w:date="2022-05-13T11:19:00Z">
        <w:r w:rsidR="00357AED">
          <w:rPr>
            <w:rStyle w:val="SubtleEmphasis"/>
            <w:i w:val="0"/>
            <w:iCs w:val="0"/>
            <w:color w:val="auto"/>
          </w:rPr>
          <w:t>W</w:t>
        </w:r>
      </w:ins>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276"/>
      <w:r w:rsidR="00267D54" w:rsidRPr="00CA3D96">
        <w:rPr>
          <w:rFonts w:cstheme="minorHAnsi"/>
        </w:rPr>
        <w:t>and omnivores</w:t>
      </w:r>
      <w:commentRangeEnd w:id="276"/>
      <w:r w:rsidR="00357AED">
        <w:rPr>
          <w:rStyle w:val="CommentReference"/>
        </w:rPr>
        <w:commentReference w:id="276"/>
      </w:r>
      <w:r w:rsidR="00267D54" w:rsidRPr="00CA3D96">
        <w:rPr>
          <w:rFonts w:cstheme="minorHAnsi"/>
        </w:rPr>
        <w:t>.</w:t>
      </w:r>
      <w:commentRangeEnd w:id="266"/>
      <w:r w:rsidR="0001548D">
        <w:rPr>
          <w:rStyle w:val="CommentReference"/>
        </w:rPr>
        <w:commentReference w:id="266"/>
      </w:r>
      <w:r w:rsidR="008F10D2" w:rsidRPr="00CA3D96">
        <w:rPr>
          <w:rStyle w:val="SubtleEmphasis"/>
          <w:i w:val="0"/>
          <w:iCs w:val="0"/>
          <w:color w:val="auto"/>
        </w:rPr>
        <w:t xml:space="preserve"> </w:t>
      </w:r>
      <w:del w:id="277" w:author="Newbold, Tim" w:date="2022-05-13T11:20:00Z">
        <w:r w:rsidR="000238A5" w:rsidRPr="00CA3D96" w:rsidDel="004D3D24">
          <w:rPr>
            <w:rStyle w:val="SubtleEmphasis"/>
            <w:i w:val="0"/>
            <w:iCs w:val="0"/>
            <w:color w:val="auto"/>
          </w:rPr>
          <w:delText>Further</w:delText>
        </w:r>
        <w:r w:rsidR="007B1D05" w:rsidRPr="00CA3D96" w:rsidDel="004D3D24">
          <w:rPr>
            <w:rStyle w:val="SubtleEmphasis"/>
            <w:i w:val="0"/>
            <w:iCs w:val="0"/>
            <w:color w:val="auto"/>
          </w:rPr>
          <w:delText>, w</w:delText>
        </w:r>
      </w:del>
      <w:ins w:id="278" w:author="Newbold, Tim" w:date="2022-05-13T11:20:00Z">
        <w:r w:rsidR="004D3D24">
          <w:rPr>
            <w:rStyle w:val="SubtleEmphasis"/>
            <w:i w:val="0"/>
            <w:iCs w:val="0"/>
            <w:color w:val="auto"/>
          </w:rPr>
          <w:t>W</w:t>
        </w:r>
      </w:ins>
      <w:r w:rsidR="00963481" w:rsidRPr="00CA3D96">
        <w:rPr>
          <w:rStyle w:val="SubtleEmphasis"/>
          <w:i w:val="0"/>
          <w:iCs w:val="0"/>
          <w:color w:val="auto"/>
        </w:rPr>
        <w:t xml:space="preserve">e </w:t>
      </w:r>
      <w:ins w:id="279" w:author="Newbold, Tim" w:date="2022-05-13T11:20:00Z">
        <w:r w:rsidR="004D3D24">
          <w:rPr>
            <w:rStyle w:val="SubtleEmphasis"/>
            <w:i w:val="0"/>
            <w:iCs w:val="0"/>
            <w:color w:val="auto"/>
          </w:rPr>
          <w:t xml:space="preserve">also </w:t>
        </w:r>
      </w:ins>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280"/>
      <w:r w:rsidR="00963481" w:rsidRPr="00CA3D96">
        <w:rPr>
          <w:rStyle w:val="SubtleEmphasis"/>
          <w:i w:val="0"/>
          <w:iCs w:val="0"/>
          <w:color w:val="auto"/>
        </w:rPr>
        <w:t>the total number of food items known to be consumed by a species</w:t>
      </w:r>
      <w:commentRangeEnd w:id="280"/>
      <w:r w:rsidR="002D665B">
        <w:rPr>
          <w:rStyle w:val="CommentReference"/>
        </w:rPr>
        <w:commentReference w:id="280"/>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ins w:id="281" w:author="Newbold, Tim" w:date="2022-05-13T11:21:00Z">
        <w:r w:rsidR="00ED6A1B">
          <w:rPr>
            <w:rStyle w:val="SubtleEmphasis"/>
            <w:i w:val="0"/>
            <w:iCs w:val="0"/>
            <w:color w:val="auto"/>
          </w:rPr>
          <w:t xml:space="preserve">upporting </w:t>
        </w:r>
      </w:ins>
      <w:r w:rsidR="007B1D05" w:rsidRPr="00CE1A28">
        <w:rPr>
          <w:rStyle w:val="SubtleEmphasis"/>
          <w:i w:val="0"/>
          <w:iCs w:val="0"/>
          <w:color w:val="auto"/>
        </w:rPr>
        <w:t>I</w:t>
      </w:r>
      <w:ins w:id="282" w:author="Newbold, Tim" w:date="2022-05-13T11:21:00Z">
        <w:r w:rsidR="00ED6A1B">
          <w:rPr>
            <w:rStyle w:val="SubtleEmphasis"/>
            <w:i w:val="0"/>
            <w:iCs w:val="0"/>
            <w:color w:val="auto"/>
          </w:rPr>
          <w:t>nformation</w:t>
        </w:r>
      </w:ins>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6DBAE1CE"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283"/>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283"/>
      <w:r w:rsidR="00071028">
        <w:rPr>
          <w:rStyle w:val="CommentReference"/>
        </w:rPr>
        <w:commentReference w:id="283"/>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w:t>
      </w:r>
      <w:del w:id="284" w:author="Newbold, Tim" w:date="2022-05-13T11:22:00Z">
        <w:r w:rsidRPr="00CA3D96" w:rsidDel="00220CED">
          <w:rPr>
            <w:rStyle w:val="SubtleEmphasis"/>
            <w:rFonts w:cstheme="minorHAnsi"/>
            <w:i w:val="0"/>
            <w:iCs w:val="0"/>
            <w:color w:val="auto"/>
          </w:rPr>
          <w:delText xml:space="preserve"> </w:delText>
        </w:r>
      </w:del>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285"/>
      <w:commentRangeEnd w:id="285"/>
      <w:r w:rsidR="00FA7AEB">
        <w:rPr>
          <w:rStyle w:val="CommentReference"/>
        </w:rPr>
        <w:commentReference w:id="285"/>
      </w:r>
      <w:r w:rsidR="00FA7AEB">
        <w:rPr>
          <w:rStyle w:val="SubtleEmphasis"/>
          <w:rFonts w:cstheme="minorHAnsi"/>
          <w:i w:val="0"/>
          <w:iCs w:val="0"/>
          <w:color w:val="auto"/>
        </w:rPr>
        <w:t>W</w:t>
      </w:r>
      <w:r w:rsidRPr="00CA3D96">
        <w:rPr>
          <w:rStyle w:val="SubtleEmphasis"/>
          <w:rFonts w:cstheme="minorHAnsi"/>
          <w:i w:val="0"/>
          <w:iCs w:val="0"/>
          <w:color w:val="auto"/>
        </w:rPr>
        <w:t xml:space="preserve">e excluded areas occupied during non-breeding seasons and areas falling outside species known elevational limits. </w:t>
      </w:r>
      <w:commentRangeStart w:id="286"/>
      <w:r w:rsidRPr="00CA3D96">
        <w:rPr>
          <w:rStyle w:val="SubtleEmphasis"/>
          <w:rFonts w:cstheme="minorHAnsi"/>
          <w:i w:val="0"/>
          <w:iCs w:val="0"/>
          <w:color w:val="auto"/>
        </w:rPr>
        <w:t xml:space="preserve">We 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Behrman’s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286"/>
      <w:r w:rsidR="00220CED">
        <w:rPr>
          <w:rStyle w:val="CommentReference"/>
        </w:rPr>
        <w:commentReference w:id="286"/>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del w:id="287" w:author="Newbold, Tim" w:date="2022-05-13T11:23:00Z">
        <w:r w:rsidR="00864798" w:rsidRPr="00CA3D96" w:rsidDel="006B422C">
          <w:rPr>
            <w:rStyle w:val="SubtleEmphasis"/>
            <w:rFonts w:cstheme="minorHAnsi"/>
            <w:i w:val="0"/>
            <w:iCs w:val="0"/>
            <w:color w:val="auto"/>
          </w:rPr>
          <w:delText xml:space="preserve">because </w:delText>
        </w:r>
        <w:r w:rsidR="003B4D08" w:rsidRPr="00CA3D96" w:rsidDel="006B422C">
          <w:rPr>
            <w:rStyle w:val="SubtleEmphasis"/>
            <w:rFonts w:cstheme="minorHAnsi"/>
            <w:i w:val="0"/>
            <w:iCs w:val="0"/>
            <w:color w:val="auto"/>
          </w:rPr>
          <w:delText>their</w:delText>
        </w:r>
        <w:r w:rsidR="00864798" w:rsidRPr="00CA3D96" w:rsidDel="006B422C">
          <w:rPr>
            <w:rStyle w:val="SubtleEmphasis"/>
            <w:rFonts w:cstheme="minorHAnsi"/>
            <w:i w:val="0"/>
            <w:iCs w:val="0"/>
            <w:color w:val="auto"/>
          </w:rPr>
          <w:delText xml:space="preserve"> measurement requires </w:delText>
        </w:r>
        <w:commentRangeStart w:id="288"/>
        <w:r w:rsidR="00864798" w:rsidRPr="00CA3D96" w:rsidDel="006B422C">
          <w:rPr>
            <w:rStyle w:val="SubtleEmphasis"/>
            <w:rFonts w:cstheme="minorHAnsi"/>
            <w:i w:val="0"/>
            <w:iCs w:val="0"/>
            <w:color w:val="auto"/>
          </w:rPr>
          <w:delText>gathering data from multiple individuals</w:delText>
        </w:r>
      </w:del>
      <w:commentRangeEnd w:id="288"/>
      <w:r w:rsidR="003E558B">
        <w:rPr>
          <w:rStyle w:val="CommentReference"/>
        </w:rPr>
        <w:commentReference w:id="288"/>
      </w:r>
      <w:ins w:id="289" w:author="Newbold, Tim" w:date="2022-05-13T11:23:00Z">
        <w:r w:rsidR="006B422C">
          <w:rPr>
            <w:rStyle w:val="SubtleEmphasis"/>
            <w:rFonts w:cstheme="minorHAnsi"/>
            <w:i w:val="0"/>
            <w:iCs w:val="0"/>
            <w:color w:val="auto"/>
          </w:rPr>
          <w:t xml:space="preserve">which is a property measurable at the </w:t>
        </w:r>
      </w:ins>
      <w:ins w:id="290" w:author="Newbold, Tim" w:date="2022-05-13T11:24:00Z">
        <w:r w:rsidR="003E558B">
          <w:rPr>
            <w:rStyle w:val="SubtleEmphasis"/>
            <w:rFonts w:cstheme="minorHAnsi"/>
            <w:i w:val="0"/>
            <w:iCs w:val="0"/>
            <w:color w:val="auto"/>
          </w:rPr>
          <w:t xml:space="preserve">level of </w:t>
        </w:r>
      </w:ins>
      <w:ins w:id="291" w:author="Newbold, Tim" w:date="2022-05-13T11:23:00Z">
        <w:r w:rsidR="006B422C">
          <w:rPr>
            <w:rStyle w:val="SubtleEmphasis"/>
            <w:rFonts w:cstheme="minorHAnsi"/>
            <w:i w:val="0"/>
            <w:iCs w:val="0"/>
            <w:color w:val="auto"/>
          </w:rPr>
          <w:t>individual</w:t>
        </w:r>
      </w:ins>
      <w:ins w:id="292" w:author="Newbold, Tim" w:date="2022-05-13T11:24:00Z">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ins>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w:t>
      </w:r>
      <w:r w:rsidR="003B4D08" w:rsidRPr="00CA3D96">
        <w:rPr>
          <w:rStyle w:val="SubtleEmphasis"/>
          <w:rFonts w:cstheme="minorHAnsi"/>
          <w:i w:val="0"/>
          <w:iCs w:val="0"/>
          <w:color w:val="auto"/>
        </w:rPr>
        <w:lastRenderedPageBreak/>
        <w:t xml:space="preserve">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del w:id="293" w:author="Newbold, Tim" w:date="2022-05-13T11:25:00Z">
        <w:r w:rsidR="00FD07A4" w:rsidRPr="00CA3D96" w:rsidDel="004D0AD0">
          <w:rPr>
            <w:rStyle w:val="SubtleEmphasis"/>
            <w:rFonts w:cstheme="minorHAnsi"/>
            <w:i w:val="0"/>
            <w:iCs w:val="0"/>
            <w:color w:val="auto"/>
          </w:rPr>
          <w:delText xml:space="preserve">predictor </w:delText>
        </w:r>
      </w:del>
      <w:ins w:id="294" w:author="Newbold, Tim" w:date="2022-05-13T11:25:00Z">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ins>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ins w:id="295" w:author="Newbold, Tim" w:date="2022-05-13T11:25:00Z">
        <w:r w:rsidR="00160B5F">
          <w:rPr>
            <w:rStyle w:val="SubtleEmphasis"/>
            <w:rFonts w:cstheme="minorHAnsi"/>
            <w:i w:val="0"/>
            <w:iCs w:val="0"/>
            <w:color w:val="auto"/>
          </w:rPr>
          <w:t xml:space="preserve"> that we could not include directly in our analysis because of limited data availability</w:t>
        </w:r>
      </w:ins>
      <w:r w:rsidR="0035338D" w:rsidRPr="00CA3D96">
        <w:rPr>
          <w:rStyle w:val="SubtleEmphasis"/>
          <w:rFonts w:cstheme="minorHAnsi"/>
          <w:i w:val="0"/>
          <w:iCs w:val="0"/>
          <w:color w:val="auto"/>
        </w:rPr>
        <w:t xml:space="preserve">, </w:t>
      </w:r>
      <w:del w:id="296" w:author="Newbold, Tim" w:date="2022-05-13T11:26:00Z">
        <w:r w:rsidR="0035338D" w:rsidRPr="00CA3D96" w:rsidDel="00160B5F">
          <w:rPr>
            <w:rStyle w:val="SubtleEmphasis"/>
            <w:rFonts w:cstheme="minorHAnsi"/>
            <w:i w:val="0"/>
            <w:iCs w:val="0"/>
            <w:color w:val="auto"/>
          </w:rPr>
          <w:delText xml:space="preserve">notably </w:delText>
        </w:r>
      </w:del>
      <w:ins w:id="297" w:author="Newbold, Tim" w:date="2022-05-13T11:26:00Z">
        <w:r w:rsidR="00160B5F">
          <w:rPr>
            <w:rStyle w:val="SubtleEmphasis"/>
            <w:rFonts w:cstheme="minorHAnsi"/>
            <w:i w:val="0"/>
            <w:iCs w:val="0"/>
            <w:color w:val="auto"/>
          </w:rPr>
          <w:t xml:space="preserve">such as </w:t>
        </w:r>
      </w:ins>
      <w:r w:rsidR="0035338D" w:rsidRPr="00CA3D96">
        <w:rPr>
          <w:rStyle w:val="SubtleEmphasis"/>
          <w:rFonts w:cstheme="minorHAnsi"/>
          <w:i w:val="0"/>
          <w:iCs w:val="0"/>
          <w:color w:val="auto"/>
        </w:rPr>
        <w:t>dispersal abilit</w:t>
      </w:r>
      <w:ins w:id="298" w:author="Newbold, Tim" w:date="2022-05-13T11:26:00Z">
        <w:r w:rsidR="00160B5F">
          <w:rPr>
            <w:rStyle w:val="SubtleEmphasis"/>
            <w:rFonts w:cstheme="minorHAnsi"/>
            <w:i w:val="0"/>
            <w:iCs w:val="0"/>
            <w:color w:val="auto"/>
          </w:rPr>
          <w:t>y</w:t>
        </w:r>
      </w:ins>
      <w:del w:id="299" w:author="Newbold, Tim" w:date="2022-05-13T11:26:00Z">
        <w:r w:rsidR="0035338D" w:rsidRPr="00CA3D96" w:rsidDel="00160B5F">
          <w:rPr>
            <w:rStyle w:val="SubtleEmphasis"/>
            <w:rFonts w:cstheme="minorHAnsi"/>
            <w:i w:val="0"/>
            <w:iCs w:val="0"/>
            <w:color w:val="auto"/>
          </w:rPr>
          <w:delText>ies</w:delText>
        </w:r>
      </w:del>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del w:id="300" w:author="Newbold, Tim" w:date="2022-05-13T11:26:00Z">
        <w:r w:rsidR="0035338D" w:rsidRPr="00CA3D96" w:rsidDel="0059381E">
          <w:rPr>
            <w:rStyle w:val="SubtleEmphasis"/>
            <w:rFonts w:cstheme="minorHAnsi"/>
            <w:i w:val="0"/>
            <w:iCs w:val="0"/>
            <w:color w:val="auto"/>
          </w:rPr>
          <w:delText xml:space="preserve"> </w:delText>
        </w:r>
        <w:r w:rsidR="0037105E" w:rsidRPr="00CA3D96" w:rsidDel="0059381E">
          <w:rPr>
            <w:rStyle w:val="SubtleEmphasis"/>
            <w:rFonts w:cstheme="minorHAnsi"/>
            <w:i w:val="0"/>
            <w:iCs w:val="0"/>
            <w:color w:val="auto"/>
          </w:rPr>
          <w:delText>We couldn’t include dispersal abilities directly in this work as the</w:delText>
        </w:r>
        <w:r w:rsidR="007B4481" w:rsidRPr="00CA3D96" w:rsidDel="0059381E">
          <w:rPr>
            <w:rStyle w:val="SubtleEmphasis"/>
            <w:rFonts w:cstheme="minorHAnsi"/>
            <w:i w:val="0"/>
            <w:iCs w:val="0"/>
            <w:color w:val="auto"/>
          </w:rPr>
          <w:delText xml:space="preserve">re are </w:delText>
        </w:r>
        <w:r w:rsidR="008104DF" w:rsidRPr="00CA3D96" w:rsidDel="0059381E">
          <w:rPr>
            <w:rStyle w:val="SubtleEmphasis"/>
            <w:rFonts w:cstheme="minorHAnsi"/>
            <w:i w:val="0"/>
            <w:iCs w:val="0"/>
            <w:color w:val="auto"/>
          </w:rPr>
          <w:delText xml:space="preserve">currently </w:delText>
        </w:r>
        <w:r w:rsidR="007B4481" w:rsidRPr="00CA3D96" w:rsidDel="0059381E">
          <w:rPr>
            <w:rStyle w:val="SubtleEmphasis"/>
            <w:rFonts w:cstheme="minorHAnsi"/>
            <w:i w:val="0"/>
            <w:iCs w:val="0"/>
            <w:color w:val="auto"/>
          </w:rPr>
          <w:delText xml:space="preserve">very few available estimates </w:delText>
        </w:r>
        <w:r w:rsidR="001A36C6" w:rsidRPr="00CA3D96" w:rsidDel="0059381E">
          <w:rPr>
            <w:rStyle w:val="SubtleEmphasis"/>
            <w:rFonts w:cstheme="minorHAnsi"/>
            <w:i w:val="0"/>
            <w:iCs w:val="0"/>
            <w:color w:val="auto"/>
          </w:rPr>
          <w:delText>for terrestrial</w:delText>
        </w:r>
        <w:r w:rsidR="007B4481" w:rsidRPr="00CA3D96" w:rsidDel="0059381E">
          <w:rPr>
            <w:rStyle w:val="SubtleEmphasis"/>
            <w:rFonts w:cstheme="minorHAnsi"/>
            <w:i w:val="0"/>
            <w:iCs w:val="0"/>
            <w:color w:val="auto"/>
          </w:rPr>
          <w:delText xml:space="preserve"> vertebrates</w:delText>
        </w:r>
        <w:r w:rsidR="007B4481" w:rsidRPr="00CA3D96" w:rsidDel="00052F3C">
          <w:rPr>
            <w:rStyle w:val="SubtleEmphasis"/>
            <w:rFonts w:cstheme="minorHAnsi"/>
            <w:i w:val="0"/>
            <w:iCs w:val="0"/>
            <w:color w:val="auto"/>
          </w:rPr>
          <w:delText>.</w:delText>
        </w:r>
      </w:del>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7910506E" w:rsidR="001D74CD" w:rsidRPr="00CA3D96" w:rsidRDefault="00797156" w:rsidP="0045528F">
      <w:pPr>
        <w:spacing w:line="276" w:lineRule="auto"/>
        <w:jc w:val="both"/>
        <w:rPr>
          <w:rStyle w:val="SubtleEmphasis"/>
          <w:rFonts w:cstheme="minorHAnsi"/>
          <w:color w:val="auto"/>
          <w:shd w:val="clear" w:color="auto" w:fill="FFFFFF"/>
        </w:rPr>
      </w:pPr>
      <w:commentRangeStart w:id="301"/>
      <w:r w:rsidRPr="00CA3D96">
        <w:rPr>
          <w:rFonts w:cstheme="minorHAnsi"/>
          <w:shd w:val="clear" w:color="auto" w:fill="FFFFFF"/>
        </w:rPr>
        <w:t xml:space="preserve">Species phylogenetic position was estimated from </w:t>
      </w:r>
      <w:ins w:id="302" w:author="Newbold, Tim" w:date="2022-05-13T11:27:00Z">
        <w:r w:rsidR="00C2438D">
          <w:rPr>
            <w:rFonts w:cstheme="minorHAnsi"/>
            <w:shd w:val="clear" w:color="auto" w:fill="FFFFFF"/>
          </w:rPr>
          <w:t>c</w:t>
        </w:r>
      </w:ins>
      <w:del w:id="303" w:author="Newbold, Tim" w:date="2022-05-13T11:27:00Z">
        <w:r w:rsidR="006559D6" w:rsidDel="00C2438D">
          <w:rPr>
            <w:rFonts w:cstheme="minorHAnsi"/>
            <w:shd w:val="clear" w:color="auto" w:fill="FFFFFF"/>
          </w:rPr>
          <w:delText>C</w:delText>
        </w:r>
      </w:del>
      <w:r w:rsidRPr="00CA3D96">
        <w:rPr>
          <w:rFonts w:cstheme="minorHAnsi"/>
          <w:shd w:val="clear" w:color="auto" w:fill="FFFFFF"/>
        </w:rPr>
        <w:t>lass-specific phylogenetic trees</w:t>
      </w:r>
      <w:r w:rsidR="001D74CD" w:rsidRPr="00CA3D96">
        <w:rPr>
          <w:rFonts w:cstheme="minorHAnsi"/>
          <w:shd w:val="clear" w:color="auto" w:fill="FFFFFF"/>
        </w:rPr>
        <w:t>,</w:t>
      </w:r>
      <w:r w:rsidRPr="00CA3D96">
        <w:rPr>
          <w:rFonts w:cstheme="minorHAnsi"/>
          <w:shd w:val="clear" w:color="auto" w:fill="FFFFFF"/>
        </w:rPr>
        <w:t xml:space="preserve"> 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ins w:id="304" w:author="Newbold, Tim" w:date="2022-05-13T11:28:00Z">
        <w:r w:rsidR="00C2438D">
          <w:rPr>
            <w:rFonts w:cstheme="minorHAnsi"/>
            <w:shd w:val="clear" w:color="auto" w:fill="FFFFFF"/>
          </w:rPr>
          <w:t>c</w:t>
        </w:r>
      </w:ins>
      <w:del w:id="305" w:author="Newbold, Tim" w:date="2022-05-13T11:28:00Z">
        <w:r w:rsidR="006559D6" w:rsidDel="00C2438D">
          <w:rPr>
            <w:rFonts w:cstheme="minorHAnsi"/>
            <w:shd w:val="clear" w:color="auto" w:fill="FFFFFF"/>
          </w:rPr>
          <w:delText>C</w:delText>
        </w:r>
      </w:del>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301"/>
      <w:r w:rsidR="00311B9B">
        <w:rPr>
          <w:rStyle w:val="CommentReference"/>
        </w:rPr>
        <w:commentReference w:id="301"/>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486E7B64"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ins w:id="306" w:author="Newbold, Tim" w:date="2022-05-13T11:29:00Z">
        <w:r w:rsidR="005F3D3C">
          <w:rPr>
            <w:rStyle w:val="SubtleEmphasis"/>
            <w:i w:val="0"/>
            <w:iCs w:val="0"/>
            <w:color w:val="auto"/>
          </w:rPr>
          <w:t>To fill these gap</w:t>
        </w:r>
      </w:ins>
      <w:ins w:id="307" w:author="Newbold, Tim" w:date="2022-05-13T11:30:00Z">
        <w:r w:rsidR="005F3D3C">
          <w:rPr>
            <w:rStyle w:val="SubtleEmphasis"/>
            <w:i w:val="0"/>
            <w:iCs w:val="0"/>
            <w:color w:val="auto"/>
          </w:rPr>
          <w:t>s, w</w:t>
        </w:r>
      </w:ins>
      <w:del w:id="308" w:author="Newbold, Tim" w:date="2022-05-13T11:30:00Z">
        <w:r w:rsidR="00797156" w:rsidRPr="00CA3D96" w:rsidDel="005F3D3C">
          <w:rPr>
            <w:rStyle w:val="SubtleEmphasis"/>
            <w:i w:val="0"/>
            <w:iCs w:val="0"/>
            <w:color w:val="auto"/>
          </w:rPr>
          <w:delText>W</w:delText>
        </w:r>
      </w:del>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del w:id="309" w:author="Newbold, Tim" w:date="2022-05-13T11:31:00Z">
        <w:r w:rsidR="00BD28E3" w:rsidRPr="00CA3D96" w:rsidDel="005F3D3C">
          <w:rPr>
            <w:rStyle w:val="SubtleEmphasis"/>
            <w:i w:val="0"/>
            <w:iCs w:val="0"/>
            <w:color w:val="auto"/>
          </w:rPr>
          <w:delText>We verified the degree to which</w:delText>
        </w:r>
      </w:del>
      <w:ins w:id="310" w:author="Newbold, Tim" w:date="2022-05-13T11:31:00Z">
        <w:r w:rsidR="005F3D3C">
          <w:rPr>
            <w:rStyle w:val="SubtleEmphasis"/>
            <w:i w:val="0"/>
            <w:iCs w:val="0"/>
            <w:color w:val="auto"/>
          </w:rPr>
          <w:t>After showing that several</w:t>
        </w:r>
      </w:ins>
      <w:r w:rsidR="00BD28E3" w:rsidRPr="00CA3D96">
        <w:rPr>
          <w:rStyle w:val="SubtleEmphasis"/>
          <w:i w:val="0"/>
          <w:iCs w:val="0"/>
          <w:color w:val="auto"/>
        </w:rPr>
        <w:t xml:space="preserve"> traits were </w:t>
      </w:r>
      <w:ins w:id="311" w:author="Newbold, Tim" w:date="2022-05-13T11:31:00Z">
        <w:r w:rsidR="008341DE">
          <w:rPr>
            <w:rStyle w:val="SubtleEmphasis"/>
            <w:i w:val="0"/>
            <w:iCs w:val="0"/>
            <w:color w:val="auto"/>
          </w:rPr>
          <w:t xml:space="preserve">strongly </w:t>
        </w:r>
      </w:ins>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xml:space="preserve">, </w:t>
      </w:r>
      <w:del w:id="312" w:author="Newbold, Tim" w:date="2022-05-13T11:31:00Z">
        <w:r w:rsidR="00DF57D8" w:rsidRPr="00CA3D96" w:rsidDel="008341DE">
          <w:rPr>
            <w:rStyle w:val="SubtleEmphasis"/>
            <w:i w:val="0"/>
            <w:iCs w:val="0"/>
            <w:color w:val="auto"/>
          </w:rPr>
          <w:delText xml:space="preserve">and </w:delText>
        </w:r>
      </w:del>
      <w:r w:rsidR="00DF57D8" w:rsidRPr="00CA3D96">
        <w:rPr>
          <w:rStyle w:val="SubtleEmphasis"/>
          <w:i w:val="0"/>
          <w:iCs w:val="0"/>
          <w:color w:val="auto"/>
        </w:rPr>
        <w:t>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313"/>
      <w:commentRangeStart w:id="314"/>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313"/>
      <w:r w:rsidR="00823643">
        <w:rPr>
          <w:rStyle w:val="CommentReference"/>
        </w:rPr>
        <w:commentReference w:id="313"/>
      </w:r>
      <w:r w:rsidR="00D450CA">
        <w:rPr>
          <w:rStyle w:val="SubtleEmphasis"/>
          <w:i w:val="0"/>
          <w:iCs w:val="0"/>
          <w:color w:val="auto"/>
        </w:rPr>
        <w:t xml:space="preserve"> as </w:t>
      </w:r>
      <w:ins w:id="315" w:author="Newbold, Tim" w:date="2022-05-13T11:32:00Z">
        <w:r w:rsidR="00DB7493">
          <w:rPr>
            <w:rStyle w:val="SubtleEmphasis"/>
            <w:i w:val="0"/>
            <w:iCs w:val="0"/>
            <w:color w:val="auto"/>
          </w:rPr>
          <w:t xml:space="preserve">a </w:t>
        </w:r>
      </w:ins>
      <w:r w:rsidR="00D450CA">
        <w:rPr>
          <w:rStyle w:val="SubtleEmphasis"/>
          <w:i w:val="0"/>
          <w:iCs w:val="0"/>
          <w:color w:val="auto"/>
        </w:rPr>
        <w:t>categori</w:t>
      </w:r>
      <w:ins w:id="316" w:author="Newbold, Tim" w:date="2022-05-13T11:32:00Z">
        <w:r w:rsidR="00DB7493">
          <w:rPr>
            <w:rStyle w:val="SubtleEmphasis"/>
            <w:i w:val="0"/>
            <w:iCs w:val="0"/>
            <w:color w:val="auto"/>
          </w:rPr>
          <w:t>cal variable</w:t>
        </w:r>
        <w:commentRangeEnd w:id="314"/>
        <w:r w:rsidR="004B0670">
          <w:rPr>
            <w:rStyle w:val="CommentReference"/>
          </w:rPr>
          <w:commentReference w:id="314"/>
        </w:r>
      </w:ins>
      <w:del w:id="317" w:author="Newbold, Tim" w:date="2022-05-13T11:32:00Z">
        <w:r w:rsidR="00D450CA" w:rsidDel="00DB7493">
          <w:rPr>
            <w:rStyle w:val="SubtleEmphasis"/>
            <w:i w:val="0"/>
            <w:iCs w:val="0"/>
            <w:color w:val="auto"/>
          </w:rPr>
          <w:delText>es</w:delText>
        </w:r>
      </w:del>
      <w:r w:rsidR="00BD28E3" w:rsidRPr="00CA3D96">
        <w:rPr>
          <w:rStyle w:val="SubtleEmphasis"/>
          <w:i w:val="0"/>
          <w:iCs w:val="0"/>
          <w:color w:val="auto"/>
        </w:rPr>
        <w:t xml:space="preserve">. </w:t>
      </w:r>
      <w:ins w:id="318" w:author="Newbold, Tim" w:date="2022-05-13T11:33:00Z">
        <w:r w:rsidR="00F84ADF">
          <w:rPr>
            <w:rStyle w:val="SubtleEmphasis"/>
            <w:i w:val="0"/>
            <w:iCs w:val="0"/>
            <w:color w:val="auto"/>
          </w:rPr>
          <w:t>Full details are given in the Supporting Information (</w:t>
        </w:r>
      </w:ins>
      <w:del w:id="319" w:author="Newbold, Tim" w:date="2022-05-13T11:33:00Z">
        <w:r w:rsidR="00BD28E3" w:rsidRPr="00E12DF1" w:rsidDel="00F84ADF">
          <w:rPr>
            <w:rStyle w:val="SubtleEmphasis"/>
            <w:i w:val="0"/>
            <w:iCs w:val="0"/>
            <w:color w:val="auto"/>
          </w:rPr>
          <w:delText xml:space="preserve">See </w:delText>
        </w:r>
      </w:del>
      <w:r w:rsidR="00253853" w:rsidRPr="00E12DF1">
        <w:rPr>
          <w:rStyle w:val="SubtleEmphasis"/>
          <w:i w:val="0"/>
          <w:iCs w:val="0"/>
          <w:color w:val="auto"/>
        </w:rPr>
        <w:t>S2</w:t>
      </w:r>
      <w:del w:id="320" w:author="Newbold, Tim" w:date="2022-05-13T11:33:00Z">
        <w:r w:rsidR="00253853" w:rsidRPr="00E12DF1" w:rsidDel="00F84ADF">
          <w:rPr>
            <w:rStyle w:val="SubtleEmphasis"/>
            <w:i w:val="0"/>
            <w:iCs w:val="0"/>
            <w:color w:val="auto"/>
          </w:rPr>
          <w:delText>,</w:delText>
        </w:r>
      </w:del>
      <w:r w:rsidR="00253853" w:rsidRPr="00E12DF1">
        <w:rPr>
          <w:rStyle w:val="SubtleEmphasis"/>
          <w:i w:val="0"/>
          <w:iCs w:val="0"/>
          <w:color w:val="auto"/>
        </w:rPr>
        <w:t xml:space="preserve"> </w:t>
      </w:r>
      <w:r w:rsidR="00BD28E3" w:rsidRPr="00E12DF1">
        <w:rPr>
          <w:rStyle w:val="SubtleEmphasis"/>
          <w:i w:val="0"/>
          <w:iCs w:val="0"/>
          <w:color w:val="auto"/>
        </w:rPr>
        <w:t>“Imputing missing trait values”</w:t>
      </w:r>
      <w:ins w:id="321" w:author="Newbold, Tim" w:date="2022-05-13T11:33:00Z">
        <w:r w:rsidR="00F84ADF">
          <w:rPr>
            <w:rStyle w:val="SubtleEmphasis"/>
            <w:i w:val="0"/>
            <w:iCs w:val="0"/>
            <w:color w:val="auto"/>
          </w:rPr>
          <w:t>)</w:t>
        </w:r>
      </w:ins>
      <w:del w:id="322" w:author="Newbold, Tim" w:date="2022-05-13T11:33:00Z">
        <w:r w:rsidR="003559EA" w:rsidDel="00F84ADF">
          <w:rPr>
            <w:rStyle w:val="SubtleEmphasis"/>
            <w:i w:val="0"/>
            <w:iCs w:val="0"/>
            <w:color w:val="auto"/>
          </w:rPr>
          <w:delText>,</w:delText>
        </w:r>
        <w:r w:rsidR="00BD28E3" w:rsidRPr="00CA3D96" w:rsidDel="00F84ADF">
          <w:rPr>
            <w:rStyle w:val="SubtleEmphasis"/>
            <w:i w:val="0"/>
            <w:iCs w:val="0"/>
            <w:color w:val="auto"/>
          </w:rPr>
          <w:delText xml:space="preserve"> for more information</w:delText>
        </w:r>
      </w:del>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323"/>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323"/>
      <w:r w:rsidR="00617741">
        <w:rPr>
          <w:rStyle w:val="CommentReference"/>
        </w:rPr>
        <w:commentReference w:id="323"/>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50255317"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ins w:id="324" w:author="Newbold, Tim" w:date="2022-05-13T11:36:00Z">
        <w:r w:rsidR="00136BB9">
          <w:rPr>
            <w:rStyle w:val="SubtleEmphasis"/>
            <w:i w:val="0"/>
            <w:iCs w:val="0"/>
            <w:color w:val="auto"/>
          </w:rPr>
          <w:t>.</w:t>
        </w:r>
      </w:ins>
      <w:del w:id="325" w:author="Newbold, Tim" w:date="2022-05-13T11:36:00Z">
        <w:r w:rsidR="0004193F" w:rsidRPr="236750AC" w:rsidDel="00136BB9">
          <w:rPr>
            <w:rStyle w:val="SubtleEmphasis"/>
            <w:i w:val="0"/>
            <w:iCs w:val="0"/>
            <w:color w:val="auto"/>
          </w:rPr>
          <w:delText>,</w:delText>
        </w:r>
      </w:del>
      <w:r w:rsidR="0004193F" w:rsidRPr="236750AC">
        <w:rPr>
          <w:rStyle w:val="SubtleEmphasis"/>
          <w:i w:val="0"/>
          <w:iCs w:val="0"/>
          <w:color w:val="auto"/>
        </w:rPr>
        <w:t xml:space="preserve"> </w:t>
      </w:r>
      <w:del w:id="326" w:author="Newbold, Tim" w:date="2022-05-13T11:36:00Z">
        <w:r w:rsidR="0004193F" w:rsidRPr="236750AC" w:rsidDel="00136BB9">
          <w:rPr>
            <w:rStyle w:val="SubtleEmphasis"/>
            <w:i w:val="0"/>
            <w:iCs w:val="0"/>
            <w:color w:val="auto"/>
          </w:rPr>
          <w:delText xml:space="preserve">recording </w:delText>
        </w:r>
      </w:del>
      <w:ins w:id="327" w:author="Newbold, Tim" w:date="2022-05-13T11:36:00Z">
        <w:r w:rsidR="00136BB9">
          <w:rPr>
            <w:rStyle w:val="SubtleEmphasis"/>
            <w:i w:val="0"/>
            <w:iCs w:val="0"/>
            <w:color w:val="auto"/>
          </w:rPr>
          <w:t xml:space="preserve">Samples are mostly of </w:t>
        </w:r>
      </w:ins>
      <w:r w:rsidR="0004193F" w:rsidRPr="236750AC">
        <w:rPr>
          <w:rStyle w:val="SubtleEmphasis"/>
          <w:i w:val="0"/>
          <w:iCs w:val="0"/>
          <w:color w:val="auto"/>
        </w:rPr>
        <w:t xml:space="preserve">species </w:t>
      </w:r>
      <w:ins w:id="328" w:author="Newbold, Tim" w:date="2022-05-13T11:36:00Z">
        <w:r w:rsidR="00136BB9">
          <w:rPr>
            <w:rStyle w:val="SubtleEmphasis"/>
            <w:i w:val="0"/>
            <w:iCs w:val="0"/>
            <w:color w:val="auto"/>
          </w:rPr>
          <w:t xml:space="preserve">abundance, sometimes </w:t>
        </w:r>
      </w:ins>
      <w:ins w:id="329" w:author="Newbold, Tim" w:date="2022-05-13T11:37:00Z">
        <w:r w:rsidR="00136BB9">
          <w:rPr>
            <w:rStyle w:val="SubtleEmphasis"/>
            <w:i w:val="0"/>
            <w:iCs w:val="0"/>
            <w:color w:val="auto"/>
          </w:rPr>
          <w:t xml:space="preserve">species </w:t>
        </w:r>
      </w:ins>
      <w:r w:rsidR="0004193F" w:rsidRPr="236750AC">
        <w:rPr>
          <w:rStyle w:val="SubtleEmphasis"/>
          <w:i w:val="0"/>
          <w:iCs w:val="0"/>
          <w:color w:val="auto"/>
        </w:rPr>
        <w:t>occurrence</w:t>
      </w:r>
      <w:ins w:id="330" w:author="Newbold, Tim" w:date="2022-05-13T11:37:00Z">
        <w:r w:rsidR="00136BB9">
          <w:rPr>
            <w:rStyle w:val="SubtleEmphasis"/>
            <w:i w:val="0"/>
            <w:iCs w:val="0"/>
            <w:color w:val="auto"/>
          </w:rPr>
          <w:t>, and rarely just overall species richness</w:t>
        </w:r>
      </w:ins>
      <w:del w:id="331" w:author="Newbold, Tim" w:date="2022-05-13T11:37:00Z">
        <w:r w:rsidR="00A212B3" w:rsidRPr="236750AC" w:rsidDel="00136BB9">
          <w:rPr>
            <w:rStyle w:val="SubtleEmphasis"/>
            <w:i w:val="0"/>
            <w:iCs w:val="0"/>
            <w:color w:val="auto"/>
          </w:rPr>
          <w:delText xml:space="preserve"> (and </w:delText>
        </w:r>
        <w:r w:rsidR="00070D40" w:rsidDel="00136BB9">
          <w:rPr>
            <w:rStyle w:val="SubtleEmphasis"/>
            <w:i w:val="0"/>
            <w:iCs w:val="0"/>
            <w:color w:val="auto"/>
          </w:rPr>
          <w:delText xml:space="preserve">also most often </w:delText>
        </w:r>
        <w:r w:rsidR="00A212B3" w:rsidRPr="236750AC" w:rsidDel="00136BB9">
          <w:rPr>
            <w:rStyle w:val="SubtleEmphasis"/>
            <w:i w:val="0"/>
            <w:iCs w:val="0"/>
            <w:color w:val="auto"/>
          </w:rPr>
          <w:delText xml:space="preserve">abundance, </w:delText>
        </w:r>
        <w:commentRangeStart w:id="332"/>
        <w:r w:rsidR="00A212B3" w:rsidRPr="236750AC" w:rsidDel="00136BB9">
          <w:rPr>
            <w:rStyle w:val="SubtleEmphasis"/>
            <w:i w:val="0"/>
            <w:iCs w:val="0"/>
            <w:color w:val="auto"/>
          </w:rPr>
          <w:delText xml:space="preserve">but not </w:delText>
        </w:r>
        <w:commentRangeStart w:id="333"/>
        <w:r w:rsidR="00A212B3" w:rsidRPr="236750AC" w:rsidDel="00136BB9">
          <w:rPr>
            <w:rStyle w:val="SubtleEmphasis"/>
            <w:i w:val="0"/>
            <w:iCs w:val="0"/>
            <w:color w:val="auto"/>
          </w:rPr>
          <w:delText>systematically</w:delText>
        </w:r>
        <w:commentRangeEnd w:id="332"/>
        <w:r w:rsidR="00573410" w:rsidDel="00136BB9">
          <w:rPr>
            <w:rStyle w:val="CommentReference"/>
          </w:rPr>
          <w:commentReference w:id="332"/>
        </w:r>
      </w:del>
      <w:commentRangeEnd w:id="333"/>
      <w:r w:rsidR="00136BB9">
        <w:rPr>
          <w:rStyle w:val="CommentReference"/>
        </w:rPr>
        <w:commentReference w:id="333"/>
      </w:r>
      <w:del w:id="334" w:author="Newbold, Tim" w:date="2022-05-13T11:37:00Z">
        <w:r w:rsidR="00A212B3" w:rsidRPr="236750AC" w:rsidDel="00136BB9">
          <w:rPr>
            <w:rStyle w:val="SubtleEmphasis"/>
            <w:i w:val="0"/>
            <w:iCs w:val="0"/>
            <w:color w:val="auto"/>
          </w:rPr>
          <w:delText>)</w:delText>
        </w:r>
      </w:del>
      <w:r w:rsidR="0004193F" w:rsidRPr="236750AC">
        <w:rPr>
          <w:rStyle w:val="SubtleEmphasis"/>
          <w:i w:val="0"/>
          <w:iCs w:val="0"/>
          <w:color w:val="auto"/>
        </w:rPr>
        <w:t>.</w:t>
      </w:r>
      <w:r w:rsidR="00600F64" w:rsidRPr="236750AC">
        <w:rPr>
          <w:rStyle w:val="SubtleEmphasis"/>
          <w:i w:val="0"/>
          <w:iCs w:val="0"/>
          <w:color w:val="auto"/>
        </w:rPr>
        <w:t xml:space="preserve"> </w:t>
      </w:r>
      <w:commentRangeStart w:id="335"/>
      <w:r w:rsidR="00600F64" w:rsidRPr="236750AC">
        <w:rPr>
          <w:rStyle w:val="SubtleEmphasis"/>
          <w:i w:val="0"/>
          <w:iCs w:val="0"/>
          <w:color w:val="auto"/>
        </w:rPr>
        <w:t>It is one of the most comprehensive such databases to date.</w:t>
      </w:r>
      <w:commentRangeEnd w:id="335"/>
      <w:r w:rsidR="00470BB8">
        <w:rPr>
          <w:rStyle w:val="CommentReference"/>
        </w:rPr>
        <w:commentReference w:id="335"/>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categories: </w:t>
      </w:r>
      <w:commentRangeStart w:id="336"/>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336"/>
      <w:r w:rsidR="00A16283">
        <w:rPr>
          <w:rStyle w:val="CommentReference"/>
        </w:rPr>
        <w:commentReference w:id="336"/>
      </w:r>
      <w:r w:rsidR="003A2667">
        <w:rPr>
          <w:rStyle w:val="SubtleEmphasis"/>
          <w:i w:val="0"/>
          <w:iCs w:val="0"/>
          <w:color w:val="auto"/>
        </w:rPr>
        <w:t xml:space="preserve"> (</w:t>
      </w:r>
      <w:commentRangeStart w:id="337"/>
      <w:r w:rsidR="003A2667">
        <w:rPr>
          <w:rStyle w:val="SubtleEmphasis"/>
          <w:i w:val="0"/>
          <w:iCs w:val="0"/>
          <w:color w:val="auto"/>
        </w:rPr>
        <w:t>disturbed land uses</w:t>
      </w:r>
      <w:commentRangeEnd w:id="337"/>
      <w:r w:rsidR="00F7681A">
        <w:rPr>
          <w:rStyle w:val="CommentReference"/>
        </w:rPr>
        <w:commentReference w:id="337"/>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w:t>
      </w:r>
      <w:del w:id="338" w:author="Newbold, Tim" w:date="2022-05-13T11:38:00Z">
        <w:r w:rsidR="00284201" w:rsidDel="00CE25D9">
          <w:rPr>
            <w:rStyle w:val="SubtleEmphasis"/>
            <w:i w:val="0"/>
            <w:iCs w:val="0"/>
            <w:color w:val="auto"/>
          </w:rPr>
          <w:delText xml:space="preserve">independently </w:delText>
        </w:r>
      </w:del>
      <w:r w:rsidR="006B6AF0">
        <w:rPr>
          <w:rStyle w:val="SubtleEmphasis"/>
          <w:i w:val="0"/>
          <w:iCs w:val="0"/>
          <w:color w:val="auto"/>
        </w:rPr>
        <w:t xml:space="preserve">characterised </w:t>
      </w:r>
      <w:del w:id="339" w:author="Newbold, Tim" w:date="2022-05-13T11:38:00Z">
        <w:r w:rsidR="006B6AF0" w:rsidDel="00EF003D">
          <w:rPr>
            <w:rStyle w:val="SubtleEmphasis"/>
            <w:i w:val="0"/>
            <w:iCs w:val="0"/>
            <w:color w:val="auto"/>
          </w:rPr>
          <w:delText>by a given</w:delText>
        </w:r>
      </w:del>
      <w:ins w:id="340" w:author="Newbold, Tim" w:date="2022-05-13T11:38:00Z">
        <w:r w:rsidR="00EF003D">
          <w:rPr>
            <w:rStyle w:val="SubtleEmphasis"/>
            <w:i w:val="0"/>
            <w:iCs w:val="0"/>
            <w:color w:val="auto"/>
          </w:rPr>
          <w:t>in terms of</w:t>
        </w:r>
      </w:ins>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del w:id="341" w:author="Newbold, Tim" w:date="2022-05-13T11:38:00Z">
        <w:r w:rsidR="00C424A7" w:rsidDel="00A41302">
          <w:rPr>
            <w:rStyle w:val="SubtleEmphasis"/>
            <w:i w:val="0"/>
            <w:iCs w:val="0"/>
            <w:color w:val="auto"/>
          </w:rPr>
          <w:delText xml:space="preserve">from </w:delText>
        </w:r>
      </w:del>
      <w:ins w:id="342" w:author="Newbold, Tim" w:date="2022-05-13T11:38:00Z">
        <w:r w:rsidR="00A41302">
          <w:rPr>
            <w:rStyle w:val="SubtleEmphasis"/>
            <w:i w:val="0"/>
            <w:iCs w:val="0"/>
            <w:color w:val="auto"/>
          </w:rPr>
          <w:t xml:space="preserve">based </w:t>
        </w:r>
      </w:ins>
      <w:ins w:id="343" w:author="Newbold, Tim" w:date="2022-05-13T11:39:00Z">
        <w:r w:rsidR="00A41302">
          <w:rPr>
            <w:rStyle w:val="SubtleEmphasis"/>
            <w:i w:val="0"/>
            <w:iCs w:val="0"/>
            <w:color w:val="auto"/>
          </w:rPr>
          <w:t>on</w:t>
        </w:r>
      </w:ins>
      <w:ins w:id="344" w:author="Newbold, Tim" w:date="2022-05-13T11:38:00Z">
        <w:r w:rsidR="00A41302">
          <w:rPr>
            <w:rStyle w:val="SubtleEmphasis"/>
            <w:i w:val="0"/>
            <w:iCs w:val="0"/>
            <w:color w:val="auto"/>
          </w:rPr>
          <w:t xml:space="preserve"> </w:t>
        </w:r>
      </w:ins>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345"/>
      <w:commentRangeEnd w:id="345"/>
      <w:r w:rsidR="00D82CC1" w:rsidRPr="009D639C">
        <w:rPr>
          <w:rStyle w:val="CommentReference"/>
          <w:rFonts w:cstheme="minorHAnsi"/>
          <w:sz w:val="22"/>
          <w:szCs w:val="22"/>
        </w:rPr>
        <w:commentReference w:id="345"/>
      </w:r>
      <w:r w:rsidR="007E3513" w:rsidRPr="009D639C">
        <w:rPr>
          <w:rStyle w:val="SubtleEmphasis"/>
          <w:rFonts w:cstheme="minorHAnsi"/>
          <w:i w:val="0"/>
          <w:iCs w:val="0"/>
          <w:color w:val="auto"/>
        </w:rPr>
        <w:t xml:space="preserve"> to</w:t>
      </w:r>
      <w:del w:id="346" w:author="Newbold, Tim" w:date="2022-05-13T11:40:00Z">
        <w:r w:rsidR="007E3513" w:rsidRPr="009D639C" w:rsidDel="00696799">
          <w:rPr>
            <w:rStyle w:val="SubtleEmphasis"/>
            <w:rFonts w:cstheme="minorHAnsi"/>
            <w:i w:val="0"/>
            <w:iCs w:val="0"/>
            <w:color w:val="auto"/>
          </w:rPr>
          <w:delText xml:space="preserve"> </w:delText>
        </w:r>
      </w:del>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ins w:id="347" w:author="Newbold, Tim" w:date="2022-05-13T11:40:00Z">
        <w:r w:rsidR="00696799">
          <w:rPr>
            <w:rStyle w:val="SubtleEmphasis"/>
            <w:rFonts w:cstheme="minorHAnsi"/>
            <w:i w:val="0"/>
            <w:color w:val="auto"/>
          </w:rPr>
          <w:t>least</w:t>
        </w:r>
      </w:ins>
      <w:ins w:id="348" w:author="Newbold, Tim" w:date="2022-05-13T11:41:00Z">
        <w:r w:rsidR="00696799">
          <w:rPr>
            <w:rStyle w:val="SubtleEmphasis"/>
            <w:rFonts w:cstheme="minorHAnsi"/>
            <w:i w:val="0"/>
            <w:color w:val="auto"/>
          </w:rPr>
          <w:t>-</w:t>
        </w:r>
      </w:ins>
      <w:del w:id="349" w:author="Newbold, Tim" w:date="2022-05-13T11:40:00Z">
        <w:r w:rsidR="00600F64" w:rsidRPr="00CD500A" w:rsidDel="00696799">
          <w:rPr>
            <w:rStyle w:val="SubtleEmphasis"/>
            <w:rFonts w:cstheme="minorHAnsi"/>
            <w:i w:val="0"/>
            <w:color w:val="auto"/>
          </w:rPr>
          <w:delText>un</w:delText>
        </w:r>
      </w:del>
      <w:r w:rsidR="00600F64" w:rsidRPr="00CD500A">
        <w:rPr>
          <w:rStyle w:val="SubtleEmphasis"/>
          <w:rFonts w:cstheme="minorHAnsi"/>
          <w:i w:val="0"/>
          <w:color w:val="auto"/>
        </w:rPr>
        <w:t xml:space="preserve">disturbed </w:t>
      </w:r>
      <w:ins w:id="350" w:author="Newbold, Tim" w:date="2022-05-13T11:41:00Z">
        <w:r w:rsidR="00696799">
          <w:rPr>
            <w:rStyle w:val="SubtleEmphasis"/>
            <w:rFonts w:cstheme="minorHAnsi"/>
            <w:i w:val="0"/>
            <w:color w:val="auto"/>
          </w:rPr>
          <w:t xml:space="preserve">reference </w:t>
        </w:r>
      </w:ins>
      <w:r w:rsidR="00B04A78" w:rsidRPr="00CD500A">
        <w:rPr>
          <w:rStyle w:val="SubtleEmphasis"/>
          <w:rFonts w:cstheme="minorHAnsi"/>
          <w:i w:val="0"/>
          <w:color w:val="auto"/>
        </w:rPr>
        <w:t>land</w:t>
      </w:r>
      <w:ins w:id="351" w:author="Newbold, Tim" w:date="2022-05-13T11:41:00Z">
        <w:r w:rsidR="00696799">
          <w:rPr>
            <w:rStyle w:val="SubtleEmphasis"/>
            <w:rFonts w:cstheme="minorHAnsi"/>
            <w:i w:val="0"/>
            <w:color w:val="auto"/>
          </w:rPr>
          <w:t xml:space="preserve"> </w:t>
        </w:r>
      </w:ins>
      <w:del w:id="352" w:author="Newbold, Tim" w:date="2022-05-13T11:41:00Z">
        <w:r w:rsidR="00B04A78" w:rsidRPr="00CD500A" w:rsidDel="00696799">
          <w:rPr>
            <w:rStyle w:val="SubtleEmphasis"/>
            <w:rFonts w:cstheme="minorHAnsi"/>
            <w:i w:val="0"/>
            <w:color w:val="auto"/>
          </w:rPr>
          <w:delText>-</w:delText>
        </w:r>
      </w:del>
      <w:r w:rsidR="00B04A78" w:rsidRPr="00CD500A">
        <w:rPr>
          <w:rStyle w:val="SubtleEmphasis"/>
          <w:rFonts w:cstheme="minorHAnsi"/>
          <w:i w:val="0"/>
          <w:color w:val="auto"/>
        </w:rPr>
        <w:t xml:space="preserve">use </w:t>
      </w:r>
      <w:del w:id="353" w:author="Newbold, Tim" w:date="2022-05-13T11:41:00Z">
        <w:r w:rsidR="00B04A78" w:rsidRPr="00CD500A" w:rsidDel="00696799">
          <w:rPr>
            <w:rStyle w:val="SubtleEmphasis"/>
            <w:rFonts w:cstheme="minorHAnsi"/>
            <w:i w:val="0"/>
            <w:color w:val="auto"/>
          </w:rPr>
          <w:delText xml:space="preserve">of </w:delText>
        </w:r>
        <w:r w:rsidR="00600F64" w:rsidRPr="00CD500A" w:rsidDel="00696799">
          <w:rPr>
            <w:rStyle w:val="SubtleEmphasis"/>
            <w:rFonts w:cstheme="minorHAnsi"/>
            <w:i w:val="0"/>
            <w:color w:val="auto"/>
          </w:rPr>
          <w:delText xml:space="preserve">reference </w:delText>
        </w:r>
      </w:del>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 xml:space="preserve">As </w:t>
      </w:r>
      <w:r w:rsidR="00880AE1" w:rsidRPr="00CD500A">
        <w:rPr>
          <w:rStyle w:val="SubtleEmphasis"/>
          <w:rFonts w:cstheme="minorHAnsi"/>
          <w:i w:val="0"/>
          <w:color w:val="auto"/>
        </w:rPr>
        <w:lastRenderedPageBreak/>
        <w:t>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ins w:id="354" w:author="Newbold, Tim" w:date="2022-05-13T11:41:00Z">
        <w:r w:rsidR="006F21B5">
          <w:rPr>
            <w:rStyle w:val="SubtleEmphasis"/>
            <w:i w:val="0"/>
            <w:iCs w:val="0"/>
            <w:color w:val="auto"/>
          </w:rPr>
          <w:t>c</w:t>
        </w:r>
      </w:ins>
      <w:del w:id="355" w:author="Newbold, Tim" w:date="2022-05-13T11:41:00Z">
        <w:r w:rsidR="00B60C04" w:rsidDel="006F21B5">
          <w:rPr>
            <w:rStyle w:val="SubtleEmphasis"/>
            <w:i w:val="0"/>
            <w:iCs w:val="0"/>
            <w:color w:val="auto"/>
          </w:rPr>
          <w:delText>C</w:delText>
        </w:r>
      </w:del>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5F885B29"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ins w:id="356" w:author="Newbold, Tim" w:date="2022-05-13T11:41:00Z">
        <w:r w:rsidR="00D7405C">
          <w:rPr>
            <w:rStyle w:val="SubtleEmphasis"/>
            <w:i w:val="0"/>
            <w:iCs w:val="0"/>
            <w:color w:val="auto"/>
          </w:rPr>
          <w:t>c</w:t>
        </w:r>
      </w:ins>
      <w:del w:id="357" w:author="Newbold, Tim" w:date="2022-05-13T11:41:00Z">
        <w:r w:rsidR="002D75EF" w:rsidDel="00D7405C">
          <w:rPr>
            <w:rStyle w:val="SubtleEmphasis"/>
            <w:i w:val="0"/>
            <w:iCs w:val="0"/>
            <w:color w:val="auto"/>
          </w:rPr>
          <w:delText>C</w:delText>
        </w:r>
      </w:del>
      <w:r w:rsidRPr="001D53D5">
        <w:rPr>
          <w:rStyle w:val="SubtleEmphasis"/>
          <w:i w:val="0"/>
          <w:iCs w:val="0"/>
          <w:color w:val="auto"/>
        </w:rPr>
        <w:t>lass, w</w:t>
      </w:r>
      <w:r w:rsidR="00177E28" w:rsidRPr="001D53D5">
        <w:rPr>
          <w:rStyle w:val="SubtleEmphasis"/>
          <w:i w:val="0"/>
          <w:iCs w:val="0"/>
          <w:color w:val="auto"/>
        </w:rPr>
        <w:t xml:space="preserve">e investigated whether </w:t>
      </w:r>
      <w:ins w:id="358" w:author="Newbold, Tim" w:date="2022-05-13T11:42:00Z">
        <w:r w:rsidR="00D414D4">
          <w:rPr>
            <w:rStyle w:val="SubtleEmphasis"/>
            <w:i w:val="0"/>
            <w:iCs w:val="0"/>
            <w:color w:val="auto"/>
          </w:rPr>
          <w:t xml:space="preserve">interactions among </w:t>
        </w:r>
      </w:ins>
      <w:r w:rsidR="006F14AB" w:rsidRPr="001D53D5">
        <w:rPr>
          <w:rStyle w:val="SubtleEmphasis"/>
          <w:i w:val="0"/>
          <w:iCs w:val="0"/>
          <w:color w:val="auto"/>
        </w:rPr>
        <w:t xml:space="preserve">the </w:t>
      </w:r>
      <w:r w:rsidR="00F55ABA">
        <w:rPr>
          <w:rStyle w:val="SubtleEmphasis"/>
          <w:i w:val="0"/>
          <w:iCs w:val="0"/>
          <w:color w:val="auto"/>
        </w:rPr>
        <w:t>ecological characteristics</w:t>
      </w:r>
      <w:del w:id="359" w:author="Newbold, Tim" w:date="2022-05-13T11:42:00Z">
        <w:r w:rsidR="006F14AB" w:rsidRPr="001D53D5" w:rsidDel="00D7405C">
          <w:rPr>
            <w:rStyle w:val="SubtleEmphasis"/>
            <w:i w:val="0"/>
            <w:iCs w:val="0"/>
            <w:color w:val="auto"/>
          </w:rPr>
          <w:delText xml:space="preserve"> </w:delText>
        </w:r>
        <w:commentRangeStart w:id="360"/>
        <w:r w:rsidR="006F14AB" w:rsidRPr="001D53D5" w:rsidDel="00D7405C">
          <w:rPr>
            <w:rStyle w:val="SubtleEmphasis"/>
            <w:i w:val="0"/>
            <w:iCs w:val="0"/>
            <w:color w:val="auto"/>
          </w:rPr>
          <w:delText xml:space="preserve">(i.e., traits and </w:delText>
        </w:r>
        <w:r w:rsidR="00034066" w:rsidDel="00D7405C">
          <w:rPr>
            <w:rStyle w:val="SubtleEmphasis"/>
            <w:i w:val="0"/>
            <w:iCs w:val="0"/>
            <w:color w:val="auto"/>
          </w:rPr>
          <w:delText xml:space="preserve">geographical </w:delText>
        </w:r>
        <w:r w:rsidR="006F14AB" w:rsidRPr="001D53D5" w:rsidDel="00D7405C">
          <w:rPr>
            <w:rStyle w:val="SubtleEmphasis"/>
            <w:i w:val="0"/>
            <w:iCs w:val="0"/>
            <w:color w:val="auto"/>
          </w:rPr>
          <w:delText>range area)</w:delText>
        </w:r>
      </w:del>
      <w:commentRangeEnd w:id="360"/>
      <w:r w:rsidR="00B55AFB">
        <w:rPr>
          <w:rStyle w:val="CommentReference"/>
        </w:rPr>
        <w:commentReference w:id="360"/>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ins w:id="361" w:author="Newbold, Tim" w:date="2022-05-13T11:42:00Z">
        <w:r w:rsidR="0089526C">
          <w:rPr>
            <w:rStyle w:val="SubtleEmphasis"/>
            <w:i w:val="0"/>
            <w:iCs w:val="0"/>
            <w:color w:val="auto"/>
          </w:rPr>
          <w:t>c</w:t>
        </w:r>
      </w:ins>
      <w:del w:id="362" w:author="Newbold, Tim" w:date="2022-05-13T11:42:00Z">
        <w:r w:rsidR="002D75EF" w:rsidDel="0089526C">
          <w:rPr>
            <w:rStyle w:val="SubtleEmphasis"/>
            <w:i w:val="0"/>
            <w:iCs w:val="0"/>
            <w:color w:val="auto"/>
          </w:rPr>
          <w:delText>C</w:delText>
        </w:r>
      </w:del>
      <w:r w:rsidR="0071692A" w:rsidRPr="001D53D5">
        <w:rPr>
          <w:rStyle w:val="SubtleEmphasis"/>
          <w:i w:val="0"/>
          <w:iCs w:val="0"/>
          <w:color w:val="auto"/>
        </w:rPr>
        <w:t>lass)</w:t>
      </w:r>
      <w:r w:rsidRPr="001D53D5">
        <w:rPr>
          <w:rStyle w:val="SubtleEmphasis"/>
          <w:i w:val="0"/>
          <w:iCs w:val="0"/>
          <w:color w:val="auto"/>
        </w:rPr>
        <w:t>, using the lme4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363"/>
      <w:r w:rsidRPr="001D53D5">
        <w:rPr>
          <w:rStyle w:val="SubtleEmphasis"/>
          <w:i w:val="0"/>
          <w:iCs w:val="0"/>
          <w:color w:val="auto"/>
        </w:rPr>
        <w:t>with random effects accounting for study, site and species identity</w:t>
      </w:r>
      <w:commentRangeEnd w:id="363"/>
      <w:r w:rsidR="00904D43">
        <w:rPr>
          <w:rStyle w:val="CommentReference"/>
        </w:rPr>
        <w:commentReference w:id="363"/>
      </w:r>
      <w:r w:rsidR="008408A7">
        <w:rPr>
          <w:rStyle w:val="SubtleEmphasis"/>
          <w:i w:val="0"/>
          <w:iCs w:val="0"/>
          <w:color w:val="auto"/>
        </w:rPr>
        <w:t xml:space="preserve"> to account for the nested design of the database</w:t>
      </w:r>
      <w:ins w:id="364" w:author="Newbold, Tim" w:date="2022-05-13T11:44:00Z">
        <w:r w:rsidR="000634EB">
          <w:rPr>
            <w:rStyle w:val="SubtleEmphasis"/>
            <w:i w:val="0"/>
            <w:iCs w:val="0"/>
            <w:color w:val="auto"/>
          </w:rPr>
          <w:t>,</w:t>
        </w:r>
      </w:ins>
      <w:r w:rsidR="00CF22FB">
        <w:rPr>
          <w:rStyle w:val="SubtleEmphasis"/>
          <w:i w:val="0"/>
          <w:iCs w:val="0"/>
          <w:color w:val="auto"/>
        </w:rPr>
        <w:t xml:space="preserve"> </w:t>
      </w:r>
      <w:del w:id="365" w:author="Newbold, Tim" w:date="2022-05-13T11:44:00Z">
        <w:r w:rsidR="00381D9C" w:rsidDel="000634EB">
          <w:rPr>
            <w:rStyle w:val="SubtleEmphasis"/>
            <w:i w:val="0"/>
            <w:iCs w:val="0"/>
            <w:color w:val="auto"/>
          </w:rPr>
          <w:delText xml:space="preserve">as well as </w:delText>
        </w:r>
      </w:del>
      <w:r w:rsidR="00E612D6">
        <w:rPr>
          <w:rStyle w:val="SubtleEmphasis"/>
          <w:i w:val="0"/>
          <w:iCs w:val="0"/>
          <w:color w:val="auto"/>
        </w:rPr>
        <w:t>taxonomic non-independence</w:t>
      </w:r>
      <w:ins w:id="366" w:author="Newbold, Tim" w:date="2022-05-13T11:44:00Z">
        <w:r w:rsidR="000634EB">
          <w:rPr>
            <w:rStyle w:val="SubtleEmphasis"/>
            <w:i w:val="0"/>
            <w:iCs w:val="0"/>
            <w:color w:val="auto"/>
          </w:rPr>
          <w:t>,</w:t>
        </w:r>
      </w:ins>
      <w:r w:rsidR="00E612D6">
        <w:rPr>
          <w:rStyle w:val="SubtleEmphasis"/>
          <w:i w:val="0"/>
          <w:iCs w:val="0"/>
          <w:color w:val="auto"/>
        </w:rPr>
        <w:t xml:space="preserve"> </w:t>
      </w:r>
      <w:del w:id="367" w:author="Newbold, Tim" w:date="2022-05-13T11:44:00Z">
        <w:r w:rsidR="00E612D6" w:rsidDel="000634EB">
          <w:rPr>
            <w:rStyle w:val="SubtleEmphasis"/>
            <w:i w:val="0"/>
            <w:iCs w:val="0"/>
            <w:color w:val="auto"/>
          </w:rPr>
          <w:delText>(</w:delText>
        </w:r>
      </w:del>
      <w:r w:rsidR="00E612D6">
        <w:rPr>
          <w:rStyle w:val="SubtleEmphasis"/>
          <w:i w:val="0"/>
          <w:iCs w:val="0"/>
          <w:color w:val="auto"/>
        </w:rPr>
        <w:t>and</w:t>
      </w:r>
      <w:r w:rsidR="00CF22FB">
        <w:rPr>
          <w:rStyle w:val="SubtleEmphasis"/>
          <w:i w:val="0"/>
          <w:iCs w:val="0"/>
          <w:color w:val="auto"/>
        </w:rPr>
        <w:t xml:space="preserve"> repeated observations</w:t>
      </w:r>
      <w:r w:rsidR="00193E9F">
        <w:rPr>
          <w:rStyle w:val="SubtleEmphasis"/>
          <w:i w:val="0"/>
          <w:iCs w:val="0"/>
          <w:color w:val="auto"/>
        </w:rPr>
        <w:t xml:space="preserve"> among species</w:t>
      </w:r>
      <w:del w:id="368" w:author="Newbold, Tim" w:date="2022-05-13T11:44:00Z">
        <w:r w:rsidR="00E612D6" w:rsidDel="000634EB">
          <w:rPr>
            <w:rStyle w:val="SubtleEmphasis"/>
            <w:i w:val="0"/>
            <w:iCs w:val="0"/>
            <w:color w:val="auto"/>
          </w:rPr>
          <w:delText>)</w:delText>
        </w:r>
      </w:del>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ins w:id="369" w:author="Newbold, Tim" w:date="2022-05-13T11:44:00Z">
        <w:r w:rsidR="00585916">
          <w:rPr>
            <w:rStyle w:val="SubtleEmphasis"/>
            <w:i w:val="0"/>
            <w:iCs w:val="0"/>
            <w:color w:val="auto"/>
          </w:rPr>
          <w:t>,</w:t>
        </w:r>
      </w:ins>
      <w:r w:rsidR="00435BB3" w:rsidRPr="001D53D5">
        <w:rPr>
          <w:rStyle w:val="SubtleEmphasis"/>
          <w:i w:val="0"/>
          <w:iCs w:val="0"/>
          <w:color w:val="auto"/>
        </w:rPr>
        <w:t xml:space="preserve"> </w:t>
      </w:r>
      <w:del w:id="370" w:author="Newbold, Tim" w:date="2022-05-13T11:44:00Z">
        <w:r w:rsidR="00435BB3" w:rsidDel="00585916">
          <w:rPr>
            <w:rStyle w:val="SubtleEmphasis"/>
            <w:i w:val="0"/>
            <w:iCs w:val="0"/>
            <w:color w:val="auto"/>
          </w:rPr>
          <w:delText>as well as</w:delText>
        </w:r>
      </w:del>
      <w:ins w:id="371" w:author="Newbold, Tim" w:date="2022-05-13T11:44:00Z">
        <w:r w:rsidR="00585916">
          <w:rPr>
            <w:rStyle w:val="SubtleEmphasis"/>
            <w:i w:val="0"/>
            <w:iCs w:val="0"/>
            <w:color w:val="auto"/>
          </w:rPr>
          <w:t>and</w:t>
        </w:r>
      </w:ins>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372"/>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372"/>
      <w:r w:rsidR="00277C60">
        <w:rPr>
          <w:rStyle w:val="CommentReference"/>
        </w:rPr>
        <w:commentReference w:id="372"/>
      </w:r>
      <w:r w:rsidR="00DA778E" w:rsidRPr="001D53D5">
        <w:rPr>
          <w:rStyle w:val="SubtleEmphasis"/>
          <w:i w:val="0"/>
          <w:iCs w:val="0"/>
          <w:color w:val="auto"/>
        </w:rPr>
        <w:t>.</w:t>
      </w:r>
    </w:p>
    <w:p w14:paraId="51560A1E" w14:textId="669731C8"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ins w:id="373" w:author="Newbold, Tim" w:date="2022-05-13T11:47:00Z">
        <w:r w:rsidR="00277C60">
          <w:rPr>
            <w:rStyle w:val="SubtleEmphasis"/>
            <w:i w:val="0"/>
            <w:iCs w:val="0"/>
            <w:color w:val="auto"/>
          </w:rPr>
          <w:t>’</w:t>
        </w:r>
      </w:ins>
      <w:r w:rsidR="00CA6DFB">
        <w:rPr>
          <w:rStyle w:val="SubtleEmphasis"/>
          <w:i w:val="0"/>
          <w:iCs w:val="0"/>
          <w:color w:val="auto"/>
        </w:rPr>
        <w:t>s</w:t>
      </w:r>
      <w:proofErr w:type="spellEnd"/>
      <w:del w:id="374" w:author="Newbold, Tim" w:date="2022-05-13T11:47:00Z">
        <w:r w:rsidR="00CA6DFB" w:rsidDel="00277C60">
          <w:rPr>
            <w:rStyle w:val="SubtleEmphasis"/>
            <w:i w:val="0"/>
            <w:iCs w:val="0"/>
            <w:color w:val="auto"/>
          </w:rPr>
          <w:delText>’</w:delText>
        </w:r>
      </w:del>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ins w:id="375" w:author="Newbold, Tim" w:date="2022-05-13T11:47:00Z">
        <w:r w:rsidR="00277C60">
          <w:rPr>
            <w:rStyle w:val="SubtleEmphasis"/>
            <w:i w:val="0"/>
            <w:iCs w:val="0"/>
            <w:color w:val="auto"/>
          </w:rPr>
          <w:t>c</w:t>
        </w:r>
      </w:ins>
      <w:del w:id="376" w:author="Newbold, Tim" w:date="2022-05-13T11:47:00Z">
        <w:r w:rsidR="008B2C38" w:rsidDel="00277C60">
          <w:rPr>
            <w:rStyle w:val="SubtleEmphasis"/>
            <w:i w:val="0"/>
            <w:iCs w:val="0"/>
            <w:color w:val="auto"/>
          </w:rPr>
          <w:delText>C</w:delText>
        </w:r>
      </w:del>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377"/>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377"/>
      <w:r w:rsidR="00734B2E">
        <w:rPr>
          <w:rStyle w:val="CommentReference"/>
        </w:rPr>
        <w:commentReference w:id="377"/>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79F5E170"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378"/>
      <w:commentRangeEnd w:id="378"/>
      <w:r w:rsidR="0097661F">
        <w:rPr>
          <w:rStyle w:val="CommentReference"/>
        </w:rPr>
        <w:commentReference w:id="378"/>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predictor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299402E5" w14:textId="7F7A2AB2" w:rsidR="00D66915" w:rsidRPr="00F13154" w:rsidRDefault="00D66915" w:rsidP="0045528F">
      <w:pPr>
        <w:spacing w:line="276" w:lineRule="auto"/>
        <w:jc w:val="both"/>
        <w:rPr>
          <w:del w:id="379" w:author="Etard, Adrienne [2]" w:date="2022-05-09T14:21:00Z"/>
          <w:rStyle w:val="SubtleEmphasis"/>
          <w:color w:val="auto"/>
        </w:rPr>
      </w:pPr>
      <w:commentRangeStart w:id="380"/>
      <w:r w:rsidRPr="00F13154">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del w:id="381" w:author="Etard, Adrienne [2]" w:date="2022-05-09T14:21:00Z">
        <w:r w:rsidRPr="00F13154">
          <w:delText xml:space="preserve">First, a given trait can act on species occurrence probability </w:delText>
        </w:r>
        <w:r w:rsidRPr="005D2CE8">
          <w:rPr>
            <w:i/>
            <w:iCs/>
          </w:rPr>
          <w:delText>across</w:delText>
        </w:r>
        <w:r w:rsidRPr="00F13154">
          <w:delText xml:space="preserve"> different land-use types, in which case we expect to observe differences in occurrence probability in different land-use types</w:delText>
        </w:r>
        <w:r w:rsidR="00F31D09">
          <w:delText xml:space="preserve"> for a given trait</w:delText>
        </w:r>
        <w:r w:rsidRPr="00F13154">
          <w:delText>, informing on</w:delText>
        </w:r>
        <w:r w:rsidR="00822EFF">
          <w:delText xml:space="preserve"> the influence of the trait on</w:delText>
        </w:r>
        <w:r w:rsidRPr="00F13154">
          <w:delText xml:space="preserve"> species sensitivity to land-use change. Second, </w:delText>
        </w:r>
        <w:r w:rsidR="005F7463">
          <w:delText>different</w:delText>
        </w:r>
        <w:r w:rsidRPr="00F13154">
          <w:delText xml:space="preserve"> trait values can render species more </w:delText>
        </w:r>
        <w:r w:rsidRPr="00F13154">
          <w:lastRenderedPageBreak/>
          <w:delText xml:space="preserve">or less sensitive to a given land-use type, in which case we expect to detect an influence of </w:delText>
        </w:r>
        <w:r w:rsidR="00402A5F">
          <w:delText>different</w:delText>
        </w:r>
        <w:r w:rsidRPr="00F13154">
          <w:delText xml:space="preserve"> trait</w:delText>
        </w:r>
        <w:r w:rsidR="00402A5F">
          <w:delText xml:space="preserve"> values</w:delText>
        </w:r>
        <w:r w:rsidRPr="00F13154">
          <w:delText xml:space="preserve"> on occurrence probability </w:delText>
        </w:r>
        <w:r w:rsidRPr="005D2CE8">
          <w:rPr>
            <w:i/>
            <w:iCs/>
          </w:rPr>
          <w:delText>within</w:delText>
        </w:r>
        <w:r w:rsidRPr="00F13154">
          <w:delText xml:space="preserve"> a land-use type. This informs on the relative sensitivity of different functional groups to</w:delText>
        </w:r>
        <w:r w:rsidR="00A70045">
          <w:delText xml:space="preserve"> a given</w:delText>
        </w:r>
        <w:r w:rsidRPr="00F13154">
          <w:delText xml:space="preserve"> </w:delText>
        </w:r>
        <w:r w:rsidR="004E17A2">
          <w:delText>disturbed</w:delText>
        </w:r>
        <w:r w:rsidRPr="00F13154">
          <w:delText xml:space="preserve"> land-use type.</w:delText>
        </w:r>
        <w:commentRangeEnd w:id="380"/>
        <w:r w:rsidR="0097661F">
          <w:rPr>
            <w:rStyle w:val="CommentReference"/>
          </w:rPr>
          <w:commentReference w:id="380"/>
        </w:r>
        <w:r w:rsidR="004E17A2">
          <w:delText xml:space="preserve"> </w:delText>
        </w:r>
        <w:r w:rsidR="00402A5F">
          <w:delText>W</w:delText>
        </w:r>
        <w:r w:rsidR="004E17A2">
          <w:delText>e capture</w:delText>
        </w:r>
        <w:r w:rsidR="00402A5F">
          <w:delText>d</w:delText>
        </w:r>
        <w:r w:rsidR="004E17A2">
          <w:delText xml:space="preserve"> </w:delText>
        </w:r>
        <w:r w:rsidR="00822EFF">
          <w:delText xml:space="preserve">both </w:delText>
        </w:r>
        <w:r w:rsidR="00F32D41">
          <w:delText>types of</w:delText>
        </w:r>
        <w:r w:rsidR="00822EFF">
          <w:delText xml:space="preserve"> effects</w:delText>
        </w:r>
        <w:r w:rsidR="00632E6B">
          <w:delText xml:space="preserve"> and</w:delText>
        </w:r>
        <w:r w:rsidR="00822EFF">
          <w:delText xml:space="preserve"> term</w:delText>
        </w:r>
        <w:r w:rsidR="000E3626">
          <w:delText>ed</w:delText>
        </w:r>
        <w:r w:rsidR="0062267D">
          <w:delText xml:space="preserve"> </w:delText>
        </w:r>
        <w:r w:rsidR="00632E6B">
          <w:delText>them</w:delText>
        </w:r>
        <w:r w:rsidR="00822EFF">
          <w:delText xml:space="preserve"> “</w:delText>
        </w:r>
        <w:r w:rsidR="0062267D">
          <w:delText>among land-use type effects</w:delText>
        </w:r>
        <w:r w:rsidR="00822EFF">
          <w:delText>” and “</w:delText>
        </w:r>
        <w:r w:rsidR="0062267D">
          <w:delText>within land-use type effects</w:delText>
        </w:r>
        <w:r w:rsidR="00822EFF">
          <w:delText>”</w:delText>
        </w:r>
        <w:r w:rsidR="000E3626">
          <w:delText xml:space="preserve"> (</w:delText>
        </w:r>
        <w:r w:rsidR="00030580">
          <w:delText>Figure 2a</w:delText>
        </w:r>
        <w:r w:rsidR="00822EFF">
          <w:delText>)</w:delText>
        </w:r>
        <w:r w:rsidR="00030580">
          <w:delText>.</w:delText>
        </w:r>
      </w:del>
    </w:p>
    <w:p w14:paraId="5E013BEF" w14:textId="63205CF7" w:rsidR="008B2AE9" w:rsidRPr="00C64A15" w:rsidRDefault="004A66D9" w:rsidP="0045528F">
      <w:pPr>
        <w:pStyle w:val="ListParagraph"/>
        <w:numPr>
          <w:ilvl w:val="0"/>
          <w:numId w:val="11"/>
        </w:numPr>
        <w:spacing w:line="276" w:lineRule="auto"/>
        <w:jc w:val="both"/>
        <w:rPr>
          <w:rStyle w:val="SubtleEmphasis"/>
          <w:rFonts w:eastAsiaTheme="minorEastAsia"/>
          <w:i w:val="0"/>
          <w:iCs w:val="0"/>
          <w:color w:val="auto"/>
        </w:rPr>
      </w:pPr>
      <w:r w:rsidRPr="5509F980">
        <w:rPr>
          <w:rStyle w:val="SubtleEmphasis"/>
          <w:b/>
          <w:bCs/>
          <w:i w:val="0"/>
          <w:iCs w:val="0"/>
          <w:color w:val="auto"/>
        </w:rPr>
        <w:t>Within land</w:t>
      </w:r>
      <w:r w:rsidR="005C0D3A">
        <w:rPr>
          <w:rStyle w:val="SubtleEmphasis"/>
          <w:b/>
          <w:bCs/>
          <w:i w:val="0"/>
          <w:iCs w:val="0"/>
          <w:color w:val="auto"/>
        </w:rPr>
        <w:t>-</w:t>
      </w:r>
      <w:r w:rsidRPr="5509F980">
        <w:rPr>
          <w:rStyle w:val="SubtleEmphasis"/>
          <w:b/>
          <w:bCs/>
          <w:i w:val="0"/>
          <w:iCs w:val="0"/>
          <w:color w:val="auto"/>
        </w:rPr>
        <w:t>use</w:t>
      </w:r>
      <w:r w:rsidR="005C0D3A">
        <w:rPr>
          <w:rStyle w:val="SubtleEmphasis"/>
          <w:b/>
          <w:bCs/>
          <w:i w:val="0"/>
          <w:iCs w:val="0"/>
          <w:color w:val="auto"/>
        </w:rPr>
        <w:t xml:space="preserve"> type effect</w:t>
      </w:r>
      <w:r w:rsidRPr="5509F980">
        <w:rPr>
          <w:rStyle w:val="SubtleEmphasis"/>
          <w:b/>
          <w:bCs/>
          <w:i w:val="0"/>
          <w:iCs w:val="0"/>
          <w:color w:val="auto"/>
        </w:rPr>
        <w:t>s</w:t>
      </w:r>
      <w:r w:rsidR="00B6534C">
        <w:rPr>
          <w:rStyle w:val="SubtleEmphasis"/>
          <w:b/>
          <w:bCs/>
          <w:i w:val="0"/>
          <w:iCs w:val="0"/>
          <w:color w:val="auto"/>
        </w:rPr>
        <w:t xml:space="preserve"> (Figure 2a)</w:t>
      </w:r>
      <w:r w:rsidRPr="5509F980">
        <w:rPr>
          <w:rStyle w:val="SubtleEmphasis"/>
          <w:b/>
          <w:bCs/>
          <w:i w:val="0"/>
          <w:iCs w:val="0"/>
          <w:color w:val="auto"/>
        </w:rPr>
        <w:t>:</w:t>
      </w:r>
      <w:r w:rsidRPr="5509F980">
        <w:rPr>
          <w:rStyle w:val="SubtleEmphasis"/>
          <w:i w:val="0"/>
          <w:iCs w:val="0"/>
          <w:color w:val="auto"/>
        </w:rPr>
        <w:t xml:space="preserve"> from the full</w:t>
      </w:r>
      <w:r w:rsidR="00B1589B">
        <w:rPr>
          <w:rStyle w:val="SubtleEmphasis"/>
          <w:i w:val="0"/>
          <w:iCs w:val="0"/>
          <w:color w:val="auto"/>
        </w:rPr>
        <w:t>, all-predictor</w:t>
      </w:r>
      <w:r w:rsidRPr="5509F980">
        <w:rPr>
          <w:rStyle w:val="SubtleEmphasis"/>
          <w:i w:val="0"/>
          <w:iCs w:val="0"/>
          <w:color w:val="auto"/>
        </w:rPr>
        <w:t xml:space="preserve"> models fitted </w:t>
      </w:r>
      <w:r w:rsidR="007D61DE">
        <w:rPr>
          <w:rStyle w:val="SubtleEmphasis"/>
          <w:i w:val="0"/>
          <w:iCs w:val="0"/>
          <w:color w:val="auto"/>
        </w:rPr>
        <w:t>for</w:t>
      </w:r>
      <w:r w:rsidR="007D61DE" w:rsidRPr="5509F980">
        <w:rPr>
          <w:rStyle w:val="SubtleEmphasis"/>
          <w:i w:val="0"/>
          <w:iCs w:val="0"/>
          <w:color w:val="auto"/>
        </w:rPr>
        <w:t xml:space="preserve"> </w:t>
      </w:r>
      <w:r w:rsidRPr="5509F980">
        <w:rPr>
          <w:rStyle w:val="SubtleEmphasis"/>
          <w:i w:val="0"/>
          <w:iCs w:val="0"/>
          <w:color w:val="auto"/>
        </w:rPr>
        <w:t xml:space="preserve">each </w:t>
      </w:r>
      <w:ins w:id="382" w:author="Newbold, Tim" w:date="2022-05-13T11:49:00Z">
        <w:r w:rsidR="00FF5BD7">
          <w:rPr>
            <w:rStyle w:val="SubtleEmphasis"/>
            <w:i w:val="0"/>
            <w:iCs w:val="0"/>
            <w:color w:val="auto"/>
          </w:rPr>
          <w:t>c</w:t>
        </w:r>
      </w:ins>
      <w:del w:id="383" w:author="Newbold, Tim" w:date="2022-05-13T11:49:00Z">
        <w:r w:rsidR="007D61DE" w:rsidDel="00FF5BD7">
          <w:rPr>
            <w:rStyle w:val="SubtleEmphasis"/>
            <w:i w:val="0"/>
            <w:iCs w:val="0"/>
            <w:color w:val="auto"/>
          </w:rPr>
          <w:delText>C</w:delText>
        </w:r>
      </w:del>
      <w:r w:rsidRPr="5509F980">
        <w:rPr>
          <w:rStyle w:val="SubtleEmphasis"/>
          <w:i w:val="0"/>
          <w:iCs w:val="0"/>
          <w:color w:val="auto"/>
        </w:rPr>
        <w:t xml:space="preserve">lass, we focused on the interactive effects between land use and </w:t>
      </w:r>
      <w:r w:rsidR="00797419">
        <w:rPr>
          <w:rStyle w:val="SubtleEmphasis"/>
          <w:i w:val="0"/>
          <w:iCs w:val="0"/>
          <w:color w:val="auto"/>
        </w:rPr>
        <w:t>ecological characteristics</w:t>
      </w:r>
      <w:r w:rsidR="00797419" w:rsidRPr="5509F980">
        <w:rPr>
          <w:rStyle w:val="SubtleEmphasis"/>
          <w:i w:val="0"/>
          <w:iCs w:val="0"/>
          <w:color w:val="auto"/>
        </w:rPr>
        <w:t xml:space="preserve"> </w:t>
      </w:r>
      <w:r w:rsidRPr="5509F980">
        <w:rPr>
          <w:rStyle w:val="SubtleEmphasis"/>
          <w:i w:val="0"/>
          <w:iCs w:val="0"/>
          <w:color w:val="auto"/>
        </w:rPr>
        <w:t>(and</w:t>
      </w:r>
      <w:r w:rsidR="005C0D3A">
        <w:rPr>
          <w:rStyle w:val="SubtleEmphasis"/>
          <w:i w:val="0"/>
          <w:iCs w:val="0"/>
          <w:color w:val="auto"/>
        </w:rPr>
        <w:t xml:space="preserve"> between</w:t>
      </w:r>
      <w:r w:rsidRPr="5509F980">
        <w:rPr>
          <w:rStyle w:val="SubtleEmphasis"/>
          <w:i w:val="0"/>
          <w:iCs w:val="0"/>
          <w:color w:val="auto"/>
        </w:rPr>
        <w:t xml:space="preserve"> land-use intensity and </w:t>
      </w:r>
      <w:r w:rsidR="00797419">
        <w:rPr>
          <w:rStyle w:val="SubtleEmphasis"/>
          <w:i w:val="0"/>
          <w:iCs w:val="0"/>
          <w:color w:val="auto"/>
        </w:rPr>
        <w:t>ecological characteristics</w:t>
      </w:r>
      <w:r w:rsidRPr="5509F980">
        <w:rPr>
          <w:rStyle w:val="SubtleEmphasis"/>
          <w:i w:val="0"/>
          <w:iCs w:val="0"/>
          <w:color w:val="auto"/>
        </w:rPr>
        <w:t>). The</w:t>
      </w:r>
      <w:r w:rsidR="00ED08EC">
        <w:rPr>
          <w:rStyle w:val="SubtleEmphasis"/>
          <w:i w:val="0"/>
          <w:iCs w:val="0"/>
          <w:color w:val="auto"/>
        </w:rPr>
        <w:t>se</w:t>
      </w:r>
      <w:r w:rsidRPr="5509F980">
        <w:rPr>
          <w:rStyle w:val="SubtleEmphasis"/>
          <w:i w:val="0"/>
          <w:iCs w:val="0"/>
          <w:color w:val="auto"/>
        </w:rPr>
        <w:t xml:space="preserve"> interaction</w:t>
      </w:r>
      <w:r w:rsidR="00ED08EC">
        <w:rPr>
          <w:rStyle w:val="SubtleEmphasis"/>
          <w:i w:val="0"/>
          <w:iCs w:val="0"/>
          <w:color w:val="auto"/>
        </w:rPr>
        <w:t>s</w:t>
      </w:r>
      <w:r w:rsidRPr="5509F980">
        <w:rPr>
          <w:rStyle w:val="SubtleEmphasis"/>
          <w:i w:val="0"/>
          <w:iCs w:val="0"/>
          <w:color w:val="auto"/>
        </w:rPr>
        <w:t xml:space="preserve"> </w:t>
      </w:r>
      <w:r w:rsidR="00ED08EC">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Pr>
          <w:rStyle w:val="SubtleEmphasis"/>
          <w:i w:val="0"/>
          <w:iCs w:val="0"/>
          <w:color w:val="auto"/>
        </w:rPr>
        <w:t xml:space="preserve">In other words, </w:t>
      </w:r>
      <w:r w:rsidR="00290B0F" w:rsidRPr="00290B0F">
        <w:rPr>
          <w:rStyle w:val="SubtleEmphasis"/>
          <w:i w:val="0"/>
          <w:iCs w:val="0"/>
          <w:color w:val="auto"/>
        </w:rPr>
        <w:t>we looked at whether any trait level lowered or increased occurrence probability in each land-use type</w:t>
      </w:r>
      <w:r w:rsidR="0037192C">
        <w:rPr>
          <w:rStyle w:val="SubtleEmphasis"/>
          <w:i w:val="0"/>
          <w:iCs w:val="0"/>
          <w:color w:val="auto"/>
        </w:rPr>
        <w:t xml:space="preserve">, compared to </w:t>
      </w:r>
      <w:r w:rsidR="00A50636">
        <w:rPr>
          <w:rStyle w:val="SubtleEmphasis"/>
          <w:i w:val="0"/>
          <w:iCs w:val="0"/>
          <w:color w:val="auto"/>
        </w:rPr>
        <w:t>a</w:t>
      </w:r>
      <w:r w:rsidR="0037192C">
        <w:rPr>
          <w:rStyle w:val="SubtleEmphasis"/>
          <w:i w:val="0"/>
          <w:iCs w:val="0"/>
          <w:color w:val="auto"/>
        </w:rPr>
        <w:t xml:space="preserve"> reference trait level</w:t>
      </w:r>
      <w:del w:id="384" w:author="Newbold, Tim" w:date="2022-05-13T11:49:00Z">
        <w:r w:rsidR="00290B0F" w:rsidRPr="00290B0F" w:rsidDel="00A50846">
          <w:rPr>
            <w:rStyle w:val="SubtleEmphasis"/>
            <w:i w:val="0"/>
            <w:iCs w:val="0"/>
            <w:color w:val="auto"/>
          </w:rPr>
          <w:delText xml:space="preserve"> (using the estimates from the interaction terms of the full models</w:delText>
        </w:r>
        <w:r w:rsidR="00EA36B1" w:rsidDel="00A50846">
          <w:rPr>
            <w:rStyle w:val="SubtleEmphasis"/>
            <w:i w:val="0"/>
            <w:iCs w:val="0"/>
            <w:color w:val="auto"/>
          </w:rPr>
          <w:delText>)</w:delText>
        </w:r>
      </w:del>
      <w:r w:rsidR="00EA36B1">
        <w:rPr>
          <w:rStyle w:val="SubtleEmphasis"/>
          <w:i w:val="0"/>
          <w:iCs w:val="0"/>
          <w:color w:val="auto"/>
        </w:rPr>
        <w:t>.</w:t>
      </w:r>
      <w:r w:rsidRPr="00290B0F">
        <w:rPr>
          <w:rStyle w:val="SubtleEmphasis"/>
          <w:i w:val="0"/>
          <w:iCs w:val="0"/>
          <w:color w:val="auto"/>
        </w:rPr>
        <w:t xml:space="preserve"> </w:t>
      </w:r>
      <w:commentRangeStart w:id="385"/>
      <w:r w:rsidR="002A2CFB" w:rsidRPr="00290B0F">
        <w:rPr>
          <w:rStyle w:val="SubtleEmphasis"/>
          <w:i w:val="0"/>
          <w:iCs w:val="0"/>
          <w:color w:val="auto"/>
        </w:rPr>
        <w:t>We used this approach for</w:t>
      </w:r>
      <w:r w:rsidR="002A2CFB">
        <w:rPr>
          <w:rStyle w:val="SubtleEmphasis"/>
          <w:i w:val="0"/>
          <w:iCs w:val="0"/>
          <w:color w:val="auto"/>
        </w:rPr>
        <w:t xml:space="preserve"> all the</w:t>
      </w:r>
      <w:r w:rsidR="002E1994">
        <w:rPr>
          <w:rStyle w:val="SubtleEmphasis"/>
          <w:i w:val="0"/>
          <w:iCs w:val="0"/>
          <w:color w:val="auto"/>
        </w:rPr>
        <w:t xml:space="preserve"> categorical</w:t>
      </w:r>
      <w:r w:rsidR="002A2CFB">
        <w:rPr>
          <w:rStyle w:val="SubtleEmphasis"/>
          <w:i w:val="0"/>
          <w:iCs w:val="0"/>
          <w:color w:val="auto"/>
        </w:rPr>
        <w:t xml:space="preserve"> predictors, except diet</w:t>
      </w:r>
      <w:r w:rsidR="002E1994">
        <w:rPr>
          <w:rStyle w:val="SubtleEmphasis"/>
          <w:i w:val="0"/>
          <w:iCs w:val="0"/>
          <w:color w:val="auto"/>
        </w:rPr>
        <w:t xml:space="preserve"> (interpreting within land-use type</w:t>
      </w:r>
      <w:r w:rsidR="00EA36B1">
        <w:rPr>
          <w:rStyle w:val="SubtleEmphasis"/>
          <w:i w:val="0"/>
          <w:iCs w:val="0"/>
          <w:color w:val="auto"/>
        </w:rPr>
        <w:t xml:space="preserve"> </w:t>
      </w:r>
      <w:r w:rsidR="002E1994">
        <w:rPr>
          <w:rStyle w:val="SubtleEmphasis"/>
          <w:i w:val="0"/>
          <w:iCs w:val="0"/>
          <w:color w:val="auto"/>
        </w:rPr>
        <w:t xml:space="preserve">effects for primary diet </w:t>
      </w:r>
      <w:r w:rsidR="00EA36B1">
        <w:rPr>
          <w:rStyle w:val="SubtleEmphasis"/>
          <w:i w:val="0"/>
          <w:iCs w:val="0"/>
          <w:color w:val="auto"/>
        </w:rPr>
        <w:t>being</w:t>
      </w:r>
      <w:r w:rsidR="002E1994">
        <w:rPr>
          <w:rStyle w:val="SubtleEmphasis"/>
          <w:i w:val="0"/>
          <w:iCs w:val="0"/>
          <w:color w:val="auto"/>
        </w:rPr>
        <w:t xml:space="preserve"> complicated by the fact that there are more than two levels for </w:t>
      </w:r>
      <w:r w:rsidR="00290B0F">
        <w:rPr>
          <w:rStyle w:val="SubtleEmphasis"/>
          <w:i w:val="0"/>
          <w:iCs w:val="0"/>
          <w:color w:val="auto"/>
        </w:rPr>
        <w:t>this trait</w:t>
      </w:r>
      <w:r w:rsidR="002E1994">
        <w:rPr>
          <w:rStyle w:val="SubtleEmphasis"/>
          <w:i w:val="0"/>
          <w:iCs w:val="0"/>
          <w:color w:val="auto"/>
        </w:rPr>
        <w:t>)</w:t>
      </w:r>
      <w:r w:rsidR="00290B0F">
        <w:rPr>
          <w:rStyle w:val="SubtleEmphasis"/>
          <w:i w:val="0"/>
          <w:iCs w:val="0"/>
          <w:color w:val="auto"/>
        </w:rPr>
        <w:t>.</w:t>
      </w:r>
      <w:commentRangeEnd w:id="385"/>
      <w:r w:rsidR="005F3B79">
        <w:rPr>
          <w:rStyle w:val="CommentReference"/>
        </w:rPr>
        <w:commentReference w:id="385"/>
      </w:r>
      <w:r w:rsidR="002A2CFB">
        <w:rPr>
          <w:rStyle w:val="SubtleEmphasis"/>
          <w:i w:val="0"/>
          <w:iCs w:val="0"/>
          <w:color w:val="auto"/>
        </w:rPr>
        <w:t xml:space="preserve"> </w:t>
      </w:r>
    </w:p>
    <w:p w14:paraId="421B8AE8" w14:textId="2A67B196"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w:t>
      </w:r>
      <w:del w:id="386" w:author="Newbold, Tim" w:date="2022-05-13T11:49:00Z">
        <w:r w:rsidDel="0068056F">
          <w:rPr>
            <w:rStyle w:val="SubtleEmphasis"/>
            <w:i w:val="0"/>
            <w:iCs w:val="0"/>
            <w:color w:val="auto"/>
          </w:rPr>
          <w:delText xml:space="preserve">notably </w:delText>
        </w:r>
      </w:del>
      <w:r>
        <w:rPr>
          <w:rStyle w:val="SubtleEmphasis"/>
          <w:i w:val="0"/>
          <w:iCs w:val="0"/>
          <w:color w:val="auto"/>
        </w:rPr>
        <w:t>used this approach to evaluate the influence of diet on species</w:t>
      </w:r>
      <w:ins w:id="387" w:author="Newbold, Tim" w:date="2022-05-13T11:50:00Z">
        <w:r w:rsidR="0068056F">
          <w:rPr>
            <w:rStyle w:val="SubtleEmphasis"/>
            <w:i w:val="0"/>
            <w:iCs w:val="0"/>
            <w:color w:val="auto"/>
          </w:rPr>
          <w:t>’</w:t>
        </w:r>
      </w:ins>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1E965C7" w14:textId="63BEEB10" w:rsidR="00FD07BF" w:rsidRPr="006B2232" w:rsidRDefault="00F67E03" w:rsidP="0045528F">
      <w:pPr>
        <w:spacing w:line="276" w:lineRule="auto"/>
        <w:jc w:val="both"/>
        <w:rPr>
          <w:rStyle w:val="SubtleEmphasis"/>
          <w:i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commentRangeStart w:id="388"/>
      <w:del w:id="389" w:author="Etard, Adrienne [2]" w:date="2022-05-09T14:22:00Z">
        <w:r w:rsidRPr="1BACF65C">
          <w:rPr>
            <w:rStyle w:val="SubtleEmphasis"/>
            <w:i w:val="0"/>
            <w:iCs w:val="0"/>
            <w:color w:val="auto"/>
          </w:rPr>
          <w:delText>As we d</w:delText>
        </w:r>
        <w:r w:rsidR="00220398">
          <w:rPr>
            <w:rStyle w:val="SubtleEmphasis"/>
            <w:i w:val="0"/>
            <w:iCs w:val="0"/>
            <w:color w:val="auto"/>
          </w:rPr>
          <w:delText>id</w:delText>
        </w:r>
        <w:r w:rsidRPr="1BACF65C">
          <w:rPr>
            <w:rStyle w:val="SubtleEmphasis"/>
            <w:i w:val="0"/>
            <w:iCs w:val="0"/>
            <w:color w:val="auto"/>
          </w:rPr>
          <w:delText xml:space="preserve"> not include any interaction</w:delText>
        </w:r>
        <w:r w:rsidR="00220398">
          <w:rPr>
            <w:rStyle w:val="SubtleEmphasis"/>
            <w:i w:val="0"/>
            <w:iCs w:val="0"/>
            <w:color w:val="auto"/>
          </w:rPr>
          <w:delText>s</w:delText>
        </w:r>
        <w:r w:rsidRPr="1BACF65C">
          <w:rPr>
            <w:rStyle w:val="SubtleEmphasis"/>
            <w:i w:val="0"/>
            <w:iCs w:val="0"/>
            <w:color w:val="auto"/>
          </w:rPr>
          <w:delText xml:space="preserve"> among the species-level predictors, the slope of the relationship between occurrence probability and a given predictor is similar for any </w:delText>
        </w:r>
        <w:r w:rsidR="00023993" w:rsidRPr="1BACF65C">
          <w:rPr>
            <w:rStyle w:val="SubtleEmphasis"/>
            <w:i w:val="0"/>
            <w:iCs w:val="0"/>
            <w:color w:val="auto"/>
          </w:rPr>
          <w:delText xml:space="preserve">value of </w:delText>
        </w:r>
        <w:r w:rsidR="002B530A">
          <w:rPr>
            <w:rStyle w:val="SubtleEmphasis"/>
            <w:i w:val="0"/>
            <w:iCs w:val="0"/>
            <w:color w:val="auto"/>
          </w:rPr>
          <w:delText>another</w:delText>
        </w:r>
        <w:r w:rsidR="00023993" w:rsidRPr="1BACF65C">
          <w:rPr>
            <w:rStyle w:val="SubtleEmphasis"/>
            <w:i w:val="0"/>
            <w:iCs w:val="0"/>
            <w:color w:val="auto"/>
          </w:rPr>
          <w:delText xml:space="preserve"> species-level predictor.</w:delText>
        </w:r>
        <w:commentRangeEnd w:id="388"/>
        <w:r w:rsidR="00220398">
          <w:rPr>
            <w:rStyle w:val="CommentReference"/>
          </w:rPr>
          <w:commentReference w:id="388"/>
        </w:r>
        <w:r w:rsidRPr="1BACF65C">
          <w:rPr>
            <w:rStyle w:val="SubtleEmphasis"/>
            <w:i w:val="0"/>
            <w:iCs w:val="0"/>
            <w:color w:val="auto"/>
          </w:rPr>
          <w:delText xml:space="preserve"> </w:delText>
        </w:r>
      </w:del>
      <w:commentRangeStart w:id="390"/>
      <w:del w:id="391" w:author="Etard, Adrienne [2]" w:date="2022-05-09T14:23:00Z">
        <w:r w:rsidR="001D53D5" w:rsidRPr="1BACF65C">
          <w:rPr>
            <w:rStyle w:val="SubtleEmphasis"/>
            <w:i w:val="0"/>
            <w:iCs w:val="0"/>
            <w:color w:val="auto"/>
          </w:rPr>
          <w:delText>Thus, we assess the effects of continuous traits on species’ occurrence probability by comparing the slope of the relationship between primary vegetation (the reference level) and other land-use types.</w:delText>
        </w:r>
        <w:commentRangeEnd w:id="390"/>
        <w:r w:rsidR="00493F8B">
          <w:rPr>
            <w:rStyle w:val="CommentReference"/>
          </w:rPr>
          <w:commentReference w:id="390"/>
        </w:r>
        <w:r w:rsidR="001D53D5" w:rsidRPr="1BACF65C">
          <w:rPr>
            <w:rStyle w:val="SubtleEmphasis"/>
            <w:i w:val="0"/>
            <w:iCs w:val="0"/>
            <w:color w:val="auto"/>
          </w:rPr>
          <w:delText xml:space="preserve"> </w:delText>
        </w:r>
      </w:del>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392"/>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del w:id="393" w:author="Newbold, Tim" w:date="2022-05-13T11:50:00Z">
        <w:r w:rsidR="5509F980" w:rsidRPr="1BACF65C" w:rsidDel="00E654F6">
          <w:rPr>
            <w:rStyle w:val="SubtleEmphasis"/>
            <w:i w:val="0"/>
            <w:iCs w:val="0"/>
            <w:color w:val="auto"/>
          </w:rPr>
          <w:delText>continuous predictor</w:delText>
        </w:r>
      </w:del>
      <w:ins w:id="394" w:author="Newbold, Tim" w:date="2022-05-13T11:50:00Z">
        <w:r w:rsidR="00E654F6">
          <w:rPr>
            <w:rStyle w:val="SubtleEmphasis"/>
            <w:i w:val="0"/>
            <w:iCs w:val="0"/>
            <w:color w:val="auto"/>
          </w:rPr>
          <w:t>ecological characteristic</w:t>
        </w:r>
      </w:ins>
      <w:r w:rsidR="5509F980" w:rsidRPr="1BACF65C">
        <w:rPr>
          <w:rStyle w:val="SubtleEmphasis"/>
          <w:i w:val="0"/>
          <w:iCs w:val="0"/>
          <w:color w:val="auto"/>
        </w:rPr>
        <w:t xml:space="preserve"> are associated with </w:t>
      </w:r>
      <w:ins w:id="395" w:author="Newbold, Tim" w:date="2022-05-13T11:50:00Z">
        <w:r w:rsidR="00E654F6">
          <w:rPr>
            <w:rStyle w:val="SubtleEmphasis"/>
            <w:i w:val="0"/>
            <w:iCs w:val="0"/>
            <w:color w:val="auto"/>
          </w:rPr>
          <w:t xml:space="preserve">relatively </w:t>
        </w:r>
      </w:ins>
      <w:r w:rsidR="5509F980" w:rsidRPr="1BACF65C">
        <w:rPr>
          <w:rStyle w:val="SubtleEmphasis"/>
          <w:i w:val="0"/>
          <w:iCs w:val="0"/>
          <w:color w:val="auto"/>
        </w:rPr>
        <w:t>higher occurrence probability in that land-use type).</w:t>
      </w:r>
      <w:commentRangeEnd w:id="392"/>
      <w:r w:rsidR="001D69E3">
        <w:rPr>
          <w:rStyle w:val="CommentReference"/>
        </w:rPr>
        <w:commentReference w:id="392"/>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w:t>
      </w:r>
      <w:del w:id="396" w:author="Newbold, Tim" w:date="2022-05-13T11:51:00Z">
        <w:r w:rsidR="00F62B18" w:rsidDel="00EA7864">
          <w:rPr>
            <w:rStyle w:val="SubtleEmphasis"/>
            <w:i w:val="0"/>
            <w:iCs w:val="0"/>
            <w:color w:val="auto"/>
          </w:rPr>
          <w:delText xml:space="preserve"> </w:delText>
        </w:r>
      </w:del>
      <w:r w:rsidR="00F62B18">
        <w:rPr>
          <w:rStyle w:val="SubtleEmphasis"/>
          <w:i w:val="0"/>
          <w:iCs w:val="0"/>
          <w:color w:val="auto"/>
        </w:rPr>
        <w:t xml:space="preserve"> predictors.</w:t>
      </w:r>
    </w:p>
    <w:p w14:paraId="440A1F69" w14:textId="083FE1E6" w:rsidR="00FD07BF" w:rsidRDefault="0025431E" w:rsidP="006B2232">
      <w:pPr>
        <w:jc w:val="center"/>
        <w:rPr>
          <w:rStyle w:val="SubtleEmphasis"/>
          <w:b/>
          <w:bCs/>
          <w:i w:val="0"/>
          <w:iCs w:val="0"/>
          <w:color w:val="auto"/>
        </w:rPr>
      </w:pPr>
      <w:commentRangeStart w:id="397"/>
      <w:r>
        <w:rPr>
          <w:noProof/>
        </w:rPr>
        <w:lastRenderedPageBreak/>
        <w:drawing>
          <wp:inline distT="0" distB="0" distL="0" distR="0" wp14:anchorId="0253617E" wp14:editId="5DCA3280">
            <wp:extent cx="5731510" cy="4112895"/>
            <wp:effectExtent l="0" t="0" r="2540" b="1905"/>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a:blip r:embed="rId19"/>
                    <a:stretch>
                      <a:fillRect/>
                    </a:stretch>
                  </pic:blipFill>
                  <pic:spPr>
                    <a:xfrm>
                      <a:off x="0" y="0"/>
                      <a:ext cx="5731510" cy="4112895"/>
                    </a:xfrm>
                    <a:prstGeom prst="rect">
                      <a:avLst/>
                    </a:prstGeom>
                  </pic:spPr>
                </pic:pic>
              </a:graphicData>
            </a:graphic>
          </wp:inline>
        </w:drawing>
      </w:r>
      <w:commentRangeEnd w:id="397"/>
      <w:r w:rsidR="00767794">
        <w:rPr>
          <w:rStyle w:val="CommentReference"/>
        </w:rPr>
        <w:commentReference w:id="397"/>
      </w:r>
      <w:commentRangeStart w:id="398"/>
      <w:commentRangeEnd w:id="398"/>
      <w:r w:rsidR="00A26AD2">
        <w:rPr>
          <w:rStyle w:val="CommentReference"/>
        </w:rPr>
        <w:commentReference w:id="398"/>
      </w:r>
    </w:p>
    <w:p w14:paraId="4DBCF311" w14:textId="7205B30F"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del w:id="399" w:author="Newbold, Tim" w:date="2022-05-13T11:53:00Z">
        <w:r w:rsidR="0078546C" w:rsidDel="00CE21EC">
          <w:rPr>
            <w:rStyle w:val="SubtleEmphasis"/>
            <w:i w:val="0"/>
            <w:iCs w:val="0"/>
            <w:color w:val="auto"/>
          </w:rPr>
          <w:delText xml:space="preserve">between </w:delText>
        </w:r>
        <w:r w:rsidR="00722F37" w:rsidDel="00CE21EC">
          <w:rPr>
            <w:rStyle w:val="SubtleEmphasis"/>
            <w:i w:val="0"/>
            <w:iCs w:val="0"/>
            <w:color w:val="auto"/>
          </w:rPr>
          <w:delText>different functional groups</w:delText>
        </w:r>
      </w:del>
      <w:ins w:id="400" w:author="Newbold, Tim" w:date="2022-05-13T11:53:00Z">
        <w:r w:rsidR="00CE21EC">
          <w:rPr>
            <w:rStyle w:val="SubtleEmphasis"/>
            <w:i w:val="0"/>
            <w:iCs w:val="0"/>
            <w:color w:val="auto"/>
          </w:rPr>
          <w:t>among species with different ecological characteristics</w:t>
        </w:r>
      </w:ins>
      <w:r w:rsidR="00722F37">
        <w:rPr>
          <w:rStyle w:val="SubtleEmphasis"/>
          <w:i w:val="0"/>
          <w:iCs w:val="0"/>
          <w:color w:val="auto"/>
        </w:rPr>
        <w:t xml:space="preserve"> in a given land-use type. </w:t>
      </w:r>
      <w:commentRangeStart w:id="401"/>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401"/>
      <w:r w:rsidR="00F2689A">
        <w:rPr>
          <w:rStyle w:val="CommentReference"/>
        </w:rPr>
        <w:commentReference w:id="401"/>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ins w:id="402" w:author="Newbold, Tim" w:date="2022-05-13T11:54:00Z">
        <w:r w:rsidR="00CA0600">
          <w:rPr>
            <w:rStyle w:val="SubtleEmphasis"/>
            <w:i w:val="0"/>
            <w:iCs w:val="0"/>
            <w:color w:val="auto"/>
          </w:rPr>
          <w:t>, i.e. a within land-use type effect</w:t>
        </w:r>
      </w:ins>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1EAADDC1"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403"/>
      <w:commentRangeEnd w:id="403"/>
      <w:r w:rsidR="00862D1A">
        <w:rPr>
          <w:rStyle w:val="CommentReference"/>
        </w:rPr>
        <w:commentReference w:id="403"/>
      </w:r>
      <w:r w:rsidR="00862D1A">
        <w:rPr>
          <w:rStyle w:val="SubtleEmphasis"/>
          <w:i w:val="0"/>
          <w:iCs w:val="0"/>
          <w:color w:val="auto"/>
        </w:rPr>
        <w:t xml:space="preserve"> ecological characteristics</w:t>
      </w:r>
      <w:del w:id="404" w:author="Newbold, Tim" w:date="2022-05-13T11:54:00Z">
        <w:r w:rsidR="00346B37" w:rsidDel="00360E6D">
          <w:rPr>
            <w:rStyle w:val="SubtleEmphasis"/>
            <w:i w:val="0"/>
            <w:iCs w:val="0"/>
            <w:color w:val="auto"/>
          </w:rPr>
          <w:delText xml:space="preserve"> </w:delText>
        </w:r>
        <w:commentRangeStart w:id="405"/>
        <w:r w:rsidR="00346B37" w:rsidDel="00360E6D">
          <w:rPr>
            <w:rStyle w:val="SubtleEmphasis"/>
            <w:i w:val="0"/>
            <w:iCs w:val="0"/>
            <w:color w:val="auto"/>
          </w:rPr>
          <w:delText>(except for diet</w:delText>
        </w:r>
        <w:r w:rsidR="00415623" w:rsidDel="00360E6D">
          <w:rPr>
            <w:rStyle w:val="SubtleEmphasis"/>
            <w:i w:val="0"/>
            <w:iCs w:val="0"/>
            <w:color w:val="auto"/>
          </w:rPr>
          <w:delText>, for which we fitted partial models</w:delText>
        </w:r>
        <w:r w:rsidR="00346B37" w:rsidDel="00360E6D">
          <w:rPr>
            <w:rStyle w:val="SubtleEmphasis"/>
            <w:i w:val="0"/>
            <w:iCs w:val="0"/>
            <w:color w:val="auto"/>
          </w:rPr>
          <w:delText>)</w:delText>
        </w:r>
      </w:del>
      <w:commentRangeEnd w:id="405"/>
      <w:r w:rsidR="00974762">
        <w:rPr>
          <w:rStyle w:val="CommentReference"/>
        </w:rPr>
        <w:commentReference w:id="405"/>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60F1CE8F"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406"/>
      <w:commentRangeStart w:id="407"/>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406"/>
      <w:r w:rsidR="00734B2E">
        <w:rPr>
          <w:rStyle w:val="CommentReference"/>
        </w:rPr>
        <w:commentReference w:id="406"/>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407"/>
      <w:r w:rsidR="002341E8">
        <w:rPr>
          <w:rStyle w:val="CommentReference"/>
        </w:rPr>
        <w:commentReference w:id="407"/>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ins w:id="408" w:author="Newbold, Tim" w:date="2022-05-13T13:40:00Z">
        <w:r w:rsidR="009762E0">
          <w:rPr>
            <w:rStyle w:val="SubtleEmphasis"/>
            <w:i w:val="0"/>
            <w:iCs w:val="0"/>
            <w:color w:val="auto"/>
          </w:rPr>
          <w:t>s</w:t>
        </w:r>
      </w:ins>
      <w:r w:rsidR="00593C5E" w:rsidRPr="00CA3D96">
        <w:rPr>
          <w:rStyle w:val="SubtleEmphasis"/>
          <w:i w:val="0"/>
          <w:iCs w:val="0"/>
          <w:color w:val="auto"/>
        </w:rPr>
        <w:t xml:space="preserve"> </w:t>
      </w:r>
      <w:del w:id="409" w:author="Newbold, Tim" w:date="2022-05-13T13:40:00Z">
        <w:r w:rsidR="00593C5E" w:rsidRPr="00CA3D96" w:rsidDel="009762E0">
          <w:rPr>
            <w:rStyle w:val="SubtleEmphasis"/>
            <w:i w:val="0"/>
            <w:iCs w:val="0"/>
            <w:color w:val="auto"/>
          </w:rPr>
          <w:delText>space</w:delText>
        </w:r>
        <w:r w:rsidR="00296240" w:rsidRPr="00CA3D96" w:rsidDel="009762E0">
          <w:rPr>
            <w:rStyle w:val="SubtleEmphasis"/>
            <w:i w:val="0"/>
            <w:iCs w:val="0"/>
            <w:color w:val="auto"/>
          </w:rPr>
          <w:delText xml:space="preserve"> </w:delText>
        </w:r>
      </w:del>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410"/>
      <w:r w:rsidR="00060C43" w:rsidRPr="00CA3D96">
        <w:t>c</w:t>
      </w:r>
      <w:r w:rsidRPr="00CA3D96">
        <w:t>limat</w:t>
      </w:r>
      <w:r w:rsidR="00060C43" w:rsidRPr="00CA3D96">
        <w:t>e</w:t>
      </w:r>
      <w:r w:rsidRPr="00CA3D96">
        <w:t xml:space="preserve"> data</w:t>
      </w:r>
      <w:commentRangeEnd w:id="410"/>
      <w:r w:rsidR="005304BF">
        <w:rPr>
          <w:rStyle w:val="CommentReference"/>
        </w:rPr>
        <w:commentReference w:id="410"/>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411"/>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411"/>
      <w:r w:rsidR="003160FE">
        <w:rPr>
          <w:rStyle w:val="CommentReference"/>
        </w:rPr>
        <w:commentReference w:id="411"/>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1518642" w14:textId="78FEB394" w:rsidR="00D62235" w:rsidRPr="007B5EA0" w:rsidRDefault="0002323B" w:rsidP="0089298E">
      <w:pPr>
        <w:spacing w:line="276" w:lineRule="auto"/>
        <w:jc w:val="both"/>
        <w:rPr>
          <w:rFonts w:cstheme="minorHAnsi"/>
        </w:rPr>
      </w:pPr>
      <w:r w:rsidRPr="00CA3D96">
        <w:t xml:space="preserve">All </w:t>
      </w:r>
      <w:r w:rsidR="00113143" w:rsidRPr="00CA3D96">
        <w:t xml:space="preserve">climatic variables and distribution files were reprojected </w:t>
      </w:r>
      <w:del w:id="412" w:author="Newbold, Tim" w:date="2022-05-13T13:41:00Z">
        <w:r w:rsidR="00113143" w:rsidRPr="00CA3D96" w:rsidDel="00C103B1">
          <w:delText>at</w:delText>
        </w:r>
        <w:r w:rsidR="00BD3BE6" w:rsidRPr="00CA3D96" w:rsidDel="00C103B1">
          <w:delText xml:space="preserve"> </w:delText>
        </w:r>
      </w:del>
      <w:ins w:id="413" w:author="Newbold, Tim" w:date="2022-05-13T13:41:00Z">
        <w:r w:rsidR="00C103B1">
          <w:t>to</w:t>
        </w:r>
        <w:r w:rsidR="00C103B1" w:rsidRPr="00CA3D96">
          <w:t xml:space="preserve"> </w:t>
        </w:r>
      </w:ins>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ins w:id="414" w:author="Newbold, Tim" w:date="2022-05-13T13:41:00Z">
        <w:r w:rsidR="00C103B1">
          <w:t>n</w:t>
        </w:r>
      </w:ins>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415"/>
      <w:commentRangeEnd w:id="415"/>
      <w:r w:rsidR="00D41B76">
        <w:rPr>
          <w:rStyle w:val="CommentReference"/>
        </w:rPr>
        <w:commentReference w:id="415"/>
      </w:r>
      <w:r w:rsidR="00D71C1A" w:rsidRPr="00CA3D96">
        <w:t>resolutions demand a large amount of memory space when working at global scales across all terrestrial vertebrates.</w:t>
      </w:r>
      <w:r w:rsidR="00EC3E52" w:rsidRPr="00CA3D96">
        <w:t xml:space="preserve"> We found the 5</w:t>
      </w:r>
      <w:ins w:id="416" w:author="Newbold, Tim" w:date="2022-05-13T13:41:00Z">
        <w:r w:rsidR="002B7110">
          <w:t>-</w:t>
        </w:r>
      </w:ins>
      <w:del w:id="417" w:author="Newbold, Tim" w:date="2022-05-13T13:41:00Z">
        <w:r w:rsidR="00EC3E52" w:rsidRPr="00CA3D96" w:rsidDel="002B7110">
          <w:delText xml:space="preserve"> </w:delText>
        </w:r>
      </w:del>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ins w:id="418" w:author="Newbold, Tim" w:date="2022-05-13T13:42:00Z">
        <w:r w:rsidR="00244082">
          <w:rPr>
            <w:rFonts w:ascii="Cambria Math" w:hAnsi="Cambria Math"/>
          </w:rPr>
          <w:t xml:space="preserve"> </w:t>
        </w:r>
      </w:ins>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419"/>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419"/>
      <w:r w:rsidR="00244082">
        <w:rPr>
          <w:rStyle w:val="CommentReference"/>
        </w:rPr>
        <w:commentReference w:id="419"/>
      </w:r>
      <w:r w:rsidR="00B12DA7" w:rsidRPr="00CA3D96">
        <w:t>.</w:t>
      </w:r>
      <w:r w:rsidR="001B2C2D" w:rsidRPr="00CA3D96">
        <w:t xml:space="preserve"> </w:t>
      </w:r>
      <w:commentRangeStart w:id="420"/>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420"/>
      <w:r w:rsidR="006D25B1">
        <w:rPr>
          <w:rStyle w:val="CommentReference"/>
        </w:rPr>
        <w:commentReference w:id="420"/>
      </w:r>
      <w:r w:rsidR="00EC3E52" w:rsidRPr="00CA3D96">
        <w:t xml:space="preserve">. </w:t>
      </w:r>
      <w:r w:rsidR="007C10E0" w:rsidRPr="00CA3D96">
        <w:t>W</w:t>
      </w:r>
      <w:r w:rsidR="00D71C1A" w:rsidRPr="00CA3D96">
        <w:t xml:space="preserve">e </w:t>
      </w:r>
      <w:r w:rsidR="007C10E0"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ins w:id="421" w:author="Newbold, Tim" w:date="2022-05-13T13:45:00Z">
        <w:r w:rsidR="007E7E5D">
          <w:t xml:space="preserve">Full details of </w:t>
        </w:r>
      </w:ins>
      <w:ins w:id="422" w:author="Newbold, Tim" w:date="2022-05-13T13:44:00Z">
        <w:r w:rsidR="007E7E5D" w:rsidRPr="007E7E5D">
          <w:t>the implementation of the CENFA framework</w:t>
        </w:r>
      </w:ins>
      <w:del w:id="423" w:author="Newbold, Tim" w:date="2022-05-13T13:44:00Z">
        <w:r w:rsidR="006234BC" w:rsidRPr="00CA3D96" w:rsidDel="007E7E5D">
          <w:delText>See</w:delText>
        </w:r>
      </w:del>
      <w:ins w:id="424" w:author="Newbold, Tim" w:date="2022-05-13T13:45:00Z">
        <w:r w:rsidR="007E7E5D">
          <w:t xml:space="preserve"> are given in the Supporting Information</w:t>
        </w:r>
      </w:ins>
      <w:r w:rsidR="006234BC" w:rsidRPr="00CA3D96">
        <w:t xml:space="preserve"> </w:t>
      </w:r>
      <w:commentRangeStart w:id="425"/>
      <w:del w:id="426" w:author="Newbold, Tim" w:date="2022-05-13T13:45:00Z">
        <w:r w:rsidR="002F79AC" w:rsidDel="007E7E5D">
          <w:delText xml:space="preserve">Appendix </w:delText>
        </w:r>
        <w:r w:rsidR="005F712F" w:rsidDel="007E7E5D">
          <w:delText>4</w:delText>
        </w:r>
        <w:commentRangeEnd w:id="425"/>
        <w:r w:rsidR="005F712F" w:rsidDel="007E7E5D">
          <w:rPr>
            <w:rStyle w:val="CommentReference"/>
          </w:rPr>
          <w:commentReference w:id="425"/>
        </w:r>
        <w:r w:rsidR="005F712F" w:rsidDel="007E7E5D">
          <w:delText xml:space="preserve">, </w:delText>
        </w:r>
      </w:del>
      <w:ins w:id="427" w:author="Newbold, Tim" w:date="2022-05-13T13:45:00Z">
        <w:r w:rsidR="007E7E5D">
          <w:t>(</w:t>
        </w:r>
      </w:ins>
      <w:commentRangeStart w:id="428"/>
      <w:r w:rsidR="006234BC" w:rsidRPr="00CA3D96">
        <w:t>S</w:t>
      </w:r>
      <w:r w:rsidR="00326A3D">
        <w:t>5</w:t>
      </w:r>
      <w:commentRangeEnd w:id="428"/>
      <w:r w:rsidR="00BA232D">
        <w:rPr>
          <w:rStyle w:val="CommentReference"/>
        </w:rPr>
        <w:commentReference w:id="428"/>
      </w:r>
      <w:del w:id="429" w:author="Newbold, Tim" w:date="2022-05-13T13:45:00Z">
        <w:r w:rsidR="001101F3" w:rsidRPr="007B5EA0" w:rsidDel="007E7E5D">
          <w:rPr>
            <w:rFonts w:cstheme="minorHAnsi"/>
          </w:rPr>
          <w:delText>:</w:delText>
        </w:r>
      </w:del>
      <w:r w:rsidR="001101F3" w:rsidRPr="007B5EA0">
        <w:rPr>
          <w:rFonts w:cstheme="minorHAnsi"/>
        </w:rPr>
        <w:t xml:space="preserve"> “</w:t>
      </w:r>
      <w:r w:rsidR="007B5EA0" w:rsidRPr="007B5EA0">
        <w:rPr>
          <w:rFonts w:cstheme="minorHAnsi"/>
        </w:rPr>
        <w:t xml:space="preserve">Implementing Climate-niche Factor Analysis </w:t>
      </w:r>
      <w:del w:id="430" w:author="Newbold, Tim" w:date="2022-05-13T13:45:00Z">
        <w:r w:rsidR="007B5EA0" w:rsidRPr="007B5EA0" w:rsidDel="007E7E5D">
          <w:rPr>
            <w:rFonts w:cstheme="minorHAnsi"/>
          </w:rPr>
          <w:delText>(CENFA; Rinnan and Lawler</w:delText>
        </w:r>
        <w:r w:rsidR="007B5EA0" w:rsidDel="007E7E5D">
          <w:rPr>
            <w:rFonts w:cstheme="minorHAnsi"/>
          </w:rPr>
          <w:delText xml:space="preserve"> </w:delText>
        </w:r>
        <w:r w:rsidR="007B5EA0" w:rsidRPr="007B5EA0" w:rsidDel="007E7E5D">
          <w:rPr>
            <w:rFonts w:cstheme="minorHAnsi"/>
          </w:rPr>
          <w:delText xml:space="preserve">(2019)) </w:delText>
        </w:r>
      </w:del>
      <w:r w:rsidR="007B5EA0" w:rsidRPr="007B5EA0">
        <w:rPr>
          <w:rFonts w:cstheme="minorHAnsi"/>
        </w:rPr>
        <w:t>across terrestrial vertebrates</w:t>
      </w:r>
      <w:r w:rsidR="001101F3">
        <w:t>”</w:t>
      </w:r>
      <w:ins w:id="431" w:author="Newbold, Tim" w:date="2022-05-13T13:45:00Z">
        <w:r w:rsidR="007814EF">
          <w:t>)</w:t>
        </w:r>
      </w:ins>
      <w:del w:id="432" w:author="Newbold, Tim" w:date="2022-05-13T13:45:00Z">
        <w:r w:rsidR="006234BC" w:rsidRPr="00CA3D96" w:rsidDel="007814EF">
          <w:delText xml:space="preserve"> for more details on</w:delText>
        </w:r>
      </w:del>
      <w:del w:id="433" w:author="Newbold, Tim" w:date="2022-05-13T13:44:00Z">
        <w:r w:rsidR="006234BC" w:rsidRPr="00CA3D96" w:rsidDel="007E7E5D">
          <w:delText xml:space="preserve"> the implementation of the CENFA framework</w:delText>
        </w:r>
      </w:del>
      <w:r w:rsidR="006234BC" w:rsidRPr="00CA3D96">
        <w:t>.</w:t>
      </w:r>
    </w:p>
    <w:p w14:paraId="3CFF663A" w14:textId="15F23786" w:rsidR="00F46113" w:rsidRPr="00CA3D96" w:rsidRDefault="00F46113" w:rsidP="0089298E">
      <w:pPr>
        <w:spacing w:line="276" w:lineRule="auto"/>
        <w:rPr>
          <w:rStyle w:val="SubtleEmphasis"/>
          <w:b/>
          <w:bCs/>
          <w:color w:val="auto"/>
        </w:rPr>
      </w:pPr>
      <w:r w:rsidRPr="00CA3D96">
        <w:rPr>
          <w:rStyle w:val="SubtleEmphasis"/>
          <w:b/>
          <w:bCs/>
          <w:color w:val="auto"/>
        </w:rPr>
        <w:t>Models</w:t>
      </w:r>
    </w:p>
    <w:p w14:paraId="68BB68F3" w14:textId="23D7C8AD"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del w:id="434" w:author="Newbold, Tim" w:date="2022-05-13T13:46:00Z">
        <w:r w:rsidR="001B2C2D" w:rsidRPr="00CA3D96" w:rsidDel="00555F23">
          <w:rPr>
            <w:rStyle w:val="SubtleEmphasis"/>
            <w:i w:val="0"/>
            <w:iCs w:val="0"/>
            <w:color w:val="auto"/>
          </w:rPr>
          <w:delText xml:space="preserve">with </w:delText>
        </w:r>
      </w:del>
      <w:ins w:id="435" w:author="Newbold, Tim" w:date="2022-05-13T13:46:00Z">
        <w:r w:rsidR="00555F23">
          <w:rPr>
            <w:rStyle w:val="SubtleEmphasis"/>
            <w:i w:val="0"/>
            <w:iCs w:val="0"/>
            <w:color w:val="auto"/>
          </w:rPr>
          <w:t>in</w:t>
        </w:r>
        <w:r w:rsidR="00555F23" w:rsidRPr="00CA3D96">
          <w:rPr>
            <w:rStyle w:val="SubtleEmphasis"/>
            <w:i w:val="0"/>
            <w:iCs w:val="0"/>
            <w:color w:val="auto"/>
          </w:rPr>
          <w:t xml:space="preserve"> </w:t>
        </w:r>
      </w:ins>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436"/>
      <w:r w:rsidR="001B2C2D" w:rsidRPr="00CA3D96">
        <w:rPr>
          <w:rStyle w:val="SubtleEmphasis"/>
          <w:i w:val="0"/>
          <w:iCs w:val="0"/>
          <w:color w:val="auto"/>
        </w:rPr>
        <w:t xml:space="preserve"> R package</w:t>
      </w:r>
      <w:commentRangeEnd w:id="436"/>
      <w:r w:rsidR="00231474">
        <w:rPr>
          <w:rStyle w:val="CommentReference"/>
        </w:rPr>
        <w:commentReference w:id="436"/>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sensitivity to climate change</w:t>
      </w:r>
      <w:ins w:id="437" w:author="Newbold, Tim" w:date="2022-05-13T13:48:00Z">
        <w:r w:rsidR="00555F23">
          <w:rPr>
            <w:rStyle w:val="SubtleEmphasis"/>
            <w:i w:val="0"/>
            <w:iCs w:val="0"/>
            <w:color w:val="auto"/>
          </w:rPr>
          <w:t>, while</w:t>
        </w:r>
      </w:ins>
      <w:del w:id="438" w:author="Newbold, Tim" w:date="2022-05-13T13:48:00Z">
        <w:r w:rsidRPr="00CA3D96" w:rsidDel="00555F23">
          <w:rPr>
            <w:rStyle w:val="SubtleEmphasis"/>
            <w:i w:val="0"/>
            <w:iCs w:val="0"/>
            <w:color w:val="auto"/>
          </w:rPr>
          <w:delText xml:space="preserve">. </w:delText>
        </w:r>
        <w:r w:rsidR="007A5F02" w:rsidRPr="00CA3D96" w:rsidDel="00555F23">
          <w:rPr>
            <w:rStyle w:val="SubtleEmphasis"/>
            <w:i w:val="0"/>
            <w:iCs w:val="0"/>
            <w:color w:val="auto"/>
          </w:rPr>
          <w:delText xml:space="preserve">PGLS regressions </w:delText>
        </w:r>
        <w:r w:rsidRPr="00CA3D96" w:rsidDel="00555F23">
          <w:rPr>
            <w:rStyle w:val="SubtleEmphasis"/>
            <w:i w:val="0"/>
            <w:iCs w:val="0"/>
            <w:color w:val="auto"/>
          </w:rPr>
          <w:delText>allowed us to</w:delText>
        </w:r>
      </w:del>
      <w:r w:rsidRPr="00CA3D96">
        <w:rPr>
          <w:rStyle w:val="SubtleEmphasis"/>
          <w:i w:val="0"/>
          <w:iCs w:val="0"/>
          <w:color w:val="auto"/>
        </w:rPr>
        <w:t xml:space="preserve"> control</w:t>
      </w:r>
      <w:ins w:id="439" w:author="Newbold, Tim" w:date="2022-05-13T13:49:00Z">
        <w:r w:rsidR="00555F23">
          <w:rPr>
            <w:rStyle w:val="SubtleEmphasis"/>
            <w:i w:val="0"/>
            <w:iCs w:val="0"/>
            <w:color w:val="auto"/>
          </w:rPr>
          <w:t>ling</w:t>
        </w:r>
      </w:ins>
      <w:r w:rsidRPr="00CA3D96">
        <w:rPr>
          <w:rStyle w:val="SubtleEmphasis"/>
          <w:i w:val="0"/>
          <w:iCs w:val="0"/>
          <w:color w:val="auto"/>
        </w:rPr>
        <w:t xml:space="preserve"> for phylogenetic </w:t>
      </w:r>
      <w:r w:rsidRPr="00CA3D96">
        <w:rPr>
          <w:rStyle w:val="SubtleEmphasis"/>
          <w:i w:val="0"/>
          <w:iCs w:val="0"/>
          <w:color w:val="auto"/>
        </w:rPr>
        <w:lastRenderedPageBreak/>
        <w:t xml:space="preserve">relationships among species. </w:t>
      </w:r>
      <w:commentRangeStart w:id="440"/>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440"/>
      <w:r w:rsidR="00C85E5D">
        <w:rPr>
          <w:rStyle w:val="CommentReference"/>
        </w:rPr>
        <w:commentReference w:id="440"/>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del w:id="441" w:author="Newbold, Tim" w:date="2022-05-13T13:49:00Z">
        <w:r w:rsidR="00CD72EE" w:rsidRPr="00CA3D96" w:rsidDel="00DE4651">
          <w:rPr>
            <w:rStyle w:val="SubtleEmphasis"/>
            <w:i w:val="0"/>
            <w:iCs w:val="0"/>
            <w:color w:val="auto"/>
          </w:rPr>
          <w:delText>w</w:delText>
        </w:r>
        <w:r w:rsidRPr="00CA3D96" w:rsidDel="00DE4651">
          <w:rPr>
            <w:rStyle w:val="SubtleEmphasis"/>
            <w:i w:val="0"/>
            <w:iCs w:val="0"/>
            <w:color w:val="auto"/>
          </w:rPr>
          <w:delText xml:space="preserve">e </w:delText>
        </w:r>
      </w:del>
      <w:ins w:id="442" w:author="Newbold, Tim" w:date="2022-05-13T13:49:00Z">
        <w:r w:rsidR="00DE4651">
          <w:rPr>
            <w:rStyle w:val="SubtleEmphasis"/>
            <w:i w:val="0"/>
            <w:iCs w:val="0"/>
            <w:color w:val="auto"/>
          </w:rPr>
          <w:t>then</w:t>
        </w:r>
        <w:r w:rsidR="00DE4651" w:rsidRPr="00CA3D96">
          <w:rPr>
            <w:rStyle w:val="SubtleEmphasis"/>
            <w:i w:val="0"/>
            <w:iCs w:val="0"/>
            <w:color w:val="auto"/>
          </w:rPr>
          <w:t xml:space="preserve"> </w:t>
        </w:r>
      </w:ins>
      <w:r w:rsidRPr="00CA3D96">
        <w:rPr>
          <w:rStyle w:val="SubtleEmphasis"/>
          <w:i w:val="0"/>
          <w:iCs w:val="0"/>
          <w:color w:val="auto"/>
        </w:rPr>
        <w:t xml:space="preserve">built </w:t>
      </w:r>
      <w:ins w:id="443" w:author="Newbold, Tim" w:date="2022-05-13T13:49:00Z">
        <w:r w:rsidR="00DE4651">
          <w:rPr>
            <w:rStyle w:val="SubtleEmphasis"/>
            <w:i w:val="0"/>
            <w:iCs w:val="0"/>
            <w:color w:val="auto"/>
          </w:rPr>
          <w:t>c</w:t>
        </w:r>
      </w:ins>
      <w:del w:id="444" w:author="Newbold, Tim" w:date="2022-05-13T13:49:00Z">
        <w:r w:rsidR="00C85E5D" w:rsidDel="00DE4651">
          <w:rPr>
            <w:rStyle w:val="SubtleEmphasis"/>
            <w:i w:val="0"/>
            <w:iCs w:val="0"/>
            <w:color w:val="auto"/>
          </w:rPr>
          <w:delText>C</w:delText>
        </w:r>
      </w:del>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ecological 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ins w:id="445" w:author="Newbold, Tim" w:date="2022-05-13T13:49:00Z">
        <w:r w:rsidR="00DE259D">
          <w:rPr>
            <w:rStyle w:val="SubtleEmphasis"/>
            <w:i w:val="0"/>
            <w:iCs w:val="0"/>
            <w:color w:val="auto"/>
          </w:rPr>
          <w:t>c</w:t>
        </w:r>
      </w:ins>
      <w:del w:id="446" w:author="Newbold, Tim" w:date="2022-05-13T13:49:00Z">
        <w:r w:rsidR="00FA599B" w:rsidDel="00DE259D">
          <w:rPr>
            <w:rStyle w:val="SubtleEmphasis"/>
            <w:i w:val="0"/>
            <w:iCs w:val="0"/>
            <w:color w:val="auto"/>
          </w:rPr>
          <w:delText>C</w:delText>
        </w:r>
      </w:del>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del w:id="447" w:author="Newbold, Tim" w:date="2022-05-13T13:49:00Z">
        <w:r w:rsidR="002152C8" w:rsidRPr="00CA3D96" w:rsidDel="00DE259D">
          <w:rPr>
            <w:rStyle w:val="SubtleEmphasis"/>
            <w:i w:val="0"/>
            <w:iCs w:val="0"/>
            <w:color w:val="auto"/>
          </w:rPr>
          <w:delText xml:space="preserve">where </w:delText>
        </w:r>
      </w:del>
      <w:ins w:id="448" w:author="Newbold, Tim" w:date="2022-05-13T13:49:00Z">
        <w:r w:rsidR="00DE259D">
          <w:rPr>
            <w:rStyle w:val="SubtleEmphasis"/>
            <w:i w:val="0"/>
            <w:iCs w:val="0"/>
            <w:color w:val="auto"/>
          </w:rPr>
          <w:t xml:space="preserve">for which </w:t>
        </w:r>
      </w:ins>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449"/>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449"/>
      <w:r w:rsidR="00C92CA0">
        <w:rPr>
          <w:rStyle w:val="CommentReference"/>
        </w:rPr>
        <w:commentReference w:id="449"/>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w:t>
      </w:r>
      <w:del w:id="450" w:author="Newbold, Tim" w:date="2022-05-13T13:50:00Z">
        <w:r w:rsidR="007B64F7" w:rsidDel="00F17875">
          <w:rPr>
            <w:rStyle w:val="SubtleEmphasis"/>
            <w:i w:val="0"/>
            <w:iCs w:val="0"/>
            <w:color w:val="auto"/>
          </w:rPr>
          <w:delText>s</w:delText>
        </w:r>
      </w:del>
      <w:r w:rsidR="00B37172">
        <w:rPr>
          <w:rStyle w:val="SubtleEmphasis"/>
          <w:i w:val="0"/>
          <w:iCs w:val="0"/>
          <w:color w:val="auto"/>
        </w:rPr>
        <w:t xml:space="preserve"> </w:t>
      </w:r>
      <w:ins w:id="451" w:author="Newbold, Tim" w:date="2022-05-13T13:50:00Z">
        <w:r w:rsidR="00C6401C">
          <w:rPr>
            <w:rStyle w:val="SubtleEmphasis"/>
            <w:i w:val="0"/>
            <w:iCs w:val="0"/>
            <w:color w:val="auto"/>
          </w:rPr>
          <w:t xml:space="preserve">had a simpler </w:t>
        </w:r>
      </w:ins>
      <w:r w:rsidR="00B37172">
        <w:rPr>
          <w:rStyle w:val="SubtleEmphasis"/>
          <w:i w:val="0"/>
          <w:iCs w:val="0"/>
          <w:color w:val="auto"/>
        </w:rPr>
        <w:t xml:space="preserve">structure </w:t>
      </w:r>
      <w:del w:id="452" w:author="Newbold, Tim" w:date="2022-05-13T13:50:00Z">
        <w:r w:rsidR="00B37172" w:rsidDel="00C6401C">
          <w:rPr>
            <w:rStyle w:val="SubtleEmphasis"/>
            <w:i w:val="0"/>
            <w:iCs w:val="0"/>
            <w:color w:val="auto"/>
          </w:rPr>
          <w:delText>was simpler</w:delText>
        </w:r>
        <w:r w:rsidR="00C43E65" w:rsidDel="00C6401C">
          <w:rPr>
            <w:rStyle w:val="SubtleEmphasis"/>
            <w:i w:val="0"/>
            <w:iCs w:val="0"/>
            <w:color w:val="auto"/>
          </w:rPr>
          <w:delText xml:space="preserve"> </w:delText>
        </w:r>
      </w:del>
      <w:r w:rsidR="00C43E65">
        <w:rPr>
          <w:rStyle w:val="SubtleEmphasis"/>
          <w:i w:val="0"/>
          <w:iCs w:val="0"/>
          <w:color w:val="auto"/>
        </w:rPr>
        <w:t xml:space="preserve">than </w:t>
      </w:r>
      <w:del w:id="453" w:author="Newbold, Tim" w:date="2022-05-13T13:50:00Z">
        <w:r w:rsidR="00C43E65" w:rsidDel="00C6401C">
          <w:rPr>
            <w:rStyle w:val="SubtleEmphasis"/>
            <w:i w:val="0"/>
            <w:iCs w:val="0"/>
            <w:color w:val="auto"/>
          </w:rPr>
          <w:delText xml:space="preserve">that of </w:delText>
        </w:r>
      </w:del>
      <w:r w:rsidR="00C43E65">
        <w:rPr>
          <w:rStyle w:val="SubtleEmphasis"/>
          <w:i w:val="0"/>
          <w:iCs w:val="0"/>
          <w:color w:val="auto"/>
        </w:rPr>
        <w:t>the land-use models</w:t>
      </w:r>
      <w:r w:rsidR="00B37172">
        <w:rPr>
          <w:rStyle w:val="SubtleEmphasis"/>
          <w:i w:val="0"/>
          <w:iCs w:val="0"/>
          <w:color w:val="auto"/>
        </w:rPr>
        <w:t>,</w:t>
      </w:r>
      <w:r w:rsidR="00C43E65">
        <w:rPr>
          <w:rStyle w:val="SubtleEmphasis"/>
          <w:i w:val="0"/>
          <w:iCs w:val="0"/>
          <w:color w:val="auto"/>
        </w:rPr>
        <w:t xml:space="preserve"> </w:t>
      </w:r>
      <w:del w:id="454" w:author="Newbold, Tim" w:date="2022-05-13T13:50:00Z">
        <w:r w:rsidR="00C43E65" w:rsidDel="00C6401C">
          <w:rPr>
            <w:rStyle w:val="SubtleEmphasis"/>
            <w:i w:val="0"/>
            <w:iCs w:val="0"/>
            <w:color w:val="auto"/>
          </w:rPr>
          <w:delText xml:space="preserve">they </w:delText>
        </w:r>
      </w:del>
      <w:ins w:id="455" w:author="Newbold, Tim" w:date="2022-05-13T13:50:00Z">
        <w:r w:rsidR="00F3730D">
          <w:rPr>
            <w:rStyle w:val="SubtleEmphasis"/>
            <w:i w:val="0"/>
            <w:iCs w:val="0"/>
            <w:color w:val="auto"/>
          </w:rPr>
          <w:t xml:space="preserve">and </w:t>
        </w:r>
      </w:ins>
      <w:r w:rsidR="00C43E65">
        <w:rPr>
          <w:rStyle w:val="SubtleEmphasis"/>
          <w:i w:val="0"/>
          <w:iCs w:val="0"/>
          <w:color w:val="auto"/>
        </w:rPr>
        <w:t xml:space="preserve">were </w:t>
      </w:r>
      <w:del w:id="456" w:author="Newbold, Tim" w:date="2022-05-13T13:50:00Z">
        <w:r w:rsidR="00C43E65" w:rsidDel="00C6401C">
          <w:rPr>
            <w:rStyle w:val="SubtleEmphasis"/>
            <w:i w:val="0"/>
            <w:iCs w:val="0"/>
            <w:color w:val="auto"/>
          </w:rPr>
          <w:delText xml:space="preserve">also </w:delText>
        </w:r>
      </w:del>
      <w:r w:rsidR="00C43E65">
        <w:rPr>
          <w:rStyle w:val="SubtleEmphasis"/>
          <w:i w:val="0"/>
          <w:iCs w:val="0"/>
          <w:color w:val="auto"/>
        </w:rPr>
        <w:t>less computationally intensive</w:t>
      </w:r>
      <w:r w:rsidR="006D7CC2">
        <w:rPr>
          <w:rStyle w:val="SubtleEmphasis"/>
          <w:i w:val="0"/>
          <w:iCs w:val="0"/>
          <w:color w:val="auto"/>
        </w:rPr>
        <w:t>,</w:t>
      </w:r>
      <w:r w:rsidR="00532A73">
        <w:rPr>
          <w:rStyle w:val="SubtleEmphasis"/>
          <w:i w:val="0"/>
          <w:iCs w:val="0"/>
          <w:color w:val="auto"/>
        </w:rPr>
        <w:t xml:space="preserve"> and </w:t>
      </w:r>
      <w:del w:id="457" w:author="Newbold, Tim" w:date="2022-05-13T13:50:00Z">
        <w:r w:rsidR="006D7CC2" w:rsidDel="00F3730D">
          <w:rPr>
            <w:rStyle w:val="SubtleEmphasis"/>
            <w:i w:val="0"/>
            <w:iCs w:val="0"/>
            <w:color w:val="auto"/>
          </w:rPr>
          <w:delText xml:space="preserve">finally </w:delText>
        </w:r>
      </w:del>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B7CF59F" w:rsidR="00DC6AC4" w:rsidRPr="00FE6AFC" w:rsidRDefault="002F1FEE"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m:t>
            </m:r>
            <m:r>
              <w:ins w:id="458" w:author="Newbold, Tim" w:date="2022-05-13T13:54:00Z">
                <m:rPr>
                  <m:nor/>
                </m:rPr>
                <w:rPr>
                  <w:rStyle w:val="SubtleEmphasis"/>
                  <w:rFonts w:ascii="Cambria Math" w:hAnsi="Cambria Math" w:cstheme="minorHAnsi"/>
                  <w:i w:val="0"/>
                  <w:iCs w:val="0"/>
                  <w:color w:val="auto"/>
                </w:rPr>
                <m:t>-</m:t>
              </w:ins>
            </m:r>
            <m:r>
              <w:del w:id="459" w:author="Newbold, Tim" w:date="2022-05-13T13:54:00Z">
                <m:rPr>
                  <m:nor/>
                </m:rPr>
                <w:rPr>
                  <w:rStyle w:val="SubtleEmphasis"/>
                  <w:rFonts w:ascii="Cambria Math" w:hAnsi="Cambria Math" w:cstheme="minorHAnsi"/>
                  <w:i w:val="0"/>
                  <w:iCs w:val="0"/>
                  <w:color w:val="auto"/>
                </w:rPr>
                <m:t>-</m:t>
              </w:del>
            </m:r>
            <m:r>
              <m:rPr>
                <m:nor/>
              </m:rPr>
              <w:rPr>
                <w:rStyle w:val="SubtleEmphasis"/>
                <w:rFonts w:ascii="Cambria Math" w:hAnsi="Cambria Math" w:cstheme="minorHAnsi"/>
                <w:i w:val="0"/>
                <w:iCs w:val="0"/>
                <w:color w:val="auto"/>
              </w:rPr>
              <m:t>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58FAE063" w:rsidR="004B2AD9" w:rsidRPr="00CA3D96" w:rsidRDefault="004B2AD9" w:rsidP="004B2AD9">
      <w:pPr>
        <w:jc w:val="both"/>
        <w:rPr>
          <w:rStyle w:val="SubtleEmphasis"/>
          <w:b/>
          <w:bCs/>
          <w:color w:val="auto"/>
        </w:rPr>
      </w:pPr>
      <w:commentRangeStart w:id="460"/>
      <w:r w:rsidRPr="00CA3D96">
        <w:rPr>
          <w:rStyle w:val="SubtleEmphasis"/>
          <w:b/>
          <w:bCs/>
          <w:color w:val="auto"/>
        </w:rPr>
        <w:t xml:space="preserve">Validation: </w:t>
      </w:r>
      <w:r w:rsidR="00EB5B06" w:rsidRPr="00CA3D96">
        <w:rPr>
          <w:rStyle w:val="SubtleEmphasis"/>
          <w:b/>
          <w:bCs/>
          <w:color w:val="auto"/>
        </w:rPr>
        <w:t xml:space="preserve">fitting the models on </w:t>
      </w:r>
      <w:r w:rsidRPr="00CA3D96">
        <w:rPr>
          <w:rStyle w:val="SubtleEmphasis"/>
          <w:b/>
          <w:bCs/>
          <w:color w:val="auto"/>
        </w:rPr>
        <w:t>all species (including those with range area</w:t>
      </w:r>
      <w:r w:rsidR="008A3540" w:rsidRPr="00CA3D96">
        <w:rPr>
          <w:rStyle w:val="SubtleEmphasis"/>
          <w:b/>
          <w:bCs/>
          <w:color w:val="auto"/>
        </w:rPr>
        <w:t xml:space="preserve"> </w:t>
      </w:r>
      <w:r w:rsidR="00EB5B06" w:rsidRPr="00CA3D96">
        <w:rPr>
          <w:rStyle w:val="SubtleEmphasis"/>
          <w:rFonts w:cstheme="minorHAnsi"/>
          <w:b/>
          <w:bCs/>
          <w:color w:val="auto"/>
        </w:rPr>
        <w:t>≤</w:t>
      </w:r>
      <w:ins w:id="461" w:author="Newbold, Tim" w:date="2022-05-13T13:54:00Z">
        <w:r w:rsidR="00881774">
          <w:rPr>
            <w:rStyle w:val="SubtleEmphasis"/>
            <w:rFonts w:cstheme="minorHAnsi"/>
            <w:b/>
            <w:bCs/>
            <w:color w:val="auto"/>
          </w:rPr>
          <w:t xml:space="preserve"> </w:t>
        </w:r>
      </w:ins>
      <w:r w:rsidRPr="00CA3D96">
        <w:rPr>
          <w:rStyle w:val="SubtleEmphasis"/>
          <w:b/>
          <w:bCs/>
          <w:color w:val="auto"/>
        </w:rPr>
        <w:t>100km</w:t>
      </w:r>
      <w:r w:rsidRPr="00CA3D96">
        <w:rPr>
          <w:rStyle w:val="SubtleEmphasis"/>
          <w:b/>
          <w:bCs/>
          <w:color w:val="auto"/>
          <w:vertAlign w:val="superscript"/>
        </w:rPr>
        <w:t>2</w:t>
      </w:r>
      <w:r w:rsidRPr="00CA3D96">
        <w:rPr>
          <w:rStyle w:val="SubtleEmphasis"/>
          <w:b/>
          <w:bCs/>
          <w:color w:val="auto"/>
        </w:rPr>
        <w:t>)</w:t>
      </w:r>
      <w:commentRangeEnd w:id="460"/>
      <w:r w:rsidR="00881774">
        <w:rPr>
          <w:rStyle w:val="CommentReference"/>
        </w:rPr>
        <w:commentReference w:id="460"/>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ins w:id="462" w:author="Newbold, Tim" w:date="2022-05-13T13:55:00Z">
        <w:r w:rsidR="00881774">
          <w:rPr>
            <w:rStyle w:val="SubtleEmphasis"/>
            <w:rFonts w:cstheme="minorHAnsi"/>
            <w:i w:val="0"/>
            <w:iCs w:val="0"/>
            <w:color w:val="auto"/>
          </w:rPr>
          <w:t xml:space="preserve"> </w:t>
        </w:r>
      </w:ins>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ins w:id="463" w:author="Newbold, Tim" w:date="2022-05-13T13:55:00Z">
        <w:r w:rsidR="00881774">
          <w:rPr>
            <w:rStyle w:val="SubtleEmphasis"/>
            <w:rFonts w:cstheme="minorHAnsi"/>
            <w:i w:val="0"/>
            <w:iCs w:val="0"/>
            <w:color w:val="auto"/>
          </w:rPr>
          <w:t xml:space="preserve"> </w:t>
        </w:r>
      </w:ins>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7498CD40" w14:textId="1F005A37" w:rsidR="00FC5406" w:rsidRPr="00CA3D96" w:rsidRDefault="00FC5406" w:rsidP="00FC5406">
      <w:pPr>
        <w:jc w:val="both"/>
        <w:rPr>
          <w:rStyle w:val="SubtleEmphasis"/>
          <w:b/>
          <w:bCs/>
          <w:i w:val="0"/>
          <w:iCs w:val="0"/>
          <w:color w:val="auto"/>
        </w:rPr>
      </w:pPr>
      <w:r w:rsidRPr="00CA3D96">
        <w:rPr>
          <w:rStyle w:val="SubtleEmphasis"/>
          <w:b/>
          <w:bCs/>
          <w:color w:val="auto"/>
        </w:rPr>
        <w:t>Validation on complete trait data subset</w:t>
      </w:r>
      <w:r w:rsidR="006308A5">
        <w:rPr>
          <w:rStyle w:val="SubtleEmphasis"/>
          <w:b/>
          <w:bCs/>
          <w:color w:val="auto"/>
        </w:rPr>
        <w:t xml:space="preserve"> (</w:t>
      </w:r>
      <w:r w:rsidR="00AD40E0">
        <w:rPr>
          <w:rStyle w:val="SubtleEmphasis"/>
          <w:b/>
          <w:bCs/>
          <w:color w:val="auto"/>
        </w:rPr>
        <w:t xml:space="preserve">empirical trait values only, </w:t>
      </w:r>
      <w:r w:rsidR="006308A5">
        <w:rPr>
          <w:rStyle w:val="SubtleEmphasis"/>
          <w:b/>
          <w:bCs/>
          <w:color w:val="auto"/>
        </w:rPr>
        <w:t>no imputed trait values)</w:t>
      </w:r>
    </w:p>
    <w:p w14:paraId="27E3BA50" w14:textId="67CEDAD8"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del w:id="464" w:author="Newbold, Tim" w:date="2022-05-13T13:56:00Z">
        <w:r w:rsidR="00054782" w:rsidDel="00881774">
          <w:rPr>
            <w:rStyle w:val="SubtleEmphasis"/>
            <w:i w:val="0"/>
            <w:iCs w:val="0"/>
            <w:color w:val="auto"/>
          </w:rPr>
          <w:delText>the GVIF scores</w:delText>
        </w:r>
        <w:r w:rsidR="006C38A8" w:rsidDel="00881774">
          <w:rPr>
            <w:rStyle w:val="SubtleEmphasis"/>
            <w:i w:val="0"/>
            <w:iCs w:val="0"/>
            <w:color w:val="auto"/>
          </w:rPr>
          <w:delText xml:space="preserve"> for these models</w:delText>
        </w:r>
      </w:del>
      <w:ins w:id="465" w:author="Newbold, Tim" w:date="2022-05-13T13:56:00Z">
        <w:r w:rsidR="00881774">
          <w:rPr>
            <w:rStyle w:val="SubtleEmphasis"/>
            <w:i w:val="0"/>
            <w:iCs w:val="0"/>
            <w:color w:val="auto"/>
          </w:rPr>
          <w:t>high collinearity (</w:t>
        </w:r>
        <w:commentRangeStart w:id="466"/>
        <w:r w:rsidR="00881774">
          <w:rPr>
            <w:rStyle w:val="SubtleEmphasis"/>
            <w:i w:val="0"/>
            <w:iCs w:val="0"/>
            <w:color w:val="auto"/>
          </w:rPr>
          <w:t>GVIF &gt; 5</w:t>
        </w:r>
        <w:commentRangeEnd w:id="466"/>
        <w:r w:rsidR="00881774">
          <w:rPr>
            <w:rStyle w:val="CommentReference"/>
          </w:rPr>
          <w:commentReference w:id="466"/>
        </w:r>
        <w:r w:rsidR="00881774">
          <w:rPr>
            <w:rStyle w:val="SubtleEmphasis"/>
            <w:i w:val="0"/>
            <w:iCs w:val="0"/>
            <w:color w:val="auto"/>
          </w:rPr>
          <w:t>)</w:t>
        </w:r>
      </w:ins>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del w:id="467" w:author="Newbold, Tim" w:date="2022-05-13T13:57:00Z">
        <w:r w:rsidR="00B65E4B" w:rsidDel="00881774">
          <w:rPr>
            <w:rStyle w:val="SubtleEmphasis"/>
            <w:i w:val="0"/>
            <w:iCs w:val="0"/>
            <w:color w:val="auto"/>
          </w:rPr>
          <w:delText>large number of missing values</w:delText>
        </w:r>
        <w:r w:rsidR="007A2B9B" w:rsidDel="00881774">
          <w:rPr>
            <w:rStyle w:val="SubtleEmphasis"/>
            <w:i w:val="0"/>
            <w:iCs w:val="0"/>
            <w:color w:val="auto"/>
          </w:rPr>
          <w:delText xml:space="preserve"> impeding </w:delText>
        </w:r>
        <w:r w:rsidR="00A74FF7" w:rsidDel="00881774">
          <w:rPr>
            <w:rStyle w:val="SubtleEmphasis"/>
            <w:i w:val="0"/>
            <w:iCs w:val="0"/>
            <w:color w:val="auto"/>
          </w:rPr>
          <w:delText>the fitting of higher-order polynomials</w:delText>
        </w:r>
      </w:del>
      <w:ins w:id="468" w:author="Newbold, Tim" w:date="2022-05-13T13:57:00Z">
        <w:r w:rsidR="00881774">
          <w:rPr>
            <w:rStyle w:val="SubtleEmphasis"/>
            <w:i w:val="0"/>
            <w:iCs w:val="0"/>
            <w:color w:val="auto"/>
          </w:rPr>
          <w:t>substantially reduced sample size compared to the main models</w:t>
        </w:r>
      </w:ins>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0C8EA617"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del w:id="469" w:author="Newbold, Tim" w:date="2022-05-13T14:00:00Z">
        <w:r w:rsidDel="00AE60A8">
          <w:rPr>
            <w:rStyle w:val="SubtleEmphasis"/>
            <w:i w:val="0"/>
            <w:iCs w:val="0"/>
            <w:color w:val="auto"/>
          </w:rPr>
          <w:delText xml:space="preserve">Table 1a synthesizes the </w:delText>
        </w:r>
        <w:r w:rsidRPr="002D6147" w:rsidDel="00AE60A8">
          <w:rPr>
            <w:rStyle w:val="SubtleEmphasis"/>
            <w:color w:val="auto"/>
          </w:rPr>
          <w:delText>within land-use type</w:delText>
        </w:r>
        <w:r w:rsidDel="00AE60A8">
          <w:rPr>
            <w:rStyle w:val="SubtleEmphasis"/>
            <w:i w:val="0"/>
            <w:iCs w:val="0"/>
            <w:color w:val="auto"/>
          </w:rPr>
          <w:delText xml:space="preserve"> effects of the predictors on occurrence probability</w:delText>
        </w:r>
        <w:r w:rsidR="009B53B6" w:rsidDel="00AE60A8">
          <w:rPr>
            <w:rStyle w:val="SubtleEmphasis"/>
            <w:i w:val="0"/>
            <w:iCs w:val="0"/>
            <w:color w:val="auto"/>
          </w:rPr>
          <w:delText xml:space="preserve"> (</w:delText>
        </w:r>
        <w:r w:rsidR="00333505" w:rsidDel="00AE60A8">
          <w:rPr>
            <w:rStyle w:val="SubtleEmphasis"/>
            <w:i w:val="0"/>
            <w:iCs w:val="0"/>
            <w:color w:val="auto"/>
          </w:rPr>
          <w:delText xml:space="preserve">for all </w:delText>
        </w:r>
        <w:r w:rsidR="00F42F17" w:rsidDel="00AE60A8">
          <w:rPr>
            <w:rStyle w:val="SubtleEmphasis"/>
            <w:i w:val="0"/>
            <w:iCs w:val="0"/>
            <w:color w:val="auto"/>
          </w:rPr>
          <w:delText>except</w:delText>
        </w:r>
        <w:r w:rsidR="009B53B6" w:rsidDel="00AE60A8">
          <w:rPr>
            <w:rStyle w:val="SubtleEmphasis"/>
            <w:i w:val="0"/>
            <w:iCs w:val="0"/>
            <w:color w:val="auto"/>
          </w:rPr>
          <w:delText xml:space="preserve"> </w:delText>
        </w:r>
        <w:r w:rsidR="00F42F17" w:rsidDel="00AE60A8">
          <w:rPr>
            <w:rStyle w:val="SubtleEmphasis"/>
            <w:i w:val="0"/>
            <w:iCs w:val="0"/>
            <w:color w:val="auto"/>
          </w:rPr>
          <w:delText>diet</w:delText>
        </w:r>
        <w:r w:rsidR="009B53B6" w:rsidDel="00AE60A8">
          <w:rPr>
            <w:rStyle w:val="SubtleEmphasis"/>
            <w:i w:val="0"/>
            <w:iCs w:val="0"/>
            <w:color w:val="auto"/>
          </w:rPr>
          <w:delText>)</w:delText>
        </w:r>
        <w:r w:rsidR="000564CB" w:rsidDel="00AE60A8">
          <w:rPr>
            <w:rStyle w:val="SubtleEmphasis"/>
            <w:i w:val="0"/>
            <w:iCs w:val="0"/>
            <w:color w:val="auto"/>
          </w:rPr>
          <w:delText>, estimated from the full</w:delText>
        </w:r>
        <w:r w:rsidR="007E7D8C" w:rsidDel="00AE60A8">
          <w:rPr>
            <w:rStyle w:val="SubtleEmphasis"/>
            <w:i w:val="0"/>
            <w:iCs w:val="0"/>
            <w:color w:val="auto"/>
          </w:rPr>
          <w:delText>, all-predictor</w:delText>
        </w:r>
        <w:r w:rsidR="000564CB" w:rsidDel="00AE60A8">
          <w:rPr>
            <w:rStyle w:val="SubtleEmphasis"/>
            <w:i w:val="0"/>
            <w:iCs w:val="0"/>
            <w:color w:val="auto"/>
          </w:rPr>
          <w:delText xml:space="preserve"> models </w:delText>
        </w:r>
        <w:r w:rsidR="00C31066" w:rsidDel="00AE60A8">
          <w:rPr>
            <w:rStyle w:val="SubtleEmphasis"/>
            <w:i w:val="0"/>
            <w:iCs w:val="0"/>
            <w:color w:val="auto"/>
          </w:rPr>
          <w:delText xml:space="preserve">for </w:delText>
        </w:r>
        <w:r w:rsidR="000564CB" w:rsidDel="00AE60A8">
          <w:rPr>
            <w:rStyle w:val="SubtleEmphasis"/>
            <w:i w:val="0"/>
            <w:iCs w:val="0"/>
            <w:color w:val="auto"/>
          </w:rPr>
          <w:delText xml:space="preserve">each </w:delText>
        </w:r>
        <w:r w:rsidR="00C31066" w:rsidDel="00AE60A8">
          <w:rPr>
            <w:rStyle w:val="SubtleEmphasis"/>
            <w:i w:val="0"/>
            <w:iCs w:val="0"/>
            <w:color w:val="auto"/>
          </w:rPr>
          <w:delText>C</w:delText>
        </w:r>
        <w:r w:rsidR="000564CB" w:rsidDel="00AE60A8">
          <w:rPr>
            <w:rStyle w:val="SubtleEmphasis"/>
            <w:i w:val="0"/>
            <w:iCs w:val="0"/>
            <w:color w:val="auto"/>
          </w:rPr>
          <w:delText>lass</w:delText>
        </w:r>
        <w:r w:rsidR="00F42F17" w:rsidDel="00AE60A8">
          <w:rPr>
            <w:rStyle w:val="SubtleEmphasis"/>
            <w:i w:val="0"/>
            <w:iCs w:val="0"/>
            <w:color w:val="auto"/>
          </w:rPr>
          <w:delText>.</w:delText>
        </w:r>
        <w:r w:rsidR="0067394A" w:rsidDel="00AE60A8">
          <w:rPr>
            <w:rStyle w:val="SubtleEmphasis"/>
            <w:i w:val="0"/>
            <w:iCs w:val="0"/>
            <w:color w:val="auto"/>
          </w:rPr>
          <w:delText xml:space="preserve"> </w:delText>
        </w:r>
      </w:del>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del w:id="470" w:author="Newbold, Tim" w:date="2022-05-13T14:01:00Z">
        <w:r w:rsidR="0067394A" w:rsidDel="006B4E47">
          <w:rPr>
            <w:rStyle w:val="SubtleEmphasis"/>
            <w:i w:val="0"/>
            <w:iCs w:val="0"/>
            <w:color w:val="auto"/>
          </w:rPr>
          <w:delText xml:space="preserve">species’ </w:delText>
        </w:r>
      </w:del>
      <w:ins w:id="471" w:author="Newbold, Tim" w:date="2022-05-13T14:01:00Z">
        <w:r w:rsidR="006B4E47">
          <w:rPr>
            <w:rStyle w:val="SubtleEmphasis"/>
            <w:i w:val="0"/>
            <w:iCs w:val="0"/>
            <w:color w:val="auto"/>
          </w:rPr>
          <w:t xml:space="preserve">the </w:t>
        </w:r>
      </w:ins>
      <w:r w:rsidR="0067394A">
        <w:rPr>
          <w:rStyle w:val="SubtleEmphasis"/>
          <w:i w:val="0"/>
          <w:iCs w:val="0"/>
          <w:color w:val="auto"/>
        </w:rPr>
        <w:t xml:space="preserve">ability </w:t>
      </w:r>
      <w:ins w:id="472" w:author="Newbold, Tim" w:date="2022-05-13T14:01:00Z">
        <w:r w:rsidR="006B4E47">
          <w:rPr>
            <w:rStyle w:val="SubtleEmphasis"/>
            <w:i w:val="0"/>
            <w:iCs w:val="0"/>
            <w:color w:val="auto"/>
          </w:rPr>
          <w:t xml:space="preserve">of species with different traits </w:t>
        </w:r>
      </w:ins>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255092">
        <w:rPr>
          <w:rStyle w:val="SubtleEmphasis"/>
          <w:i w:val="0"/>
          <w:iCs w:val="0"/>
          <w:color w:val="auto"/>
        </w:rPr>
        <w:t>; Figure S</w:t>
      </w:r>
      <w:r w:rsidR="006411BB">
        <w:rPr>
          <w:rStyle w:val="SubtleEmphasis"/>
          <w:i w:val="0"/>
          <w:iCs w:val="0"/>
          <w:color w:val="auto"/>
        </w:rPr>
        <w:t>8</w:t>
      </w:r>
      <w:r w:rsidR="00261D57">
        <w:rPr>
          <w:rStyle w:val="SubtleEmphasis"/>
          <w:i w:val="0"/>
          <w:iCs w:val="0"/>
          <w:color w:val="auto"/>
        </w:rPr>
        <w:t>;</w:t>
      </w:r>
      <w:r w:rsidR="00255092">
        <w:rPr>
          <w:rStyle w:val="SubtleEmphasis"/>
          <w:i w:val="0"/>
          <w:iCs w:val="0"/>
          <w:color w:val="auto"/>
        </w:rPr>
        <w:t xml:space="preserve"> </w:t>
      </w:r>
      <w:r w:rsidR="00777801">
        <w:rPr>
          <w:rStyle w:val="SubtleEmphasis"/>
          <w:i w:val="0"/>
          <w:iCs w:val="0"/>
          <w:color w:val="auto"/>
        </w:rPr>
        <w:t>Figure S</w:t>
      </w:r>
      <w:r w:rsidR="006411BB">
        <w:rPr>
          <w:rStyle w:val="SubtleEmphasis"/>
          <w:i w:val="0"/>
          <w:iCs w:val="0"/>
          <w:color w:val="auto"/>
        </w:rPr>
        <w:t>9</w:t>
      </w:r>
      <w:r w:rsidR="0067394A">
        <w:rPr>
          <w:rStyle w:val="SubtleEmphasis"/>
          <w:i w:val="0"/>
          <w:iCs w:val="0"/>
          <w:color w:val="auto"/>
        </w:rPr>
        <w:t xml:space="preserve">). </w:t>
      </w:r>
      <w:r w:rsidR="00CB7470">
        <w:rPr>
          <w:rStyle w:val="SubtleEmphasis"/>
          <w:i w:val="0"/>
          <w:iCs w:val="0"/>
          <w:color w:val="auto"/>
        </w:rPr>
        <w:t xml:space="preserve">Across all </w:t>
      </w:r>
      <w:ins w:id="473" w:author="Newbold, Tim" w:date="2022-05-13T14:01:00Z">
        <w:r w:rsidR="005015B0">
          <w:rPr>
            <w:rStyle w:val="SubtleEmphasis"/>
            <w:i w:val="0"/>
            <w:iCs w:val="0"/>
            <w:color w:val="auto"/>
          </w:rPr>
          <w:t>c</w:t>
        </w:r>
      </w:ins>
      <w:del w:id="474" w:author="Newbold, Tim" w:date="2022-05-13T14:01:00Z">
        <w:r w:rsidR="004260BF" w:rsidDel="005015B0">
          <w:rPr>
            <w:rStyle w:val="SubtleEmphasis"/>
            <w:i w:val="0"/>
            <w:iCs w:val="0"/>
            <w:color w:val="auto"/>
          </w:rPr>
          <w:delText>C</w:delText>
        </w:r>
      </w:del>
      <w:r w:rsidR="00CB7470">
        <w:rPr>
          <w:rStyle w:val="SubtleEmphasis"/>
          <w:i w:val="0"/>
          <w:iCs w:val="0"/>
          <w:color w:val="auto"/>
        </w:rPr>
        <w:t xml:space="preserve">lasses, </w:t>
      </w:r>
      <w:ins w:id="475" w:author="Newbold, Tim" w:date="2022-05-13T14:03:00Z">
        <w:r w:rsidR="005015B0">
          <w:rPr>
            <w:rStyle w:val="SubtleEmphasis"/>
            <w:i w:val="0"/>
            <w:iCs w:val="0"/>
            <w:color w:val="auto"/>
          </w:rPr>
          <w:t xml:space="preserve">species with </w:t>
        </w:r>
      </w:ins>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del w:id="476" w:author="Newbold, Tim" w:date="2022-05-13T14:03:00Z">
        <w:r w:rsidR="00846DE2" w:rsidDel="005015B0">
          <w:rPr>
            <w:rStyle w:val="SubtleEmphasis"/>
            <w:i w:val="0"/>
            <w:iCs w:val="0"/>
            <w:color w:val="auto"/>
          </w:rPr>
          <w:delText>we</w:delText>
        </w:r>
        <w:r w:rsidR="00E1210E" w:rsidDel="005015B0">
          <w:rPr>
            <w:rStyle w:val="SubtleEmphasis"/>
            <w:i w:val="0"/>
            <w:iCs w:val="0"/>
            <w:color w:val="auto"/>
          </w:rPr>
          <w:delText>re</w:delText>
        </w:r>
        <w:r w:rsidR="00846DE2" w:rsidDel="005015B0">
          <w:rPr>
            <w:rStyle w:val="SubtleEmphasis"/>
            <w:i w:val="0"/>
            <w:iCs w:val="0"/>
            <w:color w:val="auto"/>
          </w:rPr>
          <w:delText xml:space="preserve"> associated with </w:delText>
        </w:r>
      </w:del>
      <w:ins w:id="477" w:author="Newbold, Tim" w:date="2022-05-13T14:03:00Z">
        <w:r w:rsidR="005015B0">
          <w:rPr>
            <w:rStyle w:val="SubtleEmphasis"/>
            <w:i w:val="0"/>
            <w:iCs w:val="0"/>
            <w:color w:val="auto"/>
          </w:rPr>
          <w:t xml:space="preserve">showed greater </w:t>
        </w:r>
      </w:ins>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del w:id="478" w:author="Newbold, Tim" w:date="2022-05-13T14:03:00Z">
        <w:r w:rsidR="005774BB" w:rsidDel="005015B0">
          <w:rPr>
            <w:rStyle w:val="SubtleEmphasis"/>
            <w:i w:val="0"/>
            <w:iCs w:val="0"/>
            <w:color w:val="auto"/>
          </w:rPr>
          <w:delText>compared to</w:delText>
        </w:r>
      </w:del>
      <w:ins w:id="479" w:author="Newbold, Tim" w:date="2022-05-13T14:03:00Z">
        <w:r w:rsidR="005015B0">
          <w:rPr>
            <w:rStyle w:val="SubtleEmphasis"/>
            <w:i w:val="0"/>
            <w:iCs w:val="0"/>
            <w:color w:val="auto"/>
          </w:rPr>
          <w:t>than species with</w:t>
        </w:r>
      </w:ins>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w:t>
      </w:r>
      <w:r w:rsidR="00AC28B9">
        <w:rPr>
          <w:rStyle w:val="SubtleEmphasis"/>
          <w:i w:val="0"/>
          <w:iCs w:val="0"/>
          <w:color w:val="auto"/>
        </w:rPr>
        <w:lastRenderedPageBreak/>
        <w:t>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ins w:id="480" w:author="Newbold, Tim" w:date="2022-05-13T14:04:00Z">
        <w:r w:rsidR="0032549C">
          <w:rPr>
            <w:rStyle w:val="SubtleEmphasis"/>
            <w:i w:val="0"/>
            <w:iCs w:val="0"/>
            <w:color w:val="auto"/>
          </w:rPr>
          <w:t>c</w:t>
        </w:r>
      </w:ins>
      <w:del w:id="481" w:author="Newbold, Tim" w:date="2022-05-13T14:04:00Z">
        <w:r w:rsidR="004260BF" w:rsidDel="0032549C">
          <w:rPr>
            <w:rStyle w:val="SubtleEmphasis"/>
            <w:i w:val="0"/>
            <w:iCs w:val="0"/>
            <w:color w:val="auto"/>
          </w:rPr>
          <w:delText>C</w:delText>
        </w:r>
      </w:del>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del w:id="482" w:author="Newbold, Tim" w:date="2022-05-13T14:05:00Z">
        <w:r w:rsidR="006613AF" w:rsidDel="00C76028">
          <w:rPr>
            <w:rStyle w:val="SubtleEmphasis"/>
            <w:i w:val="0"/>
            <w:iCs w:val="0"/>
            <w:color w:val="auto"/>
          </w:rPr>
          <w:delText>.</w:delText>
        </w:r>
        <w:r w:rsidR="0021708D" w:rsidDel="00C76028">
          <w:rPr>
            <w:rStyle w:val="SubtleEmphasis"/>
            <w:i w:val="0"/>
            <w:iCs w:val="0"/>
            <w:color w:val="auto"/>
          </w:rPr>
          <w:delText xml:space="preserve"> </w:delText>
        </w:r>
        <w:r w:rsidR="00724626" w:rsidDel="00C76028">
          <w:rPr>
            <w:rStyle w:val="SubtleEmphasis"/>
            <w:i w:val="0"/>
            <w:iCs w:val="0"/>
            <w:color w:val="auto"/>
          </w:rPr>
          <w:delText xml:space="preserve">We found a mixture of non-significant effects and of </w:delText>
        </w:r>
        <w:r w:rsidR="00EB2C32" w:rsidDel="00C76028">
          <w:rPr>
            <w:rStyle w:val="SubtleEmphasis"/>
            <w:i w:val="0"/>
            <w:iCs w:val="0"/>
            <w:color w:val="auto"/>
          </w:rPr>
          <w:delText xml:space="preserve">opposite responses </w:delText>
        </w:r>
        <w:r w:rsidR="00724626" w:rsidDel="00C76028">
          <w:rPr>
            <w:rStyle w:val="SubtleEmphasis"/>
            <w:i w:val="0"/>
            <w:iCs w:val="0"/>
            <w:color w:val="auto"/>
          </w:rPr>
          <w:delText>depending on Class and land use</w:delText>
        </w:r>
      </w:del>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del w:id="483" w:author="Newbold, Tim" w:date="2022-05-13T14:05:00Z">
        <w:r w:rsidR="00152B71" w:rsidDel="00C76028">
          <w:rPr>
            <w:rStyle w:val="SubtleEmphasis"/>
            <w:i w:val="0"/>
            <w:iCs w:val="0"/>
            <w:color w:val="auto"/>
          </w:rPr>
          <w:delText xml:space="preserve">being bigger and shorter-lived </w:delText>
        </w:r>
        <w:r w:rsidR="001A4BF0" w:rsidDel="00C76028">
          <w:rPr>
            <w:rStyle w:val="SubtleEmphasis"/>
            <w:i w:val="0"/>
            <w:iCs w:val="0"/>
            <w:color w:val="auto"/>
          </w:rPr>
          <w:delText>lowered occurrence probability</w:delText>
        </w:r>
      </w:del>
      <w:ins w:id="484" w:author="Newbold, Tim" w:date="2022-05-13T14:05:00Z">
        <w:r w:rsidR="00C76028">
          <w:rPr>
            <w:rStyle w:val="SubtleEmphasis"/>
            <w:i w:val="0"/>
            <w:iCs w:val="0"/>
            <w:color w:val="auto"/>
          </w:rPr>
          <w:t>with increases in occurrence probability</w:t>
        </w:r>
      </w:ins>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129CE36" w:rsidR="00CB5DCB" w:rsidRDefault="003F76DC" w:rsidP="00CC14D1">
      <w:pPr>
        <w:spacing w:line="276" w:lineRule="auto"/>
        <w:jc w:val="both"/>
        <w:rPr>
          <w:b/>
          <w:bCs/>
          <w:noProof/>
        </w:rPr>
      </w:pPr>
      <w:r>
        <w:rPr>
          <w:rStyle w:val="SubtleEmphasis"/>
          <w:i w:val="0"/>
          <w:iCs w:val="0"/>
          <w:color w:val="auto"/>
        </w:rPr>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del w:id="485" w:author="Newbold, Tim" w:date="2022-05-13T14:07:00Z">
        <w:r w:rsidR="00867A49" w:rsidDel="007711E8">
          <w:rPr>
            <w:rStyle w:val="SubtleEmphasis"/>
            <w:i w:val="0"/>
            <w:iCs w:val="0"/>
            <w:color w:val="auto"/>
          </w:rPr>
          <w:delText xml:space="preserve"> (that is, comparing occurrence probability in disturbed land uses against primary vegetation)</w:delText>
        </w:r>
      </w:del>
      <w:r w:rsidR="005C7BDF">
        <w:rPr>
          <w:rStyle w:val="SubtleEmphasis"/>
          <w:i w:val="0"/>
          <w:iCs w:val="0"/>
          <w:color w:val="auto"/>
        </w:rPr>
        <w:t>.</w:t>
      </w:r>
      <w:r w:rsidR="00A43A1B">
        <w:rPr>
          <w:rStyle w:val="SubtleEmphasis"/>
          <w:i w:val="0"/>
          <w:iCs w:val="0"/>
          <w:color w:val="auto"/>
        </w:rPr>
        <w:t xml:space="preserve"> For example,</w:t>
      </w:r>
      <w:r w:rsidR="00674C88">
        <w:rPr>
          <w:rStyle w:val="SubtleEmphasis"/>
          <w:i w:val="0"/>
          <w:iCs w:val="0"/>
          <w:color w:val="auto"/>
        </w:rPr>
        <w:t xml:space="preserve"> in all </w:t>
      </w:r>
      <w:ins w:id="486" w:author="Newbold, Tim" w:date="2022-05-13T14:07:00Z">
        <w:r w:rsidR="009958A8">
          <w:rPr>
            <w:rStyle w:val="SubtleEmphasis"/>
            <w:i w:val="0"/>
            <w:iCs w:val="0"/>
            <w:color w:val="auto"/>
          </w:rPr>
          <w:t>c</w:t>
        </w:r>
      </w:ins>
      <w:del w:id="487" w:author="Newbold, Tim" w:date="2022-05-13T14:07:00Z">
        <w:r w:rsidR="00C160A3" w:rsidDel="009958A8">
          <w:rPr>
            <w:rStyle w:val="SubtleEmphasis"/>
            <w:i w:val="0"/>
            <w:iCs w:val="0"/>
            <w:color w:val="auto"/>
          </w:rPr>
          <w:delText>C</w:delText>
        </w:r>
      </w:del>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ins w:id="488" w:author="Newbold, Tim" w:date="2022-05-13T14:07:00Z">
        <w:r w:rsidR="00244FF1">
          <w:rPr>
            <w:rStyle w:val="SubtleEmphasis"/>
            <w:i w:val="0"/>
            <w:iCs w:val="0"/>
            <w:color w:val="auto"/>
          </w:rPr>
          <w:t>c</w:t>
        </w:r>
      </w:ins>
      <w:del w:id="489" w:author="Newbold, Tim" w:date="2022-05-13T14:07:00Z">
        <w:r w:rsidR="00C160A3" w:rsidDel="00244FF1">
          <w:rPr>
            <w:rStyle w:val="SubtleEmphasis"/>
            <w:i w:val="0"/>
            <w:iCs w:val="0"/>
            <w:color w:val="auto"/>
          </w:rPr>
          <w:delText>C</w:delText>
        </w:r>
      </w:del>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490"/>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8B49F8">
        <w:rPr>
          <w:rStyle w:val="SubtleEmphasis"/>
          <w:iCs w:val="0"/>
          <w:color w:val="auto"/>
          <w:rPrChange w:id="491" w:author="Newbold, Tim" w:date="2022-05-13T14:08:00Z">
            <w:rPr>
              <w:rStyle w:val="SubtleEmphasis"/>
              <w:i w:val="0"/>
              <w:iCs w:val="0"/>
              <w:color w:val="auto"/>
            </w:rPr>
          </w:rPrChange>
        </w:rPr>
        <w:t>within</w:t>
      </w:r>
      <w:r w:rsidR="00045F4E">
        <w:rPr>
          <w:rStyle w:val="SubtleEmphasis"/>
          <w:i w:val="0"/>
          <w:iCs w:val="0"/>
          <w:color w:val="auto"/>
        </w:rPr>
        <w:t xml:space="preserve"> land-use types</w:t>
      </w:r>
      <w:r w:rsidR="00ED0CFC">
        <w:rPr>
          <w:rStyle w:val="SubtleEmphasis"/>
          <w:i w:val="0"/>
          <w:iCs w:val="0"/>
          <w:color w:val="auto"/>
        </w:rPr>
        <w:t xml:space="preserve"> (Table 1)</w:t>
      </w:r>
      <w:ins w:id="492" w:author="Newbold, Tim" w:date="2022-05-13T14:08:00Z">
        <w:r w:rsidR="008B49F8">
          <w:rPr>
            <w:rStyle w:val="SubtleEmphasis"/>
            <w:i w:val="0"/>
            <w:iCs w:val="0"/>
            <w:color w:val="auto"/>
          </w:rPr>
          <w:t>, with both natural habitat specialists and artificial habitat users</w:t>
        </w:r>
      </w:ins>
      <w:del w:id="493" w:author="Newbold, Tim" w:date="2022-05-13T14:08:00Z">
        <w:r w:rsidR="00045F4E" w:rsidDel="008B49F8">
          <w:rPr>
            <w:rStyle w:val="SubtleEmphasis"/>
            <w:i w:val="0"/>
            <w:iCs w:val="0"/>
            <w:color w:val="auto"/>
          </w:rPr>
          <w:delText>.</w:delText>
        </w:r>
        <w:r w:rsidR="00AD25DB" w:rsidDel="008B49F8">
          <w:rPr>
            <w:rStyle w:val="SubtleEmphasis"/>
            <w:i w:val="0"/>
            <w:iCs w:val="0"/>
            <w:color w:val="auto"/>
          </w:rPr>
          <w:delText xml:space="preserve"> </w:delText>
        </w:r>
        <w:r w:rsidR="00ED0CFC" w:rsidDel="008B49F8">
          <w:rPr>
            <w:rStyle w:val="SubtleEmphasis"/>
            <w:i w:val="0"/>
            <w:iCs w:val="0"/>
            <w:color w:val="auto"/>
          </w:rPr>
          <w:delText>For reptiles,</w:delText>
        </w:r>
        <w:r w:rsidR="004626E0" w:rsidDel="008B49F8">
          <w:rPr>
            <w:rStyle w:val="SubtleEmphasis"/>
            <w:i w:val="0"/>
            <w:iCs w:val="0"/>
            <w:color w:val="auto"/>
          </w:rPr>
          <w:delText xml:space="preserve"> both</w:delText>
        </w:r>
        <w:r w:rsidR="00A43A1B" w:rsidDel="008B49F8">
          <w:rPr>
            <w:rStyle w:val="SubtleEmphasis"/>
            <w:i w:val="0"/>
            <w:iCs w:val="0"/>
            <w:color w:val="auto"/>
          </w:rPr>
          <w:delText xml:space="preserve"> artificial habitat users </w:delText>
        </w:r>
        <w:r w:rsidR="004626E0" w:rsidDel="008B49F8">
          <w:rPr>
            <w:rStyle w:val="SubtleEmphasis"/>
            <w:i w:val="0"/>
            <w:iCs w:val="0"/>
            <w:color w:val="auto"/>
          </w:rPr>
          <w:delText>and natural habitat specialists</w:delText>
        </w:r>
      </w:del>
      <w:r w:rsidR="004626E0">
        <w:rPr>
          <w:rStyle w:val="SubtleEmphasis"/>
          <w:i w:val="0"/>
          <w:iCs w:val="0"/>
          <w:color w:val="auto"/>
        </w:rPr>
        <w:t xml:space="preserve"> </w:t>
      </w:r>
      <w:r w:rsidR="00A43A1B">
        <w:rPr>
          <w:rStyle w:val="SubtleEmphasis"/>
          <w:i w:val="0"/>
          <w:iCs w:val="0"/>
          <w:color w:val="auto"/>
        </w:rPr>
        <w:t>show</w:t>
      </w:r>
      <w:ins w:id="494" w:author="Newbold, Tim" w:date="2022-05-13T14:08:00Z">
        <w:r w:rsidR="008B49F8">
          <w:rPr>
            <w:rStyle w:val="SubtleEmphasis"/>
            <w:i w:val="0"/>
            <w:iCs w:val="0"/>
            <w:color w:val="auto"/>
          </w:rPr>
          <w:t>ing</w:t>
        </w:r>
      </w:ins>
      <w:del w:id="495" w:author="Newbold, Tim" w:date="2022-05-13T14:08:00Z">
        <w:r w:rsidR="00A43A1B" w:rsidDel="008B49F8">
          <w:rPr>
            <w:rStyle w:val="SubtleEmphasis"/>
            <w:i w:val="0"/>
            <w:iCs w:val="0"/>
            <w:color w:val="auto"/>
          </w:rPr>
          <w:delText>ed</w:delText>
        </w:r>
      </w:del>
      <w:r w:rsidR="00A43A1B">
        <w:rPr>
          <w:rStyle w:val="SubtleEmphasis"/>
          <w:i w:val="0"/>
          <w:iCs w:val="0"/>
          <w:color w:val="auto"/>
        </w:rPr>
        <w:t xml:space="preserve"> important declines in some </w:t>
      </w:r>
      <w:del w:id="496" w:author="Newbold, Tim" w:date="2022-05-13T14:08:00Z">
        <w:r w:rsidR="00A43A1B" w:rsidDel="004F3887">
          <w:rPr>
            <w:rStyle w:val="SubtleEmphasis"/>
            <w:i w:val="0"/>
            <w:iCs w:val="0"/>
            <w:color w:val="auto"/>
          </w:rPr>
          <w:delText xml:space="preserve">of the </w:delText>
        </w:r>
      </w:del>
      <w:r w:rsidR="00A43A1B">
        <w:rPr>
          <w:rStyle w:val="SubtleEmphasis"/>
          <w:i w:val="0"/>
          <w:iCs w:val="0"/>
          <w:color w:val="auto"/>
        </w:rPr>
        <w:t>disturbed land uses (</w:t>
      </w:r>
      <w:del w:id="497" w:author="Newbold, Tim" w:date="2022-05-13T14:09:00Z">
        <w:r w:rsidR="00A43A1B" w:rsidDel="001256D0">
          <w:rPr>
            <w:rStyle w:val="SubtleEmphasis"/>
            <w:i w:val="0"/>
            <w:iCs w:val="0"/>
            <w:color w:val="auto"/>
          </w:rPr>
          <w:delText>for example</w:delText>
        </w:r>
      </w:del>
      <w:ins w:id="498" w:author="Newbold, Tim" w:date="2022-05-13T14:09:00Z">
        <w:r w:rsidR="001256D0">
          <w:rPr>
            <w:rStyle w:val="SubtleEmphasis"/>
            <w:i w:val="0"/>
            <w:iCs w:val="0"/>
            <w:color w:val="auto"/>
          </w:rPr>
          <w:t>e.g.</w:t>
        </w:r>
      </w:ins>
      <w:r w:rsidR="00A43A1B">
        <w:rPr>
          <w:rStyle w:val="SubtleEmphasis"/>
          <w:i w:val="0"/>
          <w:iCs w:val="0"/>
          <w:color w:val="auto"/>
        </w:rPr>
        <w:t xml:space="preserve">, </w:t>
      </w:r>
      <w:del w:id="499" w:author="Newbold, Tim" w:date="2022-05-13T14:09:00Z">
        <w:r w:rsidR="00A43A1B" w:rsidDel="001256D0">
          <w:rPr>
            <w:rStyle w:val="SubtleEmphasis"/>
            <w:i w:val="0"/>
            <w:iCs w:val="0"/>
            <w:color w:val="auto"/>
          </w:rPr>
          <w:delText xml:space="preserve">in </w:delText>
        </w:r>
      </w:del>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490"/>
      <w:r w:rsidR="0099762A">
        <w:rPr>
          <w:rStyle w:val="CommentReference"/>
        </w:rPr>
        <w:commentReference w:id="490"/>
      </w:r>
      <w:r w:rsidR="00A43A1B">
        <w:rPr>
          <w:rStyle w:val="SubtleEmphasis"/>
          <w:i w:val="0"/>
          <w:iCs w:val="0"/>
          <w:color w:val="auto"/>
        </w:rPr>
        <w:t xml:space="preserve">. </w:t>
      </w:r>
      <w:commentRangeStart w:id="500"/>
      <w:del w:id="501" w:author="Newbold, Tim" w:date="2022-05-13T14:10:00Z">
        <w:r w:rsidR="00195202" w:rsidDel="0027598B">
          <w:rPr>
            <w:rStyle w:val="SubtleEmphasis"/>
            <w:i w:val="0"/>
            <w:iCs w:val="0"/>
            <w:color w:val="auto"/>
          </w:rPr>
          <w:delText xml:space="preserve">Thus, for reptiles in </w:delText>
        </w:r>
        <w:r w:rsidR="002A2EBC" w:rsidDel="0027598B">
          <w:rPr>
            <w:rStyle w:val="SubtleEmphasis"/>
            <w:i w:val="0"/>
            <w:iCs w:val="0"/>
            <w:color w:val="auto"/>
          </w:rPr>
          <w:delText>these</w:delText>
        </w:r>
        <w:r w:rsidR="00195202" w:rsidDel="0027598B">
          <w:rPr>
            <w:rStyle w:val="SubtleEmphasis"/>
            <w:i w:val="0"/>
            <w:iCs w:val="0"/>
            <w:color w:val="auto"/>
          </w:rPr>
          <w:delText xml:space="preserve"> areas, decrease</w:delText>
        </w:r>
        <w:r w:rsidR="00BD51EA" w:rsidDel="0027598B">
          <w:rPr>
            <w:rStyle w:val="SubtleEmphasis"/>
            <w:i w:val="0"/>
            <w:iCs w:val="0"/>
            <w:color w:val="auto"/>
          </w:rPr>
          <w:delText>s</w:delText>
        </w:r>
        <w:r w:rsidR="00195202" w:rsidDel="0027598B">
          <w:rPr>
            <w:rStyle w:val="SubtleEmphasis"/>
            <w:i w:val="0"/>
            <w:iCs w:val="0"/>
            <w:color w:val="auto"/>
          </w:rPr>
          <w:delText xml:space="preserve"> in occurrence probability </w:delText>
        </w:r>
        <w:r w:rsidR="00427A40" w:rsidDel="0027598B">
          <w:rPr>
            <w:rStyle w:val="SubtleEmphasis"/>
            <w:i w:val="0"/>
            <w:iCs w:val="0"/>
            <w:color w:val="auto"/>
          </w:rPr>
          <w:delText>were</w:delText>
        </w:r>
        <w:r w:rsidR="00765378" w:rsidDel="0027598B">
          <w:rPr>
            <w:rStyle w:val="SubtleEmphasis"/>
            <w:i w:val="0"/>
            <w:iCs w:val="0"/>
            <w:color w:val="auto"/>
          </w:rPr>
          <w:delText xml:space="preserve"> not distinguishable between natural habitat specialists and </w:delText>
        </w:r>
        <w:r w:rsidR="00DA0338" w:rsidDel="0027598B">
          <w:rPr>
            <w:rStyle w:val="SubtleEmphasis"/>
            <w:i w:val="0"/>
            <w:iCs w:val="0"/>
            <w:color w:val="auto"/>
          </w:rPr>
          <w:delText>artificial habitat users.</w:delText>
        </w:r>
        <w:commentRangeEnd w:id="500"/>
        <w:r w:rsidR="0099762A" w:rsidDel="0027598B">
          <w:rPr>
            <w:rStyle w:val="CommentReference"/>
          </w:rPr>
          <w:commentReference w:id="500"/>
        </w:r>
        <w:r w:rsidR="00FA2B68" w:rsidDel="0027598B">
          <w:rPr>
            <w:rStyle w:val="SubtleEmphasis"/>
            <w:i w:val="0"/>
            <w:iCs w:val="0"/>
            <w:color w:val="auto"/>
          </w:rPr>
          <w:delText xml:space="preserve"> </w:delText>
        </w:r>
      </w:del>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xml:space="preserve">, such that land-use responses were </w:t>
      </w:r>
      <w:commentRangeStart w:id="502"/>
      <w:r w:rsidR="007F7B74">
        <w:rPr>
          <w:rStyle w:val="SubtleEmphasis"/>
          <w:i w:val="0"/>
          <w:iCs w:val="0"/>
          <w:color w:val="auto"/>
        </w:rPr>
        <w:t xml:space="preserve">not </w:t>
      </w:r>
      <w:del w:id="503" w:author="Newbold, Tim" w:date="2022-05-13T14:11:00Z">
        <w:r w:rsidR="007F7B74" w:rsidDel="009A59DA">
          <w:rPr>
            <w:rStyle w:val="SubtleEmphasis"/>
            <w:i w:val="0"/>
            <w:iCs w:val="0"/>
            <w:color w:val="auto"/>
          </w:rPr>
          <w:delText>necessarily</w:delText>
        </w:r>
        <w:commentRangeEnd w:id="502"/>
        <w:r w:rsidR="0099762A" w:rsidDel="009A59DA">
          <w:rPr>
            <w:rStyle w:val="CommentReference"/>
          </w:rPr>
          <w:commentReference w:id="502"/>
        </w:r>
        <w:r w:rsidR="007F7B74" w:rsidDel="009A59DA">
          <w:rPr>
            <w:rStyle w:val="SubtleEmphasis"/>
            <w:i w:val="0"/>
            <w:iCs w:val="0"/>
            <w:color w:val="auto"/>
          </w:rPr>
          <w:delText xml:space="preserve"> </w:delText>
        </w:r>
      </w:del>
      <w:r w:rsidR="007F7B74">
        <w:rPr>
          <w:rStyle w:val="SubtleEmphasis"/>
          <w:i w:val="0"/>
          <w:iCs w:val="0"/>
          <w:color w:val="auto"/>
        </w:rPr>
        <w:t>distinguishable between nocturnal and non-</w:t>
      </w:r>
      <w:commentRangeStart w:id="504"/>
      <w:r w:rsidR="007F7B74">
        <w:rPr>
          <w:rStyle w:val="SubtleEmphasis"/>
          <w:i w:val="0"/>
          <w:iCs w:val="0"/>
          <w:color w:val="auto"/>
        </w:rPr>
        <w:t xml:space="preserve">nocturnal </w:t>
      </w:r>
      <w:commentRangeEnd w:id="504"/>
      <w:r w:rsidR="003E4E36">
        <w:rPr>
          <w:rStyle w:val="CommentReference"/>
        </w:rPr>
        <w:commentReference w:id="504"/>
      </w:r>
      <w:r w:rsidR="007F7B74">
        <w:rPr>
          <w:rStyle w:val="SubtleEmphasis"/>
          <w:i w:val="0"/>
          <w:iCs w:val="0"/>
          <w:color w:val="auto"/>
        </w:rPr>
        <w:t>species</w:t>
      </w:r>
      <w:r w:rsidR="001A5636">
        <w:rPr>
          <w:rStyle w:val="SubtleEmphasis"/>
          <w:i w:val="0"/>
          <w:iCs w:val="0"/>
          <w:color w:val="auto"/>
        </w:rPr>
        <w:t xml:space="preserve"> for all </w:t>
      </w:r>
      <w:ins w:id="505" w:author="Newbold, Tim" w:date="2022-05-13T14:11:00Z">
        <w:r w:rsidR="009A59DA">
          <w:rPr>
            <w:rStyle w:val="SubtleEmphasis"/>
            <w:i w:val="0"/>
            <w:iCs w:val="0"/>
            <w:color w:val="auto"/>
          </w:rPr>
          <w:t>c</w:t>
        </w:r>
      </w:ins>
      <w:del w:id="506" w:author="Newbold, Tim" w:date="2022-05-13T14:11:00Z">
        <w:r w:rsidR="001A5636" w:rsidDel="009A59DA">
          <w:rPr>
            <w:rStyle w:val="SubtleEmphasis"/>
            <w:i w:val="0"/>
            <w:iCs w:val="0"/>
            <w:color w:val="auto"/>
          </w:rPr>
          <w:delText>C</w:delText>
        </w:r>
      </w:del>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1D882B4"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ins w:id="507" w:author="Newbold, Tim" w:date="2022-05-13T14:12:00Z">
        <w:r w:rsidR="00AB0F20">
          <w:rPr>
            <w:b/>
            <w:bCs/>
            <w:noProof/>
          </w:rPr>
          <w:t>’</w:t>
        </w:r>
      </w:ins>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ins w:id="508" w:author="Newbold, Tim" w:date="2022-05-13T14:13:00Z">
        <w:r w:rsidR="00AB0F20">
          <w:rPr>
            <w:b/>
            <w:bCs/>
            <w:noProof/>
          </w:rPr>
          <w:t>’</w:t>
        </w:r>
      </w:ins>
      <w:r w:rsidRPr="00D147FC">
        <w:rPr>
          <w:b/>
          <w:bCs/>
          <w:noProof/>
        </w:rPr>
        <w:t xml:space="preserve"> </w:t>
      </w:r>
      <w:ins w:id="509" w:author="Newbold, Tim" w:date="2022-05-13T14:13:00Z">
        <w:r w:rsidR="00AB0F20">
          <w:rPr>
            <w:b/>
            <w:bCs/>
            <w:noProof/>
          </w:rPr>
          <w:t xml:space="preserve">estimated </w:t>
        </w:r>
      </w:ins>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ins w:id="510" w:author="Newbold, Tim" w:date="2022-05-13T14:12:00Z">
        <w:r w:rsidR="00AB0F20">
          <w:rPr>
            <w:b/>
            <w:bCs/>
            <w:noProof/>
          </w:rPr>
          <w:t>c</w:t>
        </w:r>
      </w:ins>
      <w:del w:id="511" w:author="Newbold, Tim" w:date="2022-05-13T14:12:00Z">
        <w:r w:rsidR="00937A77" w:rsidDel="00AB0F20">
          <w:rPr>
            <w:b/>
            <w:bCs/>
            <w:noProof/>
          </w:rPr>
          <w:delText>C</w:delText>
        </w:r>
      </w:del>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512"/>
      <w:r w:rsidR="007E77BD">
        <w:rPr>
          <w:noProof/>
        </w:rPr>
        <w:t xml:space="preserve">significant </w:t>
      </w:r>
      <w:commentRangeEnd w:id="512"/>
      <w:r w:rsidR="007E77BD">
        <w:rPr>
          <w:rStyle w:val="CommentReference"/>
        </w:rPr>
        <w:commentReference w:id="512"/>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Pr="00D147FC">
        <w:rPr>
          <w:noProof/>
        </w:rPr>
        <w:t xml:space="preserve">, or where the </w:t>
      </w:r>
      <w:r w:rsidR="00AF0B66">
        <w:rPr>
          <w:noProof/>
        </w:rPr>
        <w:t xml:space="preserve">characteristic </w:t>
      </w:r>
      <w:del w:id="513" w:author="Newbold, Tim" w:date="2022-05-13T14:13:00Z">
        <w:r w:rsidRPr="00D147FC" w:rsidDel="00AB0F20">
          <w:rPr>
            <w:noProof/>
          </w:rPr>
          <w:delText>renders species</w:delText>
        </w:r>
        <w:r w:rsidR="00D564D4" w:rsidDel="00AB0F20">
          <w:rPr>
            <w:noProof/>
          </w:rPr>
          <w:delText xml:space="preserve"> </w:delText>
        </w:r>
        <w:commentRangeStart w:id="514"/>
        <w:r w:rsidR="00D564D4" w:rsidDel="00AB0F20">
          <w:rPr>
            <w:noProof/>
          </w:rPr>
          <w:delText>significantly</w:delText>
        </w:r>
        <w:commentRangeEnd w:id="514"/>
        <w:r w:rsidR="00D564D4" w:rsidDel="00AB0F20">
          <w:rPr>
            <w:rStyle w:val="CommentReference"/>
          </w:rPr>
          <w:commentReference w:id="514"/>
        </w:r>
        <w:r w:rsidRPr="00D147FC" w:rsidDel="00AB0F20">
          <w:rPr>
            <w:noProof/>
          </w:rPr>
          <w:delText xml:space="preserve"> more</w:delText>
        </w:r>
      </w:del>
      <w:ins w:id="515" w:author="Newbold, Tim" w:date="2022-05-13T14:13:00Z">
        <w:r w:rsidR="00AB0F20">
          <w:rPr>
            <w:noProof/>
          </w:rPr>
          <w:t>is significantly associated with a greater</w:t>
        </w:r>
      </w:ins>
      <w:r w:rsidRPr="00D147FC">
        <w:rPr>
          <w:noProof/>
        </w:rPr>
        <w:t xml:space="preserve"> sensitiv</w:t>
      </w:r>
      <w:ins w:id="516" w:author="Newbold, Tim" w:date="2022-05-13T14:13:00Z">
        <w:r w:rsidR="00AB0F20">
          <w:rPr>
            <w:noProof/>
          </w:rPr>
          <w:t>ity</w:t>
        </w:r>
      </w:ins>
      <w:del w:id="517" w:author="Newbold, Tim" w:date="2022-05-13T14:13:00Z">
        <w:r w:rsidRPr="00D147FC" w:rsidDel="00AB0F20">
          <w:rPr>
            <w:noProof/>
          </w:rPr>
          <w:delText>e</w:delText>
        </w:r>
      </w:del>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518"/>
      <w:r w:rsidR="00D564D4">
        <w:rPr>
          <w:noProof/>
        </w:rPr>
        <w:t xml:space="preserve">significantly </w:t>
      </w:r>
      <w:commentRangeEnd w:id="518"/>
      <w:r w:rsidR="00D564D4">
        <w:rPr>
          <w:rStyle w:val="CommentReference"/>
        </w:rPr>
        <w:commentReference w:id="518"/>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AF0B66">
        <w:rPr>
          <w:noProof/>
        </w:rPr>
        <w:t>,</w:t>
      </w:r>
      <w:r w:rsidR="00E471FB" w:rsidRPr="00D147FC">
        <w:rPr>
          <w:noProof/>
        </w:rPr>
        <w:t xml:space="preserve"> </w:t>
      </w:r>
      <w:r w:rsidR="00AF0B66">
        <w:rPr>
          <w:noProof/>
        </w:rPr>
        <w:t xml:space="preserve">or </w:t>
      </w:r>
      <w:ins w:id="519" w:author="Newbold, Tim" w:date="2022-05-13T14:13:00Z">
        <w:r w:rsidR="00850A37">
          <w:rPr>
            <w:noProof/>
          </w:rPr>
          <w:t xml:space="preserve">a </w:t>
        </w:r>
      </w:ins>
      <w:r w:rsidR="00E471FB" w:rsidRPr="00D147FC">
        <w:rPr>
          <w:noProof/>
        </w:rPr>
        <w:t>significant</w:t>
      </w:r>
      <w:ins w:id="520" w:author="Newbold, Tim" w:date="2022-05-13T14:13:00Z">
        <w:r w:rsidR="00850A37">
          <w:rPr>
            <w:noProof/>
          </w:rPr>
          <w:t xml:space="preserve"> association </w:t>
        </w:r>
      </w:ins>
      <w:ins w:id="521" w:author="Newbold, Tim" w:date="2022-05-13T14:14:00Z">
        <w:r w:rsidR="00850A37">
          <w:rPr>
            <w:noProof/>
          </w:rPr>
          <w:t>with</w:t>
        </w:r>
      </w:ins>
      <w:del w:id="522" w:author="Newbold, Tim" w:date="2022-05-13T14:13:00Z">
        <w:r w:rsidR="00E471FB" w:rsidRPr="00D147FC" w:rsidDel="00850A37">
          <w:rPr>
            <w:noProof/>
          </w:rPr>
          <w:delText>ly</w:delText>
        </w:r>
      </w:del>
      <w:r w:rsidR="00E471FB" w:rsidRPr="00D147FC">
        <w:rPr>
          <w:noProof/>
        </w:rPr>
        <w:t xml:space="preserve"> lower sensitivity to climate change.</w:t>
      </w:r>
      <w:r w:rsidR="000A0D25" w:rsidRPr="00D147FC">
        <w:rPr>
          <w:noProof/>
        </w:rPr>
        <w:t xml:space="preserve"> </w:t>
      </w:r>
      <w:r w:rsidRPr="00D147FC">
        <w:rPr>
          <w:noProof/>
        </w:rPr>
        <w:t>For the land-use effects, we report</w:t>
      </w:r>
      <w:del w:id="523" w:author="Newbold, Tim" w:date="2022-05-13T14:14:00Z">
        <w:r w:rsidRPr="00D147FC" w:rsidDel="00D85083">
          <w:rPr>
            <w:noProof/>
          </w:rPr>
          <w:delText xml:space="preserve"> </w:delText>
        </w:r>
      </w:del>
      <w:r w:rsidRPr="00D147FC">
        <w:rPr>
          <w:noProof/>
        </w:rPr>
        <w:t xml:space="preserve"> </w:t>
      </w:r>
      <w:del w:id="524" w:author="Newbold, Tim" w:date="2022-05-13T14:14:00Z">
        <w:r w:rsidRPr="00D147FC" w:rsidDel="00D85083">
          <w:rPr>
            <w:noProof/>
          </w:rPr>
          <w:delText>“</w:delText>
        </w:r>
      </w:del>
      <w:r w:rsidRPr="00D147FC">
        <w:rPr>
          <w:noProof/>
        </w:rPr>
        <w:t>within land-use type effects</w:t>
      </w:r>
      <w:del w:id="525" w:author="Newbold, Tim" w:date="2022-05-13T14:14:00Z">
        <w:r w:rsidRPr="00D147FC" w:rsidDel="00D85083">
          <w:rPr>
            <w:noProof/>
          </w:rPr>
          <w:delText>”</w:delText>
        </w:r>
      </w:del>
      <w:r w:rsidRPr="00D147FC">
        <w:rPr>
          <w:noProof/>
        </w:rPr>
        <w:t xml:space="preserve"> here, </w:t>
      </w:r>
      <w:del w:id="526" w:author="Newbold, Tim" w:date="2022-05-13T14:14:00Z">
        <w:r w:rsidRPr="00D147FC" w:rsidDel="00EC62F6">
          <w:rPr>
            <w:noProof/>
          </w:rPr>
          <w:delText xml:space="preserve">that is, </w:delText>
        </w:r>
        <w:r w:rsidR="00D75D1B" w:rsidDel="00EC62F6">
          <w:rPr>
            <w:noProof/>
          </w:rPr>
          <w:delText>within</w:delText>
        </w:r>
        <w:r w:rsidR="00D75D1B" w:rsidRPr="00D147FC" w:rsidDel="00EC62F6">
          <w:rPr>
            <w:noProof/>
          </w:rPr>
          <w:delText xml:space="preserve"> </w:delText>
        </w:r>
        <w:r w:rsidRPr="00D147FC" w:rsidDel="00EC62F6">
          <w:rPr>
            <w:noProof/>
          </w:rPr>
          <w:delText>a disturbed land use</w:delText>
        </w:r>
      </w:del>
      <w:ins w:id="527" w:author="Newbold, Tim" w:date="2022-05-13T14:14:00Z">
        <w:r w:rsidR="00EC62F6">
          <w:rPr>
            <w:noProof/>
          </w:rPr>
          <w:t>which for a given disturbed land</w:t>
        </w:r>
      </w:ins>
      <w:ins w:id="528" w:author="Newbold, Tim" w:date="2022-05-13T14:16:00Z">
        <w:r w:rsidR="00C95A99">
          <w:rPr>
            <w:noProof/>
          </w:rPr>
          <w:t>-</w:t>
        </w:r>
      </w:ins>
      <w:ins w:id="529" w:author="Newbold, Tim" w:date="2022-05-13T14:14:00Z">
        <w:r w:rsidR="00EC62F6">
          <w:rPr>
            <w:noProof/>
          </w:rPr>
          <w:t xml:space="preserve">use </w:t>
        </w:r>
      </w:ins>
      <w:ins w:id="530" w:author="Newbold, Tim" w:date="2022-05-13T14:16:00Z">
        <w:r w:rsidR="00C95A99">
          <w:rPr>
            <w:noProof/>
          </w:rPr>
          <w:t xml:space="preserve">type </w:t>
        </w:r>
      </w:ins>
      <w:ins w:id="531" w:author="Newbold, Tim" w:date="2022-05-13T14:14:00Z">
        <w:r w:rsidR="00EC62F6">
          <w:rPr>
            <w:noProof/>
          </w:rPr>
          <w:t>denote</w:t>
        </w:r>
      </w:ins>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Pr="00D147FC">
        <w:rPr>
          <w:noProof/>
        </w:rPr>
        <w:t xml:space="preserve">. </w:t>
      </w:r>
      <w:commentRangeStart w:id="532"/>
      <w:r w:rsidR="003808FF">
        <w:rPr>
          <w:noProof/>
        </w:rPr>
        <w:t xml:space="preserve">We report effects detected in any </w:t>
      </w:r>
      <w:r w:rsidR="00E66030">
        <w:rPr>
          <w:noProof/>
        </w:rPr>
        <w:t>land-</w:t>
      </w:r>
      <w:r w:rsidR="003808FF">
        <w:rPr>
          <w:noProof/>
        </w:rPr>
        <w:t>use intensity.</w:t>
      </w:r>
      <w:commentRangeEnd w:id="532"/>
      <w:r w:rsidR="00B310EB">
        <w:rPr>
          <w:rStyle w:val="CommentReference"/>
        </w:rPr>
        <w:commentReference w:id="532"/>
      </w:r>
    </w:p>
    <w:p w14:paraId="5E2A5968" w14:textId="03CC4556" w:rsidR="008E1730" w:rsidRDefault="00E11D5A" w:rsidP="00A43A1B">
      <w:pPr>
        <w:jc w:val="both"/>
        <w:rPr>
          <w:rStyle w:val="SubtleEmphasis"/>
          <w:i w:val="0"/>
          <w:iCs w:val="0"/>
          <w:color w:val="auto"/>
        </w:rPr>
      </w:pPr>
      <w:r>
        <w:rPr>
          <w:noProof/>
        </w:rPr>
        <w:lastRenderedPageBreak/>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7B244DAA"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533"/>
      <w:del w:id="534" w:author="Newbold, Tim" w:date="2022-05-13T14:47:00Z">
        <w:r w:rsidDel="002C2772">
          <w:rPr>
            <w:rStyle w:val="SubtleEmphasis"/>
            <w:i w:val="0"/>
            <w:iCs w:val="0"/>
            <w:color w:val="auto"/>
          </w:rPr>
          <w:delText>The effects of diet were interpreted from partial models (because this approach was simpler than interpreting within land-use type effects among more than two categories</w:delText>
        </w:r>
        <w:r w:rsidR="00721C4C" w:rsidDel="002C2772">
          <w:rPr>
            <w:rStyle w:val="SubtleEmphasis"/>
            <w:i w:val="0"/>
            <w:iCs w:val="0"/>
            <w:color w:val="auto"/>
          </w:rPr>
          <w:delText xml:space="preserve">, which required </w:delText>
        </w:r>
        <w:r w:rsidR="004D48F6" w:rsidDel="002C2772">
          <w:rPr>
            <w:rStyle w:val="SubtleEmphasis"/>
            <w:i w:val="0"/>
            <w:iCs w:val="0"/>
            <w:color w:val="auto"/>
          </w:rPr>
          <w:delText>arbitrarily choosing a reference diet category</w:delText>
        </w:r>
        <w:r w:rsidR="00E97E95" w:rsidDel="002C2772">
          <w:rPr>
            <w:rStyle w:val="SubtleEmphasis"/>
            <w:i w:val="0"/>
            <w:iCs w:val="0"/>
            <w:color w:val="auto"/>
          </w:rPr>
          <w:delText>, and also because we could not fit both diet and diet breadth in the same model</w:delText>
        </w:r>
        <w:r w:rsidR="00DA26FB" w:rsidDel="002C2772">
          <w:rPr>
            <w:rStyle w:val="SubtleEmphasis"/>
            <w:i w:val="0"/>
            <w:iCs w:val="0"/>
            <w:color w:val="auto"/>
          </w:rPr>
          <w:delText>s</w:delText>
        </w:r>
        <w:r w:rsidR="00E97E95" w:rsidDel="002C2772">
          <w:rPr>
            <w:rStyle w:val="SubtleEmphasis"/>
            <w:i w:val="0"/>
            <w:iCs w:val="0"/>
            <w:color w:val="auto"/>
          </w:rPr>
          <w:delText xml:space="preserve"> for herptiles</w:delText>
        </w:r>
        <w:r w:rsidDel="002C2772">
          <w:rPr>
            <w:rStyle w:val="SubtleEmphasis"/>
            <w:i w:val="0"/>
            <w:iCs w:val="0"/>
            <w:color w:val="auto"/>
          </w:rPr>
          <w:delText>).</w:delText>
        </w:r>
      </w:del>
      <w:commentRangeEnd w:id="533"/>
      <w:r w:rsidR="002C2772">
        <w:rPr>
          <w:rStyle w:val="CommentReference"/>
        </w:rPr>
        <w:commentReference w:id="533"/>
      </w:r>
      <w:del w:id="535"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ins w:id="536" w:author="Newbold, Tim" w:date="2022-05-13T14:47:00Z">
        <w:r w:rsidR="005375FF">
          <w:rPr>
            <w:rStyle w:val="SubtleEmphasis"/>
            <w:i w:val="0"/>
            <w:iCs w:val="0"/>
            <w:color w:val="auto"/>
          </w:rPr>
          <w:t>c</w:t>
        </w:r>
      </w:ins>
      <w:del w:id="537" w:author="Newbold, Tim" w:date="2022-05-13T14:47:00Z">
        <w:r w:rsidR="00391AA0" w:rsidDel="005375FF">
          <w:rPr>
            <w:rStyle w:val="SubtleEmphasis"/>
            <w:i w:val="0"/>
            <w:iCs w:val="0"/>
            <w:color w:val="auto"/>
          </w:rPr>
          <w:delText>C</w:delText>
        </w:r>
      </w:del>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e.g., -66% average 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538"/>
      <w:r w:rsidR="000722B8">
        <w:rPr>
          <w:rStyle w:val="SubtleEmphasis"/>
          <w:i w:val="0"/>
          <w:iCs w:val="0"/>
          <w:color w:val="auto"/>
        </w:rPr>
        <w:t>primary vegetation</w:t>
      </w:r>
      <w:commentRangeEnd w:id="538"/>
      <w:r w:rsidR="00391AA0">
        <w:rPr>
          <w:rStyle w:val="CommentReference"/>
        </w:rPr>
        <w:commentReference w:id="538"/>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539"/>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539"/>
      <w:r w:rsidR="001B58AE">
        <w:rPr>
          <w:rStyle w:val="CommentReference"/>
        </w:rPr>
        <w:commentReference w:id="539"/>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77777777" w:rsidR="004D1549" w:rsidRDefault="004D1549" w:rsidP="00A43A1B">
      <w:pPr>
        <w:jc w:val="both"/>
        <w:rPr>
          <w:rStyle w:val="SubtleEmphasis"/>
          <w:i w:val="0"/>
          <w:iCs w:val="0"/>
          <w:color w:val="auto"/>
        </w:rPr>
      </w:pPr>
    </w:p>
    <w:p w14:paraId="50788A62" w14:textId="66A9E207" w:rsidR="005E5BEF" w:rsidRPr="008E1730" w:rsidRDefault="00681128" w:rsidP="00A43A1B">
      <w:pPr>
        <w:jc w:val="both"/>
        <w:rPr>
          <w:rStyle w:val="SubtleEmphasis"/>
          <w:b/>
          <w:bCs/>
          <w:i w:val="0"/>
          <w:iCs w:val="0"/>
          <w:color w:val="auto"/>
          <w:u w:val="single"/>
        </w:rPr>
      </w:pPr>
      <w:commentRangeStart w:id="540"/>
      <w:r>
        <w:rPr>
          <w:noProof/>
        </w:rPr>
        <w:lastRenderedPageBreak/>
        <w:drawing>
          <wp:inline distT="0" distB="0" distL="0" distR="0" wp14:anchorId="1E510DB9" wp14:editId="25D55FA3">
            <wp:extent cx="7082287" cy="6331833"/>
            <wp:effectExtent l="0" t="0" r="4445" b="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1"/>
                    <a:stretch>
                      <a:fillRect/>
                    </a:stretch>
                  </pic:blipFill>
                  <pic:spPr>
                    <a:xfrm>
                      <a:off x="0" y="0"/>
                      <a:ext cx="7085646" cy="6334836"/>
                    </a:xfrm>
                    <a:prstGeom prst="rect">
                      <a:avLst/>
                    </a:prstGeom>
                  </pic:spPr>
                </pic:pic>
              </a:graphicData>
            </a:graphic>
          </wp:inline>
        </w:drawing>
      </w:r>
      <w:commentRangeEnd w:id="540"/>
      <w:r w:rsidR="002D65E3">
        <w:rPr>
          <w:rStyle w:val="CommentReference"/>
        </w:rPr>
        <w:commentReference w:id="540"/>
      </w:r>
    </w:p>
    <w:p w14:paraId="205EF5F0" w14:textId="2ED8106C" w:rsidR="004D1549" w:rsidRPr="004D1549" w:rsidRDefault="005E5BEF" w:rsidP="001A403D">
      <w:pPr>
        <w:jc w:val="both"/>
        <w:rPr>
          <w:rStyle w:val="SubtleEmphasis"/>
          <w:b/>
          <w:bCs/>
          <w:i w:val="0"/>
          <w:iCs w:val="0"/>
          <w:color w:val="auto"/>
        </w:rPr>
      </w:pPr>
      <w:commentRangeStart w:id="541"/>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ins w:id="542" w:author="Newbold, Tim" w:date="2022-05-13T14:50:00Z">
        <w:r w:rsidR="002D65E3">
          <w:rPr>
            <w:rStyle w:val="SubtleEmphasis"/>
            <w:b/>
            <w:bCs/>
            <w:i w:val="0"/>
            <w:iCs w:val="0"/>
            <w:color w:val="auto"/>
          </w:rPr>
          <w:t>c</w:t>
        </w:r>
      </w:ins>
      <w:del w:id="543" w:author="Newbold, Tim" w:date="2022-05-13T14:50:00Z">
        <w:r w:rsidR="00A71735" w:rsidDel="002D65E3">
          <w:rPr>
            <w:rStyle w:val="SubtleEmphasis"/>
            <w:b/>
            <w:bCs/>
            <w:i w:val="0"/>
            <w:iCs w:val="0"/>
            <w:color w:val="auto"/>
          </w:rPr>
          <w:delText>C</w:delText>
        </w:r>
      </w:del>
      <w:r w:rsidR="00CB01F7">
        <w:rPr>
          <w:rStyle w:val="SubtleEmphasis"/>
          <w:b/>
          <w:bCs/>
          <w:i w:val="0"/>
          <w:iCs w:val="0"/>
          <w:color w:val="auto"/>
        </w:rPr>
        <w:t>lass</w:t>
      </w:r>
      <w:r w:rsidR="00A71735">
        <w:rPr>
          <w:rStyle w:val="SubtleEmphasis"/>
          <w:b/>
          <w:bCs/>
          <w:i w:val="0"/>
          <w:iCs w:val="0"/>
          <w:color w:val="auto"/>
        </w:rPr>
        <w:t xml:space="preserve"> of terrestrial vertebrates</w:t>
      </w:r>
      <w:r w:rsidR="00A57D53" w:rsidRPr="002A0A5F">
        <w:rPr>
          <w:rStyle w:val="SubtleEmphasis"/>
          <w:b/>
          <w:bC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ins w:id="544" w:author="Newbold, Tim" w:date="2022-05-13T14:50:00Z">
        <w:r w:rsidR="002D65E3">
          <w:rPr>
            <w:rStyle w:val="SubtleEmphasis"/>
            <w:i w:val="0"/>
            <w:iCs w:val="0"/>
            <w:color w:val="auto"/>
          </w:rPr>
          <w:t>c</w:t>
        </w:r>
      </w:ins>
      <w:del w:id="545" w:author="Newbold, Tim" w:date="2022-05-13T14:50:00Z">
        <w:r w:rsidR="00A71735" w:rsidDel="002D65E3">
          <w:rPr>
            <w:rStyle w:val="SubtleEmphasis"/>
            <w:i w:val="0"/>
            <w:iCs w:val="0"/>
            <w:color w:val="auto"/>
          </w:rPr>
          <w:delText>C</w:delText>
        </w:r>
      </w:del>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del w:id="546" w:author="Newbold, Tim" w:date="2022-05-13T14:51:00Z">
        <w:r w:rsidR="00A71735" w:rsidDel="00515627">
          <w:rPr>
            <w:rStyle w:val="SubtleEmphasis"/>
            <w:i w:val="0"/>
            <w:iCs w:val="0"/>
            <w:color w:val="auto"/>
          </w:rPr>
          <w:delText xml:space="preserve">the </w:delText>
        </w:r>
      </w:del>
      <w:r w:rsidR="00CB01F7">
        <w:rPr>
          <w:rStyle w:val="SubtleEmphasis"/>
          <w:i w:val="0"/>
          <w:iCs w:val="0"/>
          <w:color w:val="auto"/>
        </w:rPr>
        <w:t>diet</w:t>
      </w:r>
      <w:r w:rsidR="00A71735">
        <w:rPr>
          <w:rStyle w:val="SubtleEmphasis"/>
          <w:i w:val="0"/>
          <w:iCs w:val="0"/>
          <w:color w:val="auto"/>
        </w:rPr>
        <w:t xml:space="preserve"> </w:t>
      </w:r>
      <w:del w:id="547" w:author="Newbold, Tim" w:date="2022-05-13T14:51:00Z">
        <w:r w:rsidR="00A71735" w:rsidDel="00515627">
          <w:rPr>
            <w:rStyle w:val="SubtleEmphasis"/>
            <w:i w:val="0"/>
            <w:iCs w:val="0"/>
            <w:color w:val="auto"/>
          </w:rPr>
          <w:delText>trait</w:delText>
        </w:r>
      </w:del>
      <w:ins w:id="548" w:author="Newbold, Tim" w:date="2022-05-13T14:51:00Z">
        <w:r w:rsidR="00515627">
          <w:rPr>
            <w:rStyle w:val="SubtleEmphasis"/>
            <w:i w:val="0"/>
            <w:iCs w:val="0"/>
            <w:color w:val="auto"/>
          </w:rPr>
          <w:t>from among the ecological characteristics</w:t>
        </w:r>
      </w:ins>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ins w:id="549" w:author="Newbold, Tim" w:date="2022-05-13T14:52:00Z">
        <w:r w:rsidR="00DD32E6">
          <w:rPr>
            <w:rStyle w:val="SubtleEmphasis"/>
            <w:i w:val="0"/>
            <w:iCs w:val="0"/>
            <w:color w:val="auto"/>
          </w:rPr>
          <w:t>c</w:t>
        </w:r>
      </w:ins>
      <w:del w:id="550" w:author="Newbold, Tim" w:date="2022-05-13T14:52:00Z">
        <w:r w:rsidR="00AE58A3" w:rsidDel="00DD32E6">
          <w:rPr>
            <w:rStyle w:val="SubtleEmphasis"/>
            <w:i w:val="0"/>
            <w:iCs w:val="0"/>
            <w:color w:val="auto"/>
          </w:rPr>
          <w:delText>C</w:delText>
        </w:r>
      </w:del>
      <w:r w:rsidR="003C724E">
        <w:rPr>
          <w:rStyle w:val="SubtleEmphasis"/>
          <w:i w:val="0"/>
          <w:iCs w:val="0"/>
          <w:color w:val="auto"/>
        </w:rPr>
        <w:t>lass</w:t>
      </w:r>
      <w:del w:id="551" w:author="Newbold, Tim" w:date="2022-05-13T14:52:00Z">
        <w:r w:rsidR="003C724E" w:rsidDel="00DD32E6">
          <w:rPr>
            <w:rStyle w:val="SubtleEmphasis"/>
            <w:i w:val="0"/>
            <w:iCs w:val="0"/>
            <w:color w:val="auto"/>
          </w:rPr>
          <w:delText xml:space="preserve"> </w:delText>
        </w:r>
        <w:commentRangeStart w:id="552"/>
        <w:r w:rsidR="003C724E" w:rsidDel="00DD32E6">
          <w:rPr>
            <w:rStyle w:val="SubtleEmphasis"/>
            <w:i w:val="0"/>
            <w:iCs w:val="0"/>
            <w:color w:val="auto"/>
          </w:rPr>
          <w:delText xml:space="preserve">(e.g., </w:delText>
        </w:r>
        <w:r w:rsidR="00D57B7F" w:rsidDel="00DD32E6">
          <w:rPr>
            <w:rStyle w:val="SubtleEmphasis"/>
            <w:i w:val="0"/>
            <w:iCs w:val="0"/>
            <w:color w:val="auto"/>
          </w:rPr>
          <w:delText>amphibian fruit/nectar eaters</w:delText>
        </w:r>
        <w:r w:rsidR="003C724E" w:rsidDel="00DD32E6">
          <w:rPr>
            <w:rStyle w:val="SubtleEmphasis"/>
            <w:i w:val="0"/>
            <w:iCs w:val="0"/>
            <w:color w:val="auto"/>
          </w:rPr>
          <w:delText>)</w:delText>
        </w:r>
      </w:del>
      <w:commentRangeEnd w:id="552"/>
      <w:r w:rsidR="00DD32E6">
        <w:rPr>
          <w:rStyle w:val="CommentReference"/>
        </w:rPr>
        <w:commentReference w:id="552"/>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Pr>
          <w:rStyle w:val="SubtleEmphasis"/>
          <w:i w:val="0"/>
          <w:iCs w:val="0"/>
          <w:color w:val="auto"/>
        </w:rPr>
        <w:t xml:space="preserve">The predictions are rescaled with reference to minimally-used primary vegetation. </w:t>
      </w:r>
      <w:r w:rsidR="00A443A5" w:rsidRPr="00390255">
        <w:rPr>
          <w:rStyle w:val="SubtleEmphasis"/>
          <w:i w:val="0"/>
          <w:iCs w:val="0"/>
          <w:color w:val="auto"/>
        </w:rPr>
        <w:t>Primary: primary vegetation; Secondary: secondary vegetation; plantation: plantation forest; agricultural: cropland and pasture.</w:t>
      </w:r>
      <w:commentRangeEnd w:id="541"/>
      <w:r w:rsidR="0082727A">
        <w:rPr>
          <w:rStyle w:val="CommentReference"/>
        </w:rPr>
        <w:commentReference w:id="541"/>
      </w:r>
    </w:p>
    <w:p w14:paraId="442963DC" w14:textId="77777777" w:rsidR="00FC107D" w:rsidRDefault="00FC107D" w:rsidP="001A403D">
      <w:pPr>
        <w:jc w:val="both"/>
        <w:rPr>
          <w:rStyle w:val="SubtleEmphasis"/>
          <w:b/>
          <w:bCs/>
          <w:color w:val="auto"/>
        </w:rPr>
      </w:pPr>
    </w:p>
    <w:p w14:paraId="36ACFB0C" w14:textId="77777777" w:rsidR="00FC107D" w:rsidRDefault="00FC107D" w:rsidP="001A403D">
      <w:pPr>
        <w:jc w:val="both"/>
        <w:rPr>
          <w:rStyle w:val="SubtleEmphasis"/>
          <w:b/>
          <w:bCs/>
          <w:color w:val="auto"/>
        </w:rPr>
      </w:pPr>
    </w:p>
    <w:p w14:paraId="049DE908" w14:textId="77777777" w:rsidR="00FC107D" w:rsidRDefault="00FC107D" w:rsidP="001A403D">
      <w:pPr>
        <w:jc w:val="both"/>
        <w:rPr>
          <w:rStyle w:val="SubtleEmphasis"/>
          <w:b/>
          <w:bCs/>
          <w:color w:val="auto"/>
        </w:rPr>
      </w:pPr>
    </w:p>
    <w:p w14:paraId="3F76AA39" w14:textId="2527D833"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predictor</w:t>
      </w:r>
      <w:r w:rsidRPr="009747D8">
        <w:rPr>
          <w:rStyle w:val="SubtleEmphasis"/>
          <w:b/>
          <w:bCs/>
          <w:color w:val="auto"/>
        </w:rPr>
        <w:t>.</w:t>
      </w:r>
    </w:p>
    <w:p w14:paraId="466D1370" w14:textId="7F232947"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del w:id="553" w:author="Newbold, Tim" w:date="2022-05-13T14:54:00Z">
        <w:r w:rsidRPr="00CA3D96" w:rsidDel="00DD32E6">
          <w:rPr>
            <w:rStyle w:val="SubtleEmphasis"/>
            <w:i w:val="0"/>
            <w:iCs w:val="0"/>
            <w:color w:val="auto"/>
          </w:rPr>
          <w:delText>the main effects of the</w:delText>
        </w:r>
        <w:r w:rsidR="002A601B" w:rsidDel="00DD32E6">
          <w:rPr>
            <w:rStyle w:val="SubtleEmphasis"/>
            <w:i w:val="0"/>
            <w:iCs w:val="0"/>
            <w:color w:val="auto"/>
          </w:rPr>
          <w:delText xml:space="preserve"> full</w:delText>
        </w:r>
        <w:r w:rsidRPr="00CA3D96" w:rsidDel="00DD32E6">
          <w:rPr>
            <w:rStyle w:val="SubtleEmphasis"/>
            <w:i w:val="0"/>
            <w:iCs w:val="0"/>
            <w:color w:val="auto"/>
          </w:rPr>
          <w:delText xml:space="preserve"> models</w:delText>
        </w:r>
        <w:r w:rsidR="008E66E1" w:rsidDel="00DD32E6">
          <w:rPr>
            <w:rStyle w:val="SubtleEmphasis"/>
            <w:i w:val="0"/>
            <w:iCs w:val="0"/>
            <w:color w:val="auto"/>
          </w:rPr>
          <w:delText xml:space="preserve"> </w:delText>
        </w:r>
      </w:del>
      <w:ins w:id="554" w:author="Newbold, Tim" w:date="2022-05-13T14:54:00Z">
        <w:r w:rsidR="00DD32E6">
          <w:rPr>
            <w:rStyle w:val="SubtleEmphasis"/>
            <w:i w:val="0"/>
            <w:iCs w:val="0"/>
            <w:color w:val="auto"/>
          </w:rPr>
          <w:t xml:space="preserve">land use, land-use intensity and the ecological characteristics </w:t>
        </w:r>
      </w:ins>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ins w:id="555" w:author="Newbold, Tim" w:date="2022-05-13T14:55:00Z">
        <w:r w:rsidR="00DD32E6">
          <w:rPr>
            <w:rStyle w:val="SubtleEmphasis"/>
            <w:i w:val="0"/>
            <w:iCs w:val="0"/>
            <w:color w:val="auto"/>
          </w:rPr>
          <w:t xml:space="preserve">in species’ occurrence probability </w:t>
        </w:r>
      </w:ins>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del w:id="556" w:author="Newbold, Tim" w:date="2022-05-13T14:55:00Z">
        <w:r w:rsidRPr="00CA3D96" w:rsidDel="00DD32E6">
          <w:rPr>
            <w:rStyle w:val="SubtleEmphasis"/>
            <w:i w:val="0"/>
            <w:iCs w:val="0"/>
            <w:color w:val="auto"/>
          </w:rPr>
          <w:delText>which increased when including</w:delText>
        </w:r>
      </w:del>
      <w:ins w:id="557" w:author="Newbold, Tim" w:date="2022-05-13T14:55:00Z">
        <w:r w:rsidR="00DD32E6">
          <w:rPr>
            <w:rStyle w:val="SubtleEmphasis"/>
            <w:i w:val="0"/>
            <w:iCs w:val="0"/>
            <w:color w:val="auto"/>
          </w:rPr>
          <w:t>in part because the</w:t>
        </w:r>
      </w:ins>
      <w:r w:rsidRPr="00CA3D96">
        <w:rPr>
          <w:rStyle w:val="SubtleEmphasis"/>
          <w:i w:val="0"/>
          <w:iCs w:val="0"/>
          <w:color w:val="auto"/>
        </w:rPr>
        <w:t xml:space="preserve"> random effects</w:t>
      </w:r>
      <w:ins w:id="558" w:author="Newbold, Tim" w:date="2022-05-13T14:55:00Z">
        <w:r w:rsidR="00DD32E6">
          <w:rPr>
            <w:rStyle w:val="SubtleEmphasis"/>
            <w:i w:val="0"/>
            <w:iCs w:val="0"/>
            <w:color w:val="auto"/>
          </w:rPr>
          <w:t xml:space="preserve"> explained a substantial proportion</w:t>
        </w:r>
      </w:ins>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5176B9AE"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lastRenderedPageBreak/>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del w:id="559" w:author="Newbold, Tim" w:date="2022-05-13T14:56:00Z">
        <w:r w:rsidRPr="008845BB" w:rsidDel="00DD32E6">
          <w:rPr>
            <w:rStyle w:val="SubtleEmphasis"/>
            <w:i w:val="0"/>
            <w:iCs w:val="0"/>
            <w:color w:val="auto"/>
            <w:sz w:val="20"/>
            <w:szCs w:val="20"/>
          </w:rPr>
          <w:delText>looking at</w:delText>
        </w:r>
      </w:del>
      <w:ins w:id="560" w:author="Newbold, Tim" w:date="2022-05-13T14:56:00Z">
        <w:r w:rsidR="00DD32E6">
          <w:rPr>
            <w:rStyle w:val="SubtleEmphasis"/>
            <w:i w:val="0"/>
            <w:iCs w:val="0"/>
            <w:color w:val="auto"/>
            <w:sz w:val="20"/>
            <w:szCs w:val="20"/>
          </w:rPr>
          <w:t>fitting</w:t>
        </w:r>
      </w:ins>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ins w:id="561" w:author="Etard, Adrienne" w:date="2022-05-12T15:22:00Z">
        <w:r w:rsidR="00F356C8">
          <w:rPr>
            <w:rStyle w:val="SubtleEmphasis"/>
            <w:i w:val="0"/>
            <w:iCs w:val="0"/>
            <w:color w:val="auto"/>
            <w:sz w:val="20"/>
            <w:szCs w:val="20"/>
          </w:rPr>
          <w:t xml:space="preserve"> (after factoring out residual variation)</w:t>
        </w:r>
      </w:ins>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ins w:id="562" w:author="Etard, Adrienne" w:date="2022-05-12T15:22:00Z">
        <w:r w:rsidR="00F356C8">
          <w:rPr>
            <w:rStyle w:val="SubtleEmphasis"/>
            <w:i w:val="0"/>
            <w:iCs w:val="0"/>
            <w:color w:val="auto"/>
            <w:sz w:val="20"/>
            <w:szCs w:val="20"/>
          </w:rPr>
          <w:t xml:space="preserve"> (after factoring out residual variation)</w:t>
        </w:r>
      </w:ins>
      <w:r w:rsidR="00D427D8" w:rsidRPr="008845BB">
        <w:rPr>
          <w:rStyle w:val="SubtleEmphasis"/>
          <w:i w:val="0"/>
          <w:iCs w:val="0"/>
          <w:color w:val="auto"/>
          <w:sz w:val="20"/>
          <w:szCs w:val="20"/>
        </w:rPr>
        <w:t xml:space="preserve">; </w:t>
      </w:r>
      <w:ins w:id="563" w:author="Newbold, Tim" w:date="2022-05-13T14:57:00Z">
        <w:r w:rsidR="00BC50DE">
          <w:rPr>
            <w:rStyle w:val="SubtleEmphasis"/>
            <w:i w:val="0"/>
            <w:iCs w:val="0"/>
            <w:color w:val="auto"/>
            <w:sz w:val="20"/>
            <w:szCs w:val="20"/>
          </w:rPr>
          <w:t xml:space="preserve">and </w:t>
        </w:r>
      </w:ins>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ins w:id="564" w:author="Newbold, Tim" w:date="2022-05-13T14:58:00Z">
        <w:r w:rsidR="00FD5AF9">
          <w:rPr>
            <w:rStyle w:val="SubtleEmphasis"/>
            <w:i w:val="0"/>
            <w:iCs w:val="0"/>
            <w:color w:val="auto"/>
            <w:sz w:val="20"/>
            <w:szCs w:val="20"/>
          </w:rPr>
          <w:t>n</w:t>
        </w:r>
      </w:ins>
      <w:r w:rsidR="00D427D8" w:rsidRPr="008845BB">
        <w:rPr>
          <w:rStyle w:val="SubtleEmphasis"/>
          <w:i w:val="0"/>
          <w:iCs w:val="0"/>
          <w:color w:val="auto"/>
          <w:sz w:val="20"/>
          <w:szCs w:val="20"/>
        </w:rPr>
        <w:t>ge area</w:t>
      </w:r>
      <w:ins w:id="565" w:author="Etard, Adrienne" w:date="2022-05-12T15:22:00Z">
        <w:r w:rsidR="00F356C8">
          <w:rPr>
            <w:rStyle w:val="SubtleEmphasis"/>
            <w:i w:val="0"/>
            <w:iCs w:val="0"/>
            <w:color w:val="auto"/>
            <w:sz w:val="20"/>
            <w:szCs w:val="20"/>
          </w:rPr>
          <w:t xml:space="preserve"> a</w:t>
        </w:r>
      </w:ins>
      <w:ins w:id="566" w:author="Etard, Adrienne" w:date="2022-05-12T15:23:00Z">
        <w:r w:rsidR="00F356C8">
          <w:rPr>
            <w:rStyle w:val="SubtleEmphasis"/>
            <w:i w:val="0"/>
            <w:iCs w:val="0"/>
            <w:color w:val="auto"/>
            <w:sz w:val="20"/>
            <w:szCs w:val="20"/>
          </w:rPr>
          <w:t>nd the residual variation</w:t>
        </w:r>
      </w:ins>
      <w:ins w:id="567" w:author="Etard, Adrienne" w:date="2022-05-12T15:22:00Z">
        <w:r w:rsidR="00F356C8">
          <w:rPr>
            <w:rStyle w:val="SubtleEmphasis"/>
            <w:i w:val="0"/>
            <w:iCs w:val="0"/>
            <w:color w:val="auto"/>
            <w:sz w:val="20"/>
            <w:szCs w:val="20"/>
          </w:rPr>
          <w:t>)</w:t>
        </w:r>
      </w:ins>
      <w:r w:rsidR="00D427D8" w:rsidRPr="008845BB">
        <w:rPr>
          <w:rStyle w:val="SubtleEmphasis"/>
          <w:i w:val="0"/>
          <w:iCs w:val="0"/>
          <w:color w:val="auto"/>
          <w:sz w:val="20"/>
          <w:szCs w:val="20"/>
        </w:rPr>
        <w:t xml:space="preserve">. </w:t>
      </w:r>
      <w:commentRangeStart w:id="568"/>
      <w:r w:rsidR="00A81616" w:rsidRPr="008845BB">
        <w:rPr>
          <w:rStyle w:val="SubtleEmphasis"/>
          <w:i w:val="0"/>
          <w:iCs w:val="0"/>
          <w:color w:val="auto"/>
          <w:sz w:val="20"/>
          <w:szCs w:val="20"/>
        </w:rPr>
        <w:t>The dashed vertical lines mark 10%</w:t>
      </w:r>
      <w:r w:rsidR="00C72AF6" w:rsidRPr="008845BB">
        <w:rPr>
          <w:rStyle w:val="SubtleEmphasis"/>
          <w:i w:val="0"/>
          <w:iCs w:val="0"/>
          <w:color w:val="auto"/>
          <w:sz w:val="20"/>
          <w:szCs w:val="20"/>
        </w:rPr>
        <w:t xml:space="preserve"> explained variance</w:t>
      </w:r>
      <w:commentRangeEnd w:id="568"/>
      <w:r w:rsidR="00FD5AF9">
        <w:rPr>
          <w:rStyle w:val="CommentReference"/>
        </w:rPr>
        <w:commentReference w:id="568"/>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096DCCDB"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w:t>
      </w:r>
      <w:del w:id="569" w:author="Newbold, Tim" w:date="2022-05-13T14:58:00Z">
        <w:r w:rsidR="001A403D" w:rsidDel="00FD5AF9">
          <w:rPr>
            <w:rStyle w:val="SubtleEmphasis"/>
            <w:i w:val="0"/>
            <w:iCs w:val="0"/>
            <w:color w:val="auto"/>
          </w:rPr>
          <w:delText>s</w:delText>
        </w:r>
      </w:del>
      <w:r w:rsidR="001A403D">
        <w:rPr>
          <w:rStyle w:val="SubtleEmphasis"/>
          <w:i w:val="0"/>
          <w:iCs w:val="0"/>
          <w:color w:val="auto"/>
        </w:rPr>
        <w:t xml:space="preserve">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Figure</w:t>
      </w:r>
      <w:r w:rsidR="00075316">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6</w:t>
      </w:r>
      <w:r w:rsidR="00BF2C7E">
        <w:rPr>
          <w:rStyle w:val="SubtleEmphasis"/>
          <w:i w:val="0"/>
          <w:iCs w:val="0"/>
          <w:color w:val="auto"/>
        </w:rPr>
        <w:t>,</w:t>
      </w:r>
      <w:r w:rsidR="00FC107D">
        <w:rPr>
          <w:rStyle w:val="SubtleEmphasis"/>
          <w:i w:val="0"/>
          <w:iCs w:val="0"/>
          <w:color w:val="auto"/>
        </w:rPr>
        <w:t xml:space="preserve"> S</w:t>
      </w:r>
      <w:r w:rsidR="001A403D">
        <w:rPr>
          <w:rStyle w:val="SubtleEmphasis"/>
          <w:i w:val="0"/>
          <w:iCs w:val="0"/>
          <w:color w:val="auto"/>
        </w:rPr>
        <w:t>1</w:t>
      </w:r>
      <w:r w:rsidR="00FC107D">
        <w:rPr>
          <w:rStyle w:val="SubtleEmphasis"/>
          <w:i w:val="0"/>
          <w:iCs w:val="0"/>
          <w:color w:val="auto"/>
        </w:rPr>
        <w:t>7</w:t>
      </w:r>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A4F1281"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ins w:id="570" w:author="Newbold, Tim" w:date="2022-05-13T14:59:00Z">
        <w:r w:rsidR="00D456C4">
          <w:rPr>
            <w:rStyle w:val="SubtleEmphasis"/>
            <w:i w:val="0"/>
            <w:iCs w:val="0"/>
            <w:color w:val="auto"/>
          </w:rPr>
          <w:t>c</w:t>
        </w:r>
      </w:ins>
      <w:del w:id="571" w:author="Newbold, Tim" w:date="2022-05-13T14:59:00Z">
        <w:r w:rsidR="00AF59FC" w:rsidDel="00D456C4">
          <w:rPr>
            <w:rStyle w:val="SubtleEmphasis"/>
            <w:i w:val="0"/>
            <w:iCs w:val="0"/>
            <w:color w:val="auto"/>
          </w:rPr>
          <w:delText>C</w:delText>
        </w:r>
      </w:del>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ins w:id="572" w:author="Newbold, Tim" w:date="2022-05-13T15:01:00Z">
        <w:r w:rsidR="00D456C4">
          <w:rPr>
            <w:rStyle w:val="SubtleEmphasis"/>
            <w:i w:val="0"/>
            <w:iCs w:val="0"/>
            <w:color w:val="auto"/>
          </w:rPr>
          <w:t>c</w:t>
        </w:r>
      </w:ins>
      <w:del w:id="573" w:author="Newbold, Tim" w:date="2022-05-13T15:01:00Z">
        <w:r w:rsidR="006D4CFD" w:rsidDel="00D456C4">
          <w:rPr>
            <w:rStyle w:val="SubtleEmphasis"/>
            <w:i w:val="0"/>
            <w:iCs w:val="0"/>
            <w:color w:val="auto"/>
          </w:rPr>
          <w:delText>C</w:delText>
        </w:r>
      </w:del>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ins w:id="574" w:author="Newbold, Tim" w:date="2022-05-13T15:02:00Z">
        <w:r w:rsidR="00D456C4">
          <w:rPr>
            <w:rStyle w:val="SubtleEmphasis"/>
            <w:i w:val="0"/>
            <w:iCs w:val="0"/>
            <w:color w:val="auto"/>
          </w:rPr>
          <w:t>c</w:t>
        </w:r>
      </w:ins>
      <w:del w:id="575" w:author="Newbold, Tim" w:date="2022-05-13T15:01:00Z">
        <w:r w:rsidR="003E0EF0" w:rsidDel="00D456C4">
          <w:rPr>
            <w:rStyle w:val="SubtleEmphasis"/>
            <w:i w:val="0"/>
            <w:iCs w:val="0"/>
            <w:color w:val="auto"/>
          </w:rPr>
          <w:delText>C</w:delText>
        </w:r>
      </w:del>
      <w:r w:rsidR="00F93D84">
        <w:rPr>
          <w:rStyle w:val="SubtleEmphasis"/>
          <w:i w:val="0"/>
          <w:iCs w:val="0"/>
          <w:color w:val="auto"/>
        </w:rPr>
        <w:t>lasses</w:t>
      </w:r>
      <w:ins w:id="576" w:author="Newbold, Tim" w:date="2022-05-13T15:02:00Z">
        <w:r w:rsidR="00D456C4">
          <w:rPr>
            <w:rStyle w:val="SubtleEmphasis"/>
            <w:i w:val="0"/>
            <w:iCs w:val="0"/>
            <w:color w:val="auto"/>
          </w:rPr>
          <w:t>, in different cases varying in both significance and direction</w:t>
        </w:r>
      </w:ins>
      <w:del w:id="577" w:author="Newbold, Tim" w:date="2022-05-13T15:02:00Z">
        <w:r w:rsidR="00D22BBF" w:rsidDel="00D456C4">
          <w:rPr>
            <w:rStyle w:val="SubtleEmphasis"/>
            <w:i w:val="0"/>
            <w:iCs w:val="0"/>
            <w:color w:val="auto"/>
          </w:rPr>
          <w:delText xml:space="preserve">; we found a mixture of non-significant associations and </w:delText>
        </w:r>
        <w:r w:rsidR="00B9489A" w:rsidDel="00D456C4">
          <w:rPr>
            <w:rStyle w:val="SubtleEmphasis"/>
            <w:i w:val="0"/>
            <w:iCs w:val="0"/>
            <w:color w:val="auto"/>
          </w:rPr>
          <w:delText xml:space="preserve">of </w:delText>
        </w:r>
        <w:r w:rsidR="00D22BBF" w:rsidDel="00D456C4">
          <w:rPr>
            <w:rStyle w:val="SubtleEmphasis"/>
            <w:i w:val="0"/>
            <w:iCs w:val="0"/>
            <w:color w:val="auto"/>
          </w:rPr>
          <w:delText>effects differing in their directionality depending on the Class</w:delText>
        </w:r>
      </w:del>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del w:id="578" w:author="Newbold, Tim" w:date="2022-05-13T15:02:00Z">
        <w:r w:rsidR="00F705FB" w:rsidDel="006974A8">
          <w:rPr>
            <w:rStyle w:val="SubtleEmphasis"/>
            <w:i w:val="0"/>
            <w:iCs w:val="0"/>
            <w:color w:val="auto"/>
          </w:rPr>
          <w:delText xml:space="preserve">effects </w:delText>
        </w:r>
      </w:del>
      <w:ins w:id="579" w:author="Newbold, Tim" w:date="2022-05-13T15:02:00Z">
        <w:r w:rsidR="006974A8">
          <w:rPr>
            <w:rStyle w:val="SubtleEmphasis"/>
            <w:i w:val="0"/>
            <w:iCs w:val="0"/>
            <w:color w:val="auto"/>
          </w:rPr>
          <w:t>associatio</w:t>
        </w:r>
      </w:ins>
      <w:ins w:id="580" w:author="Newbold, Tim" w:date="2022-05-13T15:03:00Z">
        <w:r w:rsidR="006974A8">
          <w:rPr>
            <w:rStyle w:val="SubtleEmphasis"/>
            <w:i w:val="0"/>
            <w:iCs w:val="0"/>
            <w:color w:val="auto"/>
          </w:rPr>
          <w:t>ns between</w:t>
        </w:r>
      </w:ins>
      <w:ins w:id="581" w:author="Newbold, Tim" w:date="2022-05-13T15:02:00Z">
        <w:r w:rsidR="006974A8">
          <w:rPr>
            <w:rStyle w:val="SubtleEmphasis"/>
            <w:i w:val="0"/>
            <w:iCs w:val="0"/>
            <w:color w:val="auto"/>
          </w:rPr>
          <w:t xml:space="preserve"> </w:t>
        </w:r>
      </w:ins>
      <w:del w:id="582" w:author="Newbold, Tim" w:date="2022-05-13T15:03:00Z">
        <w:r w:rsidR="00F705FB" w:rsidDel="006974A8">
          <w:rPr>
            <w:rStyle w:val="SubtleEmphasis"/>
            <w:i w:val="0"/>
            <w:iCs w:val="0"/>
            <w:color w:val="auto"/>
          </w:rPr>
          <w:delText xml:space="preserve">of </w:delText>
        </w:r>
      </w:del>
      <w:r w:rsidR="007331DC">
        <w:rPr>
          <w:rStyle w:val="SubtleEmphasis"/>
          <w:i w:val="0"/>
          <w:iCs w:val="0"/>
          <w:color w:val="auto"/>
        </w:rPr>
        <w:t>body mass</w:t>
      </w:r>
      <w:r w:rsidR="004745DC">
        <w:rPr>
          <w:rStyle w:val="SubtleEmphasis"/>
          <w:i w:val="0"/>
          <w:iCs w:val="0"/>
          <w:color w:val="auto"/>
        </w:rPr>
        <w:t xml:space="preserve"> </w:t>
      </w:r>
      <w:del w:id="583" w:author="Newbold, Tim" w:date="2022-05-13T15:03:00Z">
        <w:r w:rsidR="004745DC" w:rsidDel="006974A8">
          <w:rPr>
            <w:rStyle w:val="SubtleEmphasis"/>
            <w:i w:val="0"/>
            <w:iCs w:val="0"/>
            <w:color w:val="auto"/>
          </w:rPr>
          <w:delText xml:space="preserve">on </w:delText>
        </w:r>
      </w:del>
      <w:ins w:id="584" w:author="Newbold, Tim" w:date="2022-05-13T15:03:00Z">
        <w:r w:rsidR="006974A8">
          <w:rPr>
            <w:rStyle w:val="SubtleEmphasis"/>
            <w:i w:val="0"/>
            <w:iCs w:val="0"/>
            <w:color w:val="auto"/>
          </w:rPr>
          <w:t xml:space="preserve">and </w:t>
        </w:r>
      </w:ins>
      <w:r w:rsidR="004745DC">
        <w:rPr>
          <w:rStyle w:val="SubtleEmphasis"/>
          <w:i w:val="0"/>
          <w:iCs w:val="0"/>
          <w:color w:val="auto"/>
        </w:rPr>
        <w:t xml:space="preserve">climate-change sensitivity </w:t>
      </w:r>
      <w:del w:id="585" w:author="Newbold, Tim" w:date="2022-05-13T15:03:00Z">
        <w:r w:rsidR="00E9028B" w:rsidDel="006974A8">
          <w:rPr>
            <w:rStyle w:val="SubtleEmphasis"/>
            <w:i w:val="0"/>
            <w:iCs w:val="0"/>
            <w:color w:val="auto"/>
          </w:rPr>
          <w:delText xml:space="preserve">between </w:delText>
        </w:r>
      </w:del>
      <w:ins w:id="586" w:author="Newbold, Tim" w:date="2022-05-13T15:03:00Z">
        <w:r w:rsidR="006974A8">
          <w:rPr>
            <w:rStyle w:val="SubtleEmphasis"/>
            <w:i w:val="0"/>
            <w:iCs w:val="0"/>
            <w:color w:val="auto"/>
          </w:rPr>
          <w:t xml:space="preserve">for </w:t>
        </w:r>
      </w:ins>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587"/>
      <w:r>
        <w:rPr>
          <w:noProof/>
        </w:rPr>
        <w:lastRenderedPageBreak/>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587"/>
      <w:r w:rsidR="00F17195">
        <w:rPr>
          <w:rStyle w:val="CommentReference"/>
        </w:rPr>
        <w:commentReference w:id="587"/>
      </w:r>
    </w:p>
    <w:p w14:paraId="173E8077" w14:textId="117D9D5D" w:rsidR="009839B0" w:rsidRDefault="009839B0" w:rsidP="009839B0">
      <w:pPr>
        <w:jc w:val="both"/>
        <w:rPr>
          <w:rStyle w:val="SubtleEmphasis"/>
          <w:i w:val="0"/>
          <w:iCs w:val="0"/>
          <w:color w:val="auto"/>
        </w:rPr>
      </w:pPr>
      <w:commentRangeStart w:id="588"/>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589"/>
      <w:commentRangeStart w:id="590"/>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589"/>
      <w:r w:rsidR="00F17195">
        <w:rPr>
          <w:rStyle w:val="CommentReference"/>
        </w:rPr>
        <w:commentReference w:id="589"/>
      </w:r>
      <w:r w:rsidR="00C82E1F" w:rsidRPr="00C82E1F">
        <w:rPr>
          <w:rStyle w:val="SubtleEmphasis"/>
          <w:i w:val="0"/>
          <w:iCs w:val="0"/>
          <w:color w:val="auto"/>
        </w:rPr>
        <w:t>.</w:t>
      </w:r>
      <w:commentRangeEnd w:id="590"/>
      <w:r w:rsidR="00A547D9">
        <w:rPr>
          <w:rStyle w:val="CommentReference"/>
        </w:rPr>
        <w:commentReference w:id="590"/>
      </w:r>
      <w:commentRangeEnd w:id="588"/>
      <w:r w:rsidR="00637E9F">
        <w:rPr>
          <w:rStyle w:val="CommentReference"/>
        </w:rPr>
        <w:commentReference w:id="588"/>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lastRenderedPageBreak/>
        <w:drawing>
          <wp:inline distT="0" distB="0" distL="0" distR="0" wp14:anchorId="1607A56B" wp14:editId="2621AE40">
            <wp:extent cx="4870450" cy="3620192"/>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873609" cy="3622540"/>
                    </a:xfrm>
                    <a:prstGeom prst="rect">
                      <a:avLst/>
                    </a:prstGeom>
                  </pic:spPr>
                </pic:pic>
              </a:graphicData>
            </a:graphic>
          </wp:inline>
        </w:drawing>
      </w:r>
    </w:p>
    <w:p w14:paraId="5289745D" w14:textId="1D4903ED" w:rsidR="00C0340F" w:rsidRDefault="00C0340F" w:rsidP="004436DB">
      <w:pPr>
        <w:jc w:val="both"/>
        <w:rPr>
          <w:rStyle w:val="SubtleEmphasis"/>
          <w:i w:val="0"/>
          <w:iCs w:val="0"/>
          <w:color w:val="auto"/>
        </w:rPr>
      </w:pPr>
      <w:commentRangeStart w:id="591"/>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591"/>
      <w:r w:rsidR="0082727A">
        <w:rPr>
          <w:rStyle w:val="CommentReference"/>
        </w:rPr>
        <w:commentReference w:id="591"/>
      </w:r>
      <w:r>
        <w:rPr>
          <w:rStyle w:val="SubtleEmphasis"/>
          <w:b/>
          <w:bCs/>
          <w:i w:val="0"/>
          <w:iCs w:val="0"/>
          <w:color w:val="auto"/>
        </w:rPr>
        <w:t xml:space="preserve"> </w:t>
      </w:r>
    </w:p>
    <w:p w14:paraId="714C945F" w14:textId="3B8820C1" w:rsidR="00C2338F" w:rsidRPr="001929A4" w:rsidRDefault="004436DB" w:rsidP="00C2338F">
      <w:pPr>
        <w:spacing w:before="240"/>
        <w:jc w:val="both"/>
        <w:rPr>
          <w:rStyle w:val="SubtleEmphasis"/>
          <w:i w:val="0"/>
          <w:iCs w:val="0"/>
          <w:color w:val="auto"/>
        </w:rPr>
      </w:pPr>
      <w:commentRangeStart w:id="592"/>
      <w:commentRangeStart w:id="593"/>
      <w:r w:rsidRPr="00CA3D96">
        <w:rPr>
          <w:rStyle w:val="SubtleEmphasis"/>
          <w:i w:val="0"/>
          <w:iCs w:val="0"/>
          <w:color w:val="auto"/>
        </w:rPr>
        <w:t>The models</w:t>
      </w:r>
      <w:del w:id="594" w:author="Newbold, Tim" w:date="2022-05-13T15:10:00Z">
        <w:r w:rsidRPr="00CA3D96" w:rsidDel="0082727A">
          <w:rPr>
            <w:rStyle w:val="SubtleEmphasis"/>
            <w:i w:val="0"/>
            <w:iCs w:val="0"/>
            <w:color w:val="auto"/>
          </w:rPr>
          <w:delText>’</w:delText>
        </w:r>
      </w:del>
      <w:r w:rsidRPr="00CA3D96">
        <w:rPr>
          <w:rStyle w:val="SubtleEmphasis"/>
          <w:i w:val="0"/>
          <w:iCs w:val="0"/>
          <w:color w:val="auto"/>
        </w:rPr>
        <w:t xml:space="preserve"> </w:t>
      </w:r>
      <w:del w:id="595" w:author="Newbold, Tim" w:date="2022-05-13T15:10:00Z">
        <w:r w:rsidRPr="00CA3D96" w:rsidDel="0082727A">
          <w:rPr>
            <w:rStyle w:val="SubtleEmphasis"/>
            <w:i w:val="0"/>
            <w:iCs w:val="0"/>
            <w:color w:val="auto"/>
          </w:rPr>
          <w:delText xml:space="preserve">effects </w:delText>
        </w:r>
      </w:del>
      <w:r w:rsidRPr="00CA3D96">
        <w:rPr>
          <w:rStyle w:val="SubtleEmphasis"/>
          <w:i w:val="0"/>
          <w:iCs w:val="0"/>
          <w:color w:val="auto"/>
        </w:rPr>
        <w:t>explained an important proportion of the overall variation</w:t>
      </w:r>
      <w:ins w:id="596" w:author="Newbold, Tim" w:date="2022-05-13T15:10:00Z">
        <w:r w:rsidR="0082727A">
          <w:rPr>
            <w:rStyle w:val="SubtleEmphasis"/>
            <w:i w:val="0"/>
            <w:iCs w:val="0"/>
            <w:color w:val="auto"/>
          </w:rPr>
          <w:t xml:space="preserve"> in estimated climate-change sens</w:t>
        </w:r>
      </w:ins>
      <w:ins w:id="597" w:author="Newbold, Tim" w:date="2022-05-13T15:11:00Z">
        <w:r w:rsidR="0082727A">
          <w:rPr>
            <w:rStyle w:val="SubtleEmphasis"/>
            <w:i w:val="0"/>
            <w:iCs w:val="0"/>
            <w:color w:val="auto"/>
          </w:rPr>
          <w:t>itivity</w:t>
        </w:r>
      </w:ins>
      <w:r w:rsidRPr="00CA3D96">
        <w:rPr>
          <w:rStyle w:val="SubtleEmphasis"/>
          <w:i w:val="0"/>
          <w:iCs w:val="0"/>
          <w:color w:val="auto"/>
        </w:rPr>
        <w:t xml:space="preserve"> (adjusted</w:t>
      </w:r>
      <w:ins w:id="598" w:author="Newbold, Tim" w:date="2022-05-13T15:11:00Z">
        <w:r w:rsidR="004B4E5A">
          <w:rPr>
            <w:rStyle w:val="SubtleEmphasis"/>
            <w:i w:val="0"/>
            <w:iCs w:val="0"/>
            <w:color w:val="auto"/>
          </w:rPr>
          <w:t xml:space="preserve"> </w:t>
        </w:r>
      </w:ins>
      <w:del w:id="599" w:author="Newbold, Tim" w:date="2022-05-13T15:11:00Z">
        <w:r w:rsidRPr="00CA3D96" w:rsidDel="004B4E5A">
          <w:rPr>
            <w:rStyle w:val="SubtleEmphasis"/>
            <w:i w:val="0"/>
            <w:iCs w:val="0"/>
            <w:color w:val="auto"/>
          </w:rPr>
          <w:delText>-</w:delText>
        </w:r>
      </w:del>
      <w:r w:rsidRPr="00CA3D96">
        <w:rPr>
          <w:rStyle w:val="SubtleEmphasis"/>
          <w:i w:val="0"/>
          <w:iCs w:val="0"/>
          <w:color w:val="auto"/>
        </w:rPr>
        <w:t>R</w:t>
      </w:r>
      <w:r w:rsidRPr="00CA3D96">
        <w:rPr>
          <w:rStyle w:val="SubtleEmphasis"/>
          <w:i w:val="0"/>
          <w:iCs w:val="0"/>
          <w:color w:val="auto"/>
          <w:vertAlign w:val="superscript"/>
        </w:rPr>
        <w:t>2</w:t>
      </w:r>
      <w:ins w:id="600" w:author="Newbold, Tim" w:date="2022-05-13T15:11:00Z">
        <w:r w:rsidR="004B4E5A">
          <w:rPr>
            <w:rStyle w:val="SubtleEmphasis"/>
            <w:i w:val="0"/>
            <w:iCs w:val="0"/>
            <w:color w:val="auto"/>
          </w:rPr>
          <w:t xml:space="preserve"> =-</w:t>
        </w:r>
      </w:ins>
      <w:del w:id="601" w:author="Newbold, Tim" w:date="2022-05-13T15:11:00Z">
        <w:r w:rsidRPr="00CA3D96" w:rsidDel="004B4E5A">
          <w:rPr>
            <w:rStyle w:val="SubtleEmphasis"/>
            <w:i w:val="0"/>
            <w:iCs w:val="0"/>
            <w:color w:val="auto"/>
          </w:rPr>
          <w:delText>:</w:delText>
        </w:r>
      </w:del>
      <w:r w:rsidRPr="00CA3D96">
        <w:rPr>
          <w:rStyle w:val="SubtleEmphasis"/>
          <w:i w:val="0"/>
          <w:iCs w:val="0"/>
          <w:color w:val="auto"/>
        </w:rPr>
        <w:t xml:space="preserve"> 0.64 for amphibians; 0.62 for birds; 0.63 for mammals and reptiles). </w:t>
      </w:r>
      <w:del w:id="602" w:author="Newbold, Tim" w:date="2022-05-13T15:12:00Z">
        <w:r w:rsidRPr="00CA3D96" w:rsidDel="004B4E5A">
          <w:rPr>
            <w:rStyle w:val="SubtleEmphasis"/>
            <w:i w:val="0"/>
            <w:iCs w:val="0"/>
            <w:color w:val="auto"/>
          </w:rPr>
          <w:delText>However,</w:delText>
        </w:r>
        <w:r w:rsidR="001362DE" w:rsidDel="004B4E5A">
          <w:rPr>
            <w:rStyle w:val="SubtleEmphasis"/>
            <w:i w:val="0"/>
            <w:iCs w:val="0"/>
            <w:color w:val="auto"/>
          </w:rPr>
          <w:delText xml:space="preserve"> g</w:delText>
        </w:r>
      </w:del>
      <w:ins w:id="603" w:author="Newbold, Tim" w:date="2022-05-13T15:12:00Z">
        <w:r w:rsidR="004B4E5A">
          <w:rPr>
            <w:rStyle w:val="SubtleEmphasis"/>
            <w:i w:val="0"/>
            <w:iCs w:val="0"/>
            <w:color w:val="auto"/>
          </w:rPr>
          <w:t>G</w:t>
        </w:r>
      </w:ins>
      <w:r w:rsidR="001362DE">
        <w:rPr>
          <w:rStyle w:val="SubtleEmphasis"/>
          <w:i w:val="0"/>
          <w:iCs w:val="0"/>
          <w:color w:val="auto"/>
        </w:rPr>
        <w:t>eographical</w:t>
      </w:r>
      <w:r w:rsidRPr="00CA3D96">
        <w:rPr>
          <w:rStyle w:val="SubtleEmphasis"/>
          <w:i w:val="0"/>
          <w:iCs w:val="0"/>
          <w:color w:val="auto"/>
        </w:rPr>
        <w:t xml:space="preserve"> range area explain</w:t>
      </w:r>
      <w:ins w:id="604" w:author="Newbold, Tim" w:date="2022-05-13T15:13:00Z">
        <w:r w:rsidR="004B4E5A">
          <w:rPr>
            <w:rStyle w:val="SubtleEmphasis"/>
            <w:i w:val="0"/>
            <w:iCs w:val="0"/>
            <w:color w:val="auto"/>
          </w:rPr>
          <w:t>s</w:t>
        </w:r>
      </w:ins>
      <w:del w:id="605" w:author="Newbold, Tim" w:date="2022-05-13T15:13:00Z">
        <w:r w:rsidRPr="00CA3D96" w:rsidDel="004B4E5A">
          <w:rPr>
            <w:rStyle w:val="SubtleEmphasis"/>
            <w:i w:val="0"/>
            <w:iCs w:val="0"/>
            <w:color w:val="auto"/>
          </w:rPr>
          <w:delText>ed</w:delText>
        </w:r>
      </w:del>
      <w:r w:rsidRPr="00CA3D96">
        <w:rPr>
          <w:rStyle w:val="SubtleEmphasis"/>
          <w:i w:val="0"/>
          <w:iCs w:val="0"/>
          <w:color w:val="auto"/>
        </w:rPr>
        <w:t xml:space="preserve"> </w:t>
      </w:r>
      <w:del w:id="606" w:author="Newbold, Tim" w:date="2022-05-13T15:13:00Z">
        <w:r w:rsidRPr="00CA3D96" w:rsidDel="004B4E5A">
          <w:rPr>
            <w:rStyle w:val="SubtleEmphasis"/>
            <w:i w:val="0"/>
            <w:iCs w:val="0"/>
            <w:color w:val="auto"/>
          </w:rPr>
          <w:delText xml:space="preserve">most of </w:delText>
        </w:r>
      </w:del>
      <w:r w:rsidRPr="00CA3D96">
        <w:rPr>
          <w:rStyle w:val="SubtleEmphasis"/>
          <w:i w:val="0"/>
          <w:iCs w:val="0"/>
          <w:color w:val="auto"/>
        </w:rPr>
        <w:t xml:space="preserve">the </w:t>
      </w:r>
      <w:ins w:id="607" w:author="Newbold, Tim" w:date="2022-05-13T15:13:00Z">
        <w:r w:rsidR="004B4E5A">
          <w:rPr>
            <w:rStyle w:val="SubtleEmphasis"/>
            <w:i w:val="0"/>
            <w:iCs w:val="0"/>
            <w:color w:val="auto"/>
          </w:rPr>
          <w:t xml:space="preserve">majority of this </w:t>
        </w:r>
      </w:ins>
      <w:r w:rsidRPr="00CA3D96">
        <w:rPr>
          <w:rStyle w:val="SubtleEmphasis"/>
          <w:i w:val="0"/>
          <w:iCs w:val="0"/>
          <w:color w:val="auto"/>
        </w:rPr>
        <w:t xml:space="preserve">variation in climate-change sensitivity </w:t>
      </w:r>
      <w:del w:id="608" w:author="Newbold, Tim" w:date="2022-05-13T15:13:00Z">
        <w:r w:rsidRPr="00CA3D96" w:rsidDel="004B4E5A">
          <w:rPr>
            <w:rStyle w:val="SubtleEmphasis"/>
            <w:i w:val="0"/>
            <w:iCs w:val="0"/>
            <w:color w:val="auto"/>
          </w:rPr>
          <w:delText xml:space="preserve">among the main effects </w:delText>
        </w:r>
      </w:del>
      <w:r w:rsidRPr="00CA3D96">
        <w:rPr>
          <w:rStyle w:val="SubtleEmphasis"/>
          <w:i w:val="0"/>
          <w:iCs w:val="0"/>
          <w:color w:val="auto"/>
        </w:rPr>
        <w:t>(</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del w:id="609" w:author="Newbold, Tim" w:date="2022-05-13T15:13:00Z">
        <w:r w:rsidR="00DD4446" w:rsidDel="004B4E5A">
          <w:rPr>
            <w:rStyle w:val="SubtleEmphasis"/>
            <w:i w:val="0"/>
            <w:iCs w:val="0"/>
            <w:color w:val="auto"/>
          </w:rPr>
          <w:delText xml:space="preserve"> presents the relative explanatory power of range area after factoring residua</w:delText>
        </w:r>
        <w:r w:rsidR="007F1B3A" w:rsidDel="004B4E5A">
          <w:rPr>
            <w:rStyle w:val="SubtleEmphasis"/>
            <w:i w:val="0"/>
            <w:iCs w:val="0"/>
            <w:color w:val="auto"/>
          </w:rPr>
          <w:delText>l</w:delText>
        </w:r>
        <w:r w:rsidR="00DD4446" w:rsidDel="004B4E5A">
          <w:rPr>
            <w:rStyle w:val="SubtleEmphasis"/>
            <w:i w:val="0"/>
            <w:iCs w:val="0"/>
            <w:color w:val="auto"/>
          </w:rPr>
          <w:delText xml:space="preserve"> variation</w:delText>
        </w:r>
      </w:del>
      <w:r w:rsidRPr="00CA3D96">
        <w:rPr>
          <w:rStyle w:val="SubtleEmphasis"/>
          <w:i w:val="0"/>
          <w:iCs w:val="0"/>
          <w:color w:val="auto"/>
        </w:rPr>
        <w:t>),</w:t>
      </w:r>
      <w:ins w:id="610" w:author="Newbold, Tim" w:date="2022-05-13T15:13:00Z">
        <w:r w:rsidR="004B4E5A">
          <w:rPr>
            <w:rStyle w:val="SubtleEmphasis"/>
            <w:i w:val="0"/>
            <w:iCs w:val="0"/>
            <w:color w:val="auto"/>
          </w:rPr>
          <w:t xml:space="preserve"> which largely reflects the design of the CENFA approach</w:t>
        </w:r>
      </w:ins>
      <w:del w:id="611" w:author="Newbold, Tim" w:date="2022-05-13T15:13:00Z">
        <w:r w:rsidRPr="00CA3D96" w:rsidDel="004B4E5A">
          <w:rPr>
            <w:rStyle w:val="SubtleEmphasis"/>
            <w:i w:val="0"/>
            <w:iCs w:val="0"/>
            <w:color w:val="auto"/>
          </w:rPr>
          <w:delText xml:space="preserve"> while most of the </w:delText>
        </w:r>
        <w:r w:rsidR="001929A4" w:rsidDel="004B4E5A">
          <w:rPr>
            <w:rStyle w:val="SubtleEmphasis"/>
            <w:i w:val="0"/>
            <w:iCs w:val="0"/>
            <w:color w:val="auto"/>
          </w:rPr>
          <w:delText>traits</w:delText>
        </w:r>
        <w:r w:rsidR="001929A4" w:rsidRPr="00CA3D96" w:rsidDel="004B4E5A">
          <w:rPr>
            <w:rStyle w:val="SubtleEmphasis"/>
            <w:i w:val="0"/>
            <w:iCs w:val="0"/>
            <w:color w:val="auto"/>
          </w:rPr>
          <w:delText xml:space="preserve"> </w:delText>
        </w:r>
        <w:r w:rsidRPr="00CA3D96" w:rsidDel="004B4E5A">
          <w:rPr>
            <w:rStyle w:val="SubtleEmphasis"/>
            <w:i w:val="0"/>
            <w:iCs w:val="0"/>
            <w:color w:val="auto"/>
          </w:rPr>
          <w:delText>explained less than 2% of the overall variation</w:delText>
        </w:r>
      </w:del>
      <w:r w:rsidRPr="00CA3D96">
        <w:rPr>
          <w:rStyle w:val="SubtleEmphasis"/>
          <w:i w:val="0"/>
          <w:iCs w:val="0"/>
          <w:color w:val="auto"/>
        </w:rPr>
        <w:t>.</w:t>
      </w:r>
      <w:commentRangeEnd w:id="592"/>
      <w:r w:rsidR="006D2AC6">
        <w:rPr>
          <w:rStyle w:val="CommentReference"/>
        </w:rPr>
        <w:commentReference w:id="592"/>
      </w:r>
      <w:commentRangeEnd w:id="593"/>
      <w:r w:rsidR="00151EF9">
        <w:rPr>
          <w:rStyle w:val="CommentReference"/>
        </w:rPr>
        <w:commentReference w:id="593"/>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del w:id="612" w:author="Newbold, Tim" w:date="2022-05-13T15:14:00Z">
        <w:r w:rsidR="00C2338F" w:rsidRPr="001929A4" w:rsidDel="006E545C">
          <w:rPr>
            <w:rStyle w:val="SubtleEmphasis"/>
            <w:i w:val="0"/>
            <w:iCs w:val="0"/>
            <w:color w:val="auto"/>
          </w:rPr>
          <w:delText>explaining the most variance differed among Classes</w:delText>
        </w:r>
      </w:del>
      <w:ins w:id="613" w:author="Newbold, Tim" w:date="2022-05-13T15:14:00Z">
        <w:r w:rsidR="006E545C">
          <w:rPr>
            <w:rStyle w:val="SubtleEmphasis"/>
            <w:i w:val="0"/>
            <w:iCs w:val="0"/>
            <w:color w:val="auto"/>
          </w:rPr>
          <w:t>as correlates of climate-change sensitivity varied among classes</w:t>
        </w:r>
      </w:ins>
      <w:r w:rsidR="001929A4">
        <w:rPr>
          <w:rStyle w:val="SubtleEmphasis"/>
          <w:i w:val="0"/>
          <w:iCs w:val="0"/>
          <w:color w:val="auto"/>
        </w:rPr>
        <w:t xml:space="preserve"> (Figure 4c)</w:t>
      </w:r>
      <w:r w:rsidR="00910B4E">
        <w:rPr>
          <w:rStyle w:val="SubtleEmphasis"/>
          <w:i w:val="0"/>
          <w:iCs w:val="0"/>
          <w:color w:val="auto"/>
        </w:rPr>
        <w:t>, with body mass explaining the most varia</w:t>
      </w:r>
      <w:ins w:id="614" w:author="Newbold, Tim" w:date="2022-05-13T15:14:00Z">
        <w:r w:rsidR="003D72DD">
          <w:rPr>
            <w:rStyle w:val="SubtleEmphasis"/>
            <w:i w:val="0"/>
            <w:iCs w:val="0"/>
            <w:color w:val="auto"/>
          </w:rPr>
          <w:t>tion</w:t>
        </w:r>
      </w:ins>
      <w:del w:id="615" w:author="Newbold, Tim" w:date="2022-05-13T15:14:00Z">
        <w:r w:rsidR="00910B4E" w:rsidDel="003D72DD">
          <w:rPr>
            <w:rStyle w:val="SubtleEmphasis"/>
            <w:i w:val="0"/>
            <w:iCs w:val="0"/>
            <w:color w:val="auto"/>
          </w:rPr>
          <w:delText>nce</w:delText>
        </w:r>
      </w:del>
      <w:r w:rsidR="00910B4E">
        <w:rPr>
          <w:rStyle w:val="SubtleEmphasis"/>
          <w:i w:val="0"/>
          <w:iCs w:val="0"/>
          <w:color w:val="auto"/>
        </w:rPr>
        <w:t xml:space="preserve"> </w:t>
      </w:r>
      <w:del w:id="616" w:author="Newbold, Tim" w:date="2022-05-13T15:14:00Z">
        <w:r w:rsidR="00910B4E" w:rsidDel="003D72DD">
          <w:rPr>
            <w:rStyle w:val="SubtleEmphasis"/>
            <w:i w:val="0"/>
            <w:iCs w:val="0"/>
            <w:color w:val="auto"/>
          </w:rPr>
          <w:delText xml:space="preserve">after geographical range area </w:delText>
        </w:r>
      </w:del>
      <w:r w:rsidR="00910B4E">
        <w:rPr>
          <w:rStyle w:val="SubtleEmphasis"/>
          <w:i w:val="0"/>
          <w:iCs w:val="0"/>
          <w:color w:val="auto"/>
        </w:rPr>
        <w:t>for mammals and reptiles, and litter/clutch size explaining the most varia</w:t>
      </w:r>
      <w:ins w:id="617" w:author="Newbold, Tim" w:date="2022-05-13T15:14:00Z">
        <w:r w:rsidR="003D72DD">
          <w:rPr>
            <w:rStyle w:val="SubtleEmphasis"/>
            <w:i w:val="0"/>
            <w:iCs w:val="0"/>
            <w:color w:val="auto"/>
          </w:rPr>
          <w:t>tion</w:t>
        </w:r>
      </w:ins>
      <w:del w:id="618" w:author="Newbold, Tim" w:date="2022-05-13T15:14:00Z">
        <w:r w:rsidR="00910B4E" w:rsidDel="003D72DD">
          <w:rPr>
            <w:rStyle w:val="SubtleEmphasis"/>
            <w:i w:val="0"/>
            <w:iCs w:val="0"/>
            <w:color w:val="auto"/>
          </w:rPr>
          <w:delText>nce</w:delText>
        </w:r>
      </w:del>
      <w:r w:rsidR="00910B4E">
        <w:rPr>
          <w:rStyle w:val="SubtleEmphasis"/>
          <w:i w:val="0"/>
          <w:iCs w:val="0"/>
          <w:color w:val="auto"/>
        </w:rPr>
        <w:t xml:space="preserve"> </w:t>
      </w:r>
      <w:del w:id="619" w:author="Newbold, Tim" w:date="2022-05-13T15:14:00Z">
        <w:r w:rsidR="00910B4E" w:rsidDel="003D72DD">
          <w:rPr>
            <w:rStyle w:val="SubtleEmphasis"/>
            <w:i w:val="0"/>
            <w:iCs w:val="0"/>
            <w:color w:val="auto"/>
          </w:rPr>
          <w:delText xml:space="preserve">after geographical range area </w:delText>
        </w:r>
      </w:del>
      <w:r w:rsidR="00910B4E">
        <w:rPr>
          <w:rStyle w:val="SubtleEmphasis"/>
          <w:i w:val="0"/>
          <w:iCs w:val="0"/>
          <w:color w:val="auto"/>
        </w:rPr>
        <w:t>for amphibians and birds</w:t>
      </w:r>
      <w:r w:rsidR="00C2338F" w:rsidRPr="001929A4">
        <w:rPr>
          <w:rStyle w:val="SubtleEmphasis"/>
          <w:i w:val="0"/>
          <w:iCs w:val="0"/>
          <w:color w:val="auto"/>
        </w:rPr>
        <w:t>.</w:t>
      </w:r>
    </w:p>
    <w:p w14:paraId="2C4E6F1C" w14:textId="012D50FF" w:rsidR="0083513F" w:rsidRDefault="004436DB" w:rsidP="00B0216A">
      <w:pPr>
        <w:spacing w:line="276" w:lineRule="auto"/>
        <w:jc w:val="both"/>
        <w:rPr>
          <w:rStyle w:val="SubtleEmphasis"/>
          <w:b/>
          <w:bC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w:t>
      </w:r>
      <w:del w:id="620" w:author="Newbold, Tim" w:date="2022-05-13T15:15:00Z">
        <w:r w:rsidRPr="00CA3D96" w:rsidDel="00BA56C7">
          <w:rPr>
            <w:rStyle w:val="SubtleEmphasis"/>
            <w:i w:val="0"/>
            <w:iCs w:val="0"/>
            <w:color w:val="auto"/>
          </w:rPr>
          <w:delText xml:space="preserve">diagnostic plots, </w:delText>
        </w:r>
      </w:del>
      <w:r w:rsidRPr="00CA3D96">
        <w:rPr>
          <w:rStyle w:val="SubtleEmphasis"/>
          <w:i w:val="0"/>
          <w:iCs w:val="0"/>
          <w:color w:val="auto"/>
        </w:rPr>
        <w:t xml:space="preserve">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621"/>
      <w:commentRangeEnd w:id="621"/>
      <w:r w:rsidR="005F158A">
        <w:rPr>
          <w:rStyle w:val="CommentReference"/>
        </w:rPr>
        <w:commentReference w:id="621"/>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ins w:id="622" w:author="Newbold, Tim" w:date="2022-05-13T15:15:00Z">
        <w:r w:rsidR="007370FF">
          <w:rPr>
            <w:rStyle w:val="SubtleEmphasis"/>
            <w:i w:val="0"/>
            <w:iCs w:val="0"/>
            <w:color w:val="auto"/>
          </w:rPr>
          <w:t>c</w:t>
        </w:r>
      </w:ins>
      <w:del w:id="623" w:author="Newbold, Tim" w:date="2022-05-13T15:15:00Z">
        <w:r w:rsidR="0010243B" w:rsidDel="007370FF">
          <w:rPr>
            <w:rStyle w:val="SubtleEmphasis"/>
            <w:i w:val="0"/>
            <w:iCs w:val="0"/>
            <w:color w:val="auto"/>
          </w:rPr>
          <w:delText>C</w:delText>
        </w:r>
      </w:del>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del w:id="624" w:author="Newbold, Tim" w:date="2022-05-13T15:15:00Z">
        <w:r w:rsidR="00272D08" w:rsidDel="007370FF">
          <w:rPr>
            <w:rStyle w:val="SubtleEmphasis"/>
            <w:i w:val="0"/>
            <w:iCs w:val="0"/>
            <w:color w:val="auto"/>
          </w:rPr>
          <w:delText>We believe t</w:delText>
        </w:r>
      </w:del>
      <w:ins w:id="625" w:author="Newbold, Tim" w:date="2022-05-13T15:15:00Z">
        <w:r w:rsidR="007370FF">
          <w:rPr>
            <w:rStyle w:val="SubtleEmphasis"/>
            <w:i w:val="0"/>
            <w:iCs w:val="0"/>
            <w:color w:val="auto"/>
          </w:rPr>
          <w:t>T</w:t>
        </w:r>
      </w:ins>
      <w:r w:rsidR="00272D08">
        <w:rPr>
          <w:rStyle w:val="SubtleEmphasis"/>
          <w:i w:val="0"/>
          <w:iCs w:val="0"/>
          <w:color w:val="auto"/>
        </w:rPr>
        <w:t xml:space="preserve">his result is </w:t>
      </w:r>
      <w:del w:id="626" w:author="Newbold, Tim" w:date="2022-05-13T15:15:00Z">
        <w:r w:rsidR="00272D08" w:rsidDel="007370FF">
          <w:rPr>
            <w:rStyle w:val="SubtleEmphasis"/>
            <w:i w:val="0"/>
            <w:iCs w:val="0"/>
            <w:color w:val="auto"/>
          </w:rPr>
          <w:delText>a</w:delText>
        </w:r>
        <w:r w:rsidR="00272D08" w:rsidRPr="00CA3D96" w:rsidDel="007370FF">
          <w:rPr>
            <w:rStyle w:val="SubtleEmphasis"/>
            <w:i w:val="0"/>
            <w:iCs w:val="0"/>
            <w:color w:val="auto"/>
          </w:rPr>
          <w:delText xml:space="preserve"> </w:delText>
        </w:r>
      </w:del>
      <w:r w:rsidRPr="00CA3D96">
        <w:rPr>
          <w:rStyle w:val="SubtleEmphasis"/>
          <w:i w:val="0"/>
          <w:iCs w:val="0"/>
          <w:color w:val="auto"/>
        </w:rPr>
        <w:t xml:space="preserve">likely </w:t>
      </w:r>
      <w:ins w:id="627" w:author="Newbold, Tim" w:date="2022-05-13T15:15:00Z">
        <w:r w:rsidR="007370FF">
          <w:rPr>
            <w:rStyle w:val="SubtleEmphasis"/>
            <w:i w:val="0"/>
            <w:iCs w:val="0"/>
            <w:color w:val="auto"/>
          </w:rPr>
          <w:t xml:space="preserve">an </w:t>
        </w:r>
      </w:ins>
      <w:r w:rsidR="00272D08">
        <w:rPr>
          <w:rStyle w:val="SubtleEmphasis"/>
          <w:i w:val="0"/>
          <w:iCs w:val="0"/>
          <w:color w:val="auto"/>
        </w:rPr>
        <w:t xml:space="preserve">artefact </w:t>
      </w:r>
      <w:del w:id="628" w:author="Newbold, Tim" w:date="2022-05-13T15:15:00Z">
        <w:r w:rsidR="002D2B72" w:rsidDel="007370FF">
          <w:rPr>
            <w:rStyle w:val="SubtleEmphasis"/>
            <w:i w:val="0"/>
            <w:iCs w:val="0"/>
            <w:color w:val="auto"/>
          </w:rPr>
          <w:delText>due to</w:delText>
        </w:r>
      </w:del>
      <w:ins w:id="629" w:author="Newbold, Tim" w:date="2022-05-13T15:15:00Z">
        <w:r w:rsidR="007370FF">
          <w:rPr>
            <w:rStyle w:val="SubtleEmphasis"/>
            <w:i w:val="0"/>
            <w:iCs w:val="0"/>
            <w:color w:val="auto"/>
          </w:rPr>
          <w:t>caused by</w:t>
        </w:r>
      </w:ins>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ins w:id="630" w:author="Newbold, Tim" w:date="2022-05-13T15:17:00Z">
        <w:r w:rsidR="00406BB8">
          <w:rPr>
            <w:rStyle w:val="SubtleEmphasis"/>
            <w:i w:val="0"/>
            <w:iCs w:val="0"/>
            <w:color w:val="auto"/>
          </w:rPr>
          <w:t xml:space="preserve">most </w:t>
        </w:r>
      </w:ins>
      <w:r w:rsidRPr="00CA3D96">
        <w:rPr>
          <w:rStyle w:val="SubtleEmphasis"/>
          <w:i w:val="0"/>
          <w:iCs w:val="0"/>
          <w:color w:val="auto"/>
        </w:rPr>
        <w:t>narrow-ranging species</w:t>
      </w:r>
      <w:del w:id="631" w:author="Newbold, Tim" w:date="2022-05-13T15:17:00Z">
        <w:r w:rsidRPr="00CA3D96" w:rsidDel="00406BB8">
          <w:rPr>
            <w:rStyle w:val="SubtleEmphasis"/>
            <w:i w:val="0"/>
            <w:iCs w:val="0"/>
            <w:color w:val="auto"/>
          </w:rPr>
          <w:delText xml:space="preserve"> when working with a resolution of 5 km</w:delText>
        </w:r>
        <w:r w:rsidRPr="00CA3D96" w:rsidDel="00406BB8">
          <w:rPr>
            <w:rStyle w:val="SubtleEmphasis"/>
            <w:i w:val="0"/>
            <w:iCs w:val="0"/>
            <w:color w:val="auto"/>
            <w:vertAlign w:val="superscript"/>
          </w:rPr>
          <w:delText>2</w:delText>
        </w:r>
      </w:del>
      <w:r w:rsidR="00B45BA2">
        <w:rPr>
          <w:rStyle w:val="SubtleEmphasis"/>
          <w:i w:val="0"/>
          <w:iCs w:val="0"/>
          <w:color w:val="auto"/>
        </w:rPr>
        <w:t xml:space="preserve">, </w:t>
      </w:r>
      <w:del w:id="632" w:author="Newbold, Tim" w:date="2022-05-13T15:17:00Z">
        <w:r w:rsidR="00B45BA2" w:rsidDel="006C71EA">
          <w:rPr>
            <w:rStyle w:val="SubtleEmphasis"/>
            <w:i w:val="0"/>
            <w:iCs w:val="0"/>
            <w:color w:val="auto"/>
          </w:rPr>
          <w:delText>and in this regard</w:delText>
        </w:r>
        <w:r w:rsidR="00441C0E" w:rsidDel="006C71EA">
          <w:rPr>
            <w:rStyle w:val="SubtleEmphasis"/>
            <w:i w:val="0"/>
            <w:iCs w:val="0"/>
            <w:color w:val="auto"/>
          </w:rPr>
          <w:delText xml:space="preserve"> </w:delText>
        </w:r>
        <w:r w:rsidR="008F6BAD" w:rsidDel="006C71EA">
          <w:rPr>
            <w:rStyle w:val="SubtleEmphasis"/>
            <w:i w:val="0"/>
            <w:iCs w:val="0"/>
            <w:color w:val="auto"/>
          </w:rPr>
          <w:delText>the inversion of the directionality of the effect</w:delText>
        </w:r>
      </w:del>
      <w:ins w:id="633" w:author="Newbold, Tim" w:date="2022-05-13T15:17:00Z">
        <w:r w:rsidR="006C71EA">
          <w:rPr>
            <w:rStyle w:val="SubtleEmphasis"/>
            <w:i w:val="0"/>
            <w:iCs w:val="0"/>
            <w:color w:val="auto"/>
          </w:rPr>
          <w:t>which would</w:t>
        </w:r>
      </w:ins>
      <w:r w:rsidR="008F6BAD">
        <w:rPr>
          <w:rStyle w:val="SubtleEmphasis"/>
          <w:i w:val="0"/>
          <w:iCs w:val="0"/>
          <w:color w:val="auto"/>
        </w:rPr>
        <w:t xml:space="preserve"> </w:t>
      </w:r>
      <w:r w:rsidR="00B45BA2">
        <w:rPr>
          <w:rStyle w:val="SubtleEmphasis"/>
          <w:i w:val="0"/>
          <w:iCs w:val="0"/>
          <w:color w:val="auto"/>
        </w:rPr>
        <w:t>support</w:t>
      </w:r>
      <w:del w:id="634" w:author="Newbold, Tim" w:date="2022-05-13T15:17:00Z">
        <w:r w:rsidR="00B45BA2" w:rsidDel="006C71EA">
          <w:rPr>
            <w:rStyle w:val="SubtleEmphasis"/>
            <w:i w:val="0"/>
            <w:iCs w:val="0"/>
            <w:color w:val="auto"/>
          </w:rPr>
          <w:delText>s</w:delText>
        </w:r>
      </w:del>
      <w:r w:rsidR="00B45BA2">
        <w:rPr>
          <w:rStyle w:val="SubtleEmphasis"/>
          <w:i w:val="0"/>
          <w:iCs w:val="0"/>
          <w:color w:val="auto"/>
        </w:rPr>
        <w:t xml:space="preserve">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635"/>
      <w:ins w:id="636" w:author="Newbold, Tim" w:date="2022-05-13T15:18:00Z">
        <w:r w:rsidR="00516DBC" w:rsidRPr="00516DBC">
          <w:rPr>
            <w:rStyle w:val="SubtleEmphasis"/>
            <w:i w:val="0"/>
            <w:iCs w:val="0"/>
            <w:color w:val="auto"/>
          </w:rPr>
          <w:t>≤</w:t>
        </w:r>
        <w:commentRangeEnd w:id="635"/>
        <w:r w:rsidR="00516DBC">
          <w:rPr>
            <w:rStyle w:val="CommentReference"/>
          </w:rPr>
          <w:commentReference w:id="635"/>
        </w:r>
      </w:ins>
      <w:del w:id="637" w:author="Newbold, Tim" w:date="2022-05-13T15:18:00Z">
        <w:r w:rsidR="00556FA9" w:rsidDel="00516DBC">
          <w:rPr>
            <w:rStyle w:val="SubtleEmphasis"/>
            <w:i w:val="0"/>
            <w:iCs w:val="0"/>
            <w:color w:val="auto"/>
          </w:rPr>
          <w:delText>&lt;</w:delText>
        </w:r>
      </w:del>
      <w:ins w:id="638" w:author="Newbold, Tim" w:date="2022-05-13T15:17:00Z">
        <w:r w:rsidR="00516DBC">
          <w:rPr>
            <w:rStyle w:val="SubtleEmphasis"/>
            <w:i w:val="0"/>
            <w:iCs w:val="0"/>
            <w:color w:val="auto"/>
          </w:rPr>
          <w:t xml:space="preserve"> </w:t>
        </w:r>
      </w:ins>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del w:id="639" w:author="Newbold, Tim" w:date="2022-05-13T15:20:00Z">
        <w:r w:rsidRPr="00CA3D96" w:rsidDel="002315B5">
          <w:rPr>
            <w:rStyle w:val="SubtleEmphasis"/>
            <w:i w:val="0"/>
            <w:iCs w:val="0"/>
            <w:color w:val="auto"/>
          </w:rPr>
          <w:delText xml:space="preserve"> </w:delText>
        </w:r>
        <w:r w:rsidRPr="00DD132A" w:rsidDel="002315B5">
          <w:rPr>
            <w:rStyle w:val="SubtleEmphasis"/>
            <w:i w:val="0"/>
            <w:iCs w:val="0"/>
            <w:color w:val="auto"/>
          </w:rPr>
          <w:delText>Three other effects became null (</w:delText>
        </w:r>
        <w:commentRangeStart w:id="640"/>
        <w:r w:rsidRPr="00DD132A" w:rsidDel="002315B5">
          <w:rPr>
            <w:rStyle w:val="SubtleEmphasis"/>
            <w:i w:val="0"/>
            <w:iCs w:val="0"/>
            <w:color w:val="auto"/>
          </w:rPr>
          <w:delText xml:space="preserve">lifespan </w:delText>
        </w:r>
        <w:commentRangeEnd w:id="640"/>
        <w:r w:rsidR="0010243B" w:rsidDel="002315B5">
          <w:rPr>
            <w:rStyle w:val="CommentReference"/>
          </w:rPr>
          <w:commentReference w:id="640"/>
        </w:r>
        <w:r w:rsidRPr="00DD132A" w:rsidDel="002315B5">
          <w:rPr>
            <w:rStyle w:val="SubtleEmphasis"/>
            <w:i w:val="0"/>
            <w:iCs w:val="0"/>
            <w:color w:val="auto"/>
          </w:rPr>
          <w:delText>for birds and amphibians; and artificial habitats use for amphibians only).</w:delText>
        </w:r>
      </w:del>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lastRenderedPageBreak/>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Df</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4CFE0ADB" w14:textId="21B0E7D6" w:rsidR="004436DB" w:rsidRPr="009546F2" w:rsidRDefault="005B23F5" w:rsidP="0083513F">
      <w:pPr>
        <w:spacing w:line="276" w:lineRule="auto"/>
        <w:jc w:val="both"/>
        <w:rPr>
          <w:rStyle w:val="SubtleEmphasis"/>
          <w:b/>
          <w:bCs/>
          <w:i w:val="0"/>
          <w:iCs w:val="0"/>
          <w:color w:val="auto"/>
          <w:sz w:val="28"/>
          <w:szCs w:val="28"/>
        </w:rPr>
      </w:pPr>
      <w:commentRangeStart w:id="641"/>
      <w:r>
        <w:rPr>
          <w:rStyle w:val="SubtleEmphasis"/>
          <w:b/>
          <w:bCs/>
          <w:i w:val="0"/>
          <w:iCs w:val="0"/>
          <w:color w:val="auto"/>
          <w:sz w:val="28"/>
          <w:szCs w:val="28"/>
        </w:rPr>
        <w:t>Robustness to trait imputations</w:t>
      </w:r>
      <w:commentRangeEnd w:id="641"/>
      <w:r w:rsidR="009911B9">
        <w:rPr>
          <w:rStyle w:val="CommentReference"/>
        </w:rPr>
        <w:commentReference w:id="641"/>
      </w:r>
    </w:p>
    <w:p w14:paraId="48F34647" w14:textId="3E17A043" w:rsidR="004436DB" w:rsidRDefault="004436DB" w:rsidP="2C0AAA5A">
      <w:pPr>
        <w:spacing w:line="276" w:lineRule="auto"/>
        <w:jc w:val="both"/>
        <w:rPr>
          <w:rStyle w:val="SubtleEmphasis"/>
          <w:i w:val="0"/>
          <w:iCs w:val="0"/>
          <w:color w:val="auto"/>
        </w:rPr>
      </w:pPr>
      <w:r w:rsidRPr="2C0AAA5A">
        <w:rPr>
          <w:rStyle w:val="SubtleEmphasis"/>
          <w:i w:val="0"/>
          <w:iCs w:val="0"/>
          <w:color w:val="auto"/>
        </w:rPr>
        <w:lastRenderedPageBreak/>
        <w:t>Running the models again using data subset</w:t>
      </w:r>
      <w:r w:rsidR="00977AFC" w:rsidRPr="2C0AAA5A">
        <w:rPr>
          <w:rStyle w:val="SubtleEmphasis"/>
          <w:i w:val="0"/>
          <w:iCs w:val="0"/>
          <w:color w:val="auto"/>
        </w:rPr>
        <w:t>s</w:t>
      </w:r>
      <w:r w:rsidRPr="2C0AAA5A">
        <w:rPr>
          <w:rStyle w:val="SubtleEmphasis"/>
          <w:i w:val="0"/>
          <w:iCs w:val="0"/>
          <w:color w:val="auto"/>
        </w:rPr>
        <w:t xml:space="preserve"> for which we had empirical, non-imputed values only</w:t>
      </w:r>
      <w:r w:rsidR="00BE7B73" w:rsidRPr="2C0AAA5A">
        <w:rPr>
          <w:rStyle w:val="SubtleEmphasis"/>
          <w:i w:val="0"/>
          <w:iCs w:val="0"/>
          <w:color w:val="auto"/>
        </w:rPr>
        <w:t xml:space="preserve"> for the </w:t>
      </w:r>
      <w:r w:rsidR="0010243B">
        <w:rPr>
          <w:rStyle w:val="SubtleEmphasis"/>
          <w:i w:val="0"/>
          <w:iCs w:val="0"/>
          <w:color w:val="auto"/>
        </w:rPr>
        <w:t>ecological characteristics</w:t>
      </w:r>
      <w:r w:rsidR="0010243B" w:rsidRPr="2C0AAA5A">
        <w:rPr>
          <w:rStyle w:val="SubtleEmphasis"/>
          <w:i w:val="0"/>
          <w:iCs w:val="0"/>
          <w:color w:val="auto"/>
        </w:rPr>
        <w:t xml:space="preserve"> </w:t>
      </w:r>
      <w:r w:rsidRPr="2C0AAA5A">
        <w:rPr>
          <w:rStyle w:val="SubtleEmphasis"/>
          <w:i w:val="0"/>
          <w:iCs w:val="0"/>
          <w:color w:val="auto"/>
        </w:rPr>
        <w:t xml:space="preserve">showed that our conclusions are likely robust to imputation uncertainty. </w:t>
      </w:r>
      <w:r w:rsidR="008C7960" w:rsidRPr="2C0AAA5A">
        <w:rPr>
          <w:rStyle w:val="SubtleEmphasis"/>
          <w:i w:val="0"/>
          <w:iCs w:val="0"/>
          <w:color w:val="auto"/>
        </w:rPr>
        <w:t>Overall</w:t>
      </w:r>
      <w:r w:rsidR="00F30A42" w:rsidRPr="2C0AAA5A">
        <w:rPr>
          <w:rStyle w:val="SubtleEmphasis"/>
          <w:i w:val="0"/>
          <w:iCs w:val="0"/>
          <w:color w:val="auto"/>
        </w:rPr>
        <w:t>,</w:t>
      </w:r>
      <w:r w:rsidR="00872556" w:rsidRPr="2C0AAA5A">
        <w:rPr>
          <w:rStyle w:val="SubtleEmphasis"/>
          <w:i w:val="0"/>
          <w:iCs w:val="0"/>
          <w:color w:val="auto"/>
        </w:rPr>
        <w:t xml:space="preserve"> across </w:t>
      </w:r>
      <w:r w:rsidR="0010243B">
        <w:rPr>
          <w:rStyle w:val="SubtleEmphasis"/>
          <w:i w:val="0"/>
          <w:iCs w:val="0"/>
          <w:color w:val="auto"/>
        </w:rPr>
        <w:t xml:space="preserve">all </w:t>
      </w:r>
      <w:ins w:id="642" w:author="Newbold, Tim" w:date="2022-05-13T15:20:00Z">
        <w:r w:rsidR="00786337">
          <w:rPr>
            <w:rStyle w:val="SubtleEmphasis"/>
            <w:i w:val="0"/>
            <w:iCs w:val="0"/>
            <w:color w:val="auto"/>
          </w:rPr>
          <w:t>c</w:t>
        </w:r>
      </w:ins>
      <w:del w:id="643" w:author="Newbold, Tim" w:date="2022-05-13T15:20:00Z">
        <w:r w:rsidR="0010243B" w:rsidDel="00786337">
          <w:rPr>
            <w:rStyle w:val="SubtleEmphasis"/>
            <w:i w:val="0"/>
            <w:iCs w:val="0"/>
            <w:color w:val="auto"/>
          </w:rPr>
          <w:delText>C</w:delText>
        </w:r>
      </w:del>
      <w:r w:rsidR="00872556" w:rsidRPr="2C0AAA5A">
        <w:rPr>
          <w:rStyle w:val="SubtleEmphasis"/>
          <w:i w:val="0"/>
          <w:iCs w:val="0"/>
          <w:color w:val="auto"/>
        </w:rPr>
        <w:t>lasses,</w:t>
      </w:r>
      <w:r w:rsidR="00F30A42" w:rsidRPr="2C0AAA5A">
        <w:rPr>
          <w:rStyle w:val="SubtleEmphasis"/>
          <w:i w:val="0"/>
          <w:iCs w:val="0"/>
          <w:color w:val="auto"/>
        </w:rPr>
        <w:t xml:space="preserve"> </w:t>
      </w:r>
      <w:del w:id="644" w:author="Newbold, Tim" w:date="2022-05-13T15:20:00Z">
        <w:r w:rsidR="00F30A42" w:rsidRPr="2C0AAA5A" w:rsidDel="00786337">
          <w:rPr>
            <w:rStyle w:val="SubtleEmphasis"/>
            <w:i w:val="0"/>
            <w:iCs w:val="0"/>
            <w:color w:val="auto"/>
          </w:rPr>
          <w:delText xml:space="preserve">we found </w:delText>
        </w:r>
        <w:commentRangeStart w:id="645"/>
        <w:r w:rsidR="00872556" w:rsidRPr="2C0AAA5A" w:rsidDel="00786337">
          <w:rPr>
            <w:rStyle w:val="SubtleEmphasis"/>
            <w:i w:val="0"/>
            <w:iCs w:val="0"/>
            <w:color w:val="auto"/>
          </w:rPr>
          <w:delText>congruent effects</w:delText>
        </w:r>
        <w:commentRangeEnd w:id="645"/>
        <w:r w:rsidDel="00786337">
          <w:rPr>
            <w:rStyle w:val="CommentReference"/>
          </w:rPr>
          <w:commentReference w:id="645"/>
        </w:r>
      </w:del>
      <w:ins w:id="646" w:author="Newbold, Tim" w:date="2022-05-13T15:20:00Z">
        <w:r w:rsidR="00786337">
          <w:rPr>
            <w:rStyle w:val="SubtleEmphasis"/>
            <w:i w:val="0"/>
            <w:iCs w:val="0"/>
            <w:color w:val="auto"/>
          </w:rPr>
          <w:t xml:space="preserve">the </w:t>
        </w:r>
      </w:ins>
      <w:ins w:id="647" w:author="Newbold, Tim" w:date="2022-05-13T15:21:00Z">
        <w:r w:rsidR="00786337">
          <w:rPr>
            <w:rStyle w:val="SubtleEmphasis"/>
            <w:i w:val="0"/>
            <w:iCs w:val="0"/>
            <w:color w:val="auto"/>
          </w:rPr>
          <w:t>associations</w:t>
        </w:r>
      </w:ins>
      <w:r w:rsidR="00872556" w:rsidRPr="2C0AAA5A">
        <w:rPr>
          <w:rStyle w:val="SubtleEmphasis"/>
          <w:i w:val="0"/>
          <w:iCs w:val="0"/>
          <w:color w:val="auto"/>
        </w:rPr>
        <w:t xml:space="preserve"> </w:t>
      </w:r>
      <w:r w:rsidR="001F5E20" w:rsidRPr="2C0AAA5A">
        <w:rPr>
          <w:rStyle w:val="SubtleEmphasis"/>
          <w:i w:val="0"/>
          <w:iCs w:val="0"/>
          <w:color w:val="auto"/>
        </w:rPr>
        <w:t>of</w:t>
      </w:r>
      <w:r w:rsidR="00872556" w:rsidRPr="2C0AAA5A">
        <w:rPr>
          <w:rStyle w:val="SubtleEmphasis"/>
          <w:i w:val="0"/>
          <w:iCs w:val="0"/>
          <w:color w:val="auto"/>
        </w:rPr>
        <w:t xml:space="preserve"> geographical range area, </w:t>
      </w:r>
      <w:r w:rsidR="00371349" w:rsidRPr="2C0AAA5A">
        <w:rPr>
          <w:rStyle w:val="SubtleEmphasis"/>
          <w:i w:val="0"/>
          <w:iCs w:val="0"/>
          <w:color w:val="auto"/>
        </w:rPr>
        <w:t>habitat breadth and use of artificial habitats</w:t>
      </w:r>
      <w:ins w:id="648" w:author="Newbold, Tim" w:date="2022-05-13T15:21:00Z">
        <w:r w:rsidR="00786337">
          <w:rPr>
            <w:rStyle w:val="SubtleEmphasis"/>
            <w:i w:val="0"/>
            <w:iCs w:val="0"/>
            <w:color w:val="auto"/>
          </w:rPr>
          <w:t xml:space="preserve"> with </w:t>
        </w:r>
      </w:ins>
      <w:ins w:id="649" w:author="Newbold, Tim" w:date="2022-05-13T15:22:00Z">
        <w:r w:rsidR="00786337">
          <w:rPr>
            <w:rStyle w:val="SubtleEmphasis"/>
            <w:i w:val="0"/>
            <w:iCs w:val="0"/>
            <w:color w:val="auto"/>
          </w:rPr>
          <w:t xml:space="preserve">sensitivity to </w:t>
        </w:r>
      </w:ins>
      <w:ins w:id="650" w:author="Newbold, Tim" w:date="2022-05-13T15:21:00Z">
        <w:r w:rsidR="00786337">
          <w:rPr>
            <w:rStyle w:val="SubtleEmphasis"/>
            <w:i w:val="0"/>
            <w:iCs w:val="0"/>
            <w:color w:val="auto"/>
          </w:rPr>
          <w:t xml:space="preserve">climate change and land use </w:t>
        </w:r>
      </w:ins>
      <w:ins w:id="651" w:author="Newbold, Tim" w:date="2022-05-13T15:22:00Z">
        <w:r w:rsidR="00786337">
          <w:rPr>
            <w:rStyle w:val="SubtleEmphasis"/>
            <w:i w:val="0"/>
            <w:iCs w:val="0"/>
            <w:color w:val="auto"/>
          </w:rPr>
          <w:t>were consistent with the main models</w:t>
        </w:r>
      </w:ins>
      <w:del w:id="652" w:author="Newbold, Tim" w:date="2022-05-13T15:21:00Z">
        <w:r w:rsidR="008C7960" w:rsidRPr="2C0AAA5A" w:rsidDel="00786337">
          <w:rPr>
            <w:rStyle w:val="SubtleEmphasis"/>
            <w:i w:val="0"/>
            <w:iCs w:val="0"/>
            <w:color w:val="auto"/>
          </w:rPr>
          <w:delText>,</w:delText>
        </w:r>
      </w:del>
      <w:r w:rsidR="008C7960" w:rsidRPr="2C0AAA5A">
        <w:rPr>
          <w:rStyle w:val="SubtleEmphasis"/>
          <w:i w:val="0"/>
          <w:iCs w:val="0"/>
          <w:color w:val="auto"/>
        </w:rPr>
        <w:t xml:space="preserve"> </w:t>
      </w:r>
      <w:del w:id="653" w:author="Newbold, Tim" w:date="2022-05-13T15:21:00Z">
        <w:r w:rsidR="008C7960" w:rsidRPr="2C0AAA5A" w:rsidDel="00786337">
          <w:rPr>
            <w:rStyle w:val="SubtleEmphasis"/>
            <w:i w:val="0"/>
            <w:iCs w:val="0"/>
            <w:color w:val="auto"/>
          </w:rPr>
          <w:delText xml:space="preserve">with </w:delText>
        </w:r>
        <w:r w:rsidR="00314D14" w:rsidRPr="2C0AAA5A" w:rsidDel="00786337">
          <w:rPr>
            <w:rStyle w:val="SubtleEmphasis"/>
            <w:i w:val="0"/>
            <w:iCs w:val="0"/>
            <w:color w:val="auto"/>
          </w:rPr>
          <w:delText xml:space="preserve">overall </w:delText>
        </w:r>
        <w:r w:rsidR="008C7960" w:rsidRPr="2C0AAA5A" w:rsidDel="00786337">
          <w:rPr>
            <w:rStyle w:val="SubtleEmphasis"/>
            <w:i w:val="0"/>
            <w:iCs w:val="0"/>
            <w:color w:val="auto"/>
          </w:rPr>
          <w:delText>similar directionality between land</w:delText>
        </w:r>
        <w:r w:rsidR="00731B77" w:rsidRPr="2C0AAA5A" w:rsidDel="00786337">
          <w:rPr>
            <w:rStyle w:val="SubtleEmphasis"/>
            <w:i w:val="0"/>
            <w:iCs w:val="0"/>
            <w:color w:val="auto"/>
          </w:rPr>
          <w:delText>-</w:delText>
        </w:r>
        <w:r w:rsidR="008C7960" w:rsidRPr="2C0AAA5A" w:rsidDel="00786337">
          <w:rPr>
            <w:rStyle w:val="SubtleEmphasis"/>
            <w:i w:val="0"/>
            <w:iCs w:val="0"/>
            <w:color w:val="auto"/>
          </w:rPr>
          <w:delText>use and climate change</w:delText>
        </w:r>
        <w:r w:rsidR="00371349" w:rsidRPr="2C0AAA5A" w:rsidDel="00786337">
          <w:rPr>
            <w:rStyle w:val="SubtleEmphasis"/>
            <w:i w:val="0"/>
            <w:iCs w:val="0"/>
            <w:color w:val="auto"/>
          </w:rPr>
          <w:delText xml:space="preserve"> </w:delText>
        </w:r>
      </w:del>
      <w:r w:rsidR="00F30A42" w:rsidRPr="2C0AAA5A">
        <w:rPr>
          <w:rStyle w:val="SubtleEmphasis"/>
          <w:i w:val="0"/>
          <w:iCs w:val="0"/>
          <w:color w:val="auto"/>
        </w:rPr>
        <w:t>(Table</w:t>
      </w:r>
      <w:ins w:id="654" w:author="Newbold, Tim" w:date="2022-05-13T15:22:00Z">
        <w:r w:rsidR="009911B9">
          <w:rPr>
            <w:rStyle w:val="SubtleEmphasis"/>
            <w:i w:val="0"/>
            <w:iCs w:val="0"/>
            <w:color w:val="auto"/>
          </w:rPr>
          <w:t>s</w:t>
        </w:r>
      </w:ins>
      <w:r w:rsidR="00F30A42" w:rsidRPr="2C0AAA5A">
        <w:rPr>
          <w:rStyle w:val="SubtleEmphasis"/>
          <w:i w:val="0"/>
          <w:iCs w:val="0"/>
          <w:color w:val="auto"/>
        </w:rPr>
        <w:t xml:space="preserve"> </w:t>
      </w:r>
      <w:r w:rsidR="00A62DD2" w:rsidRPr="2C0AAA5A">
        <w:rPr>
          <w:rStyle w:val="SubtleEmphasis"/>
          <w:i w:val="0"/>
          <w:iCs w:val="0"/>
          <w:color w:val="auto"/>
        </w:rPr>
        <w:t>S2</w:t>
      </w:r>
      <w:r w:rsidR="00A62DD2">
        <w:rPr>
          <w:rStyle w:val="SubtleEmphasis"/>
          <w:i w:val="0"/>
          <w:iCs w:val="0"/>
          <w:color w:val="auto"/>
        </w:rPr>
        <w:t>2</w:t>
      </w:r>
      <w:ins w:id="655" w:author="Newbold, Tim" w:date="2022-05-13T15:22:00Z">
        <w:r w:rsidR="009911B9">
          <w:rPr>
            <w:rStyle w:val="SubtleEmphasis"/>
            <w:i w:val="0"/>
            <w:iCs w:val="0"/>
            <w:color w:val="auto"/>
          </w:rPr>
          <w:t>-26; Figure S23</w:t>
        </w:r>
      </w:ins>
      <w:r w:rsidR="00F30A42" w:rsidRPr="2C0AAA5A">
        <w:rPr>
          <w:rStyle w:val="SubtleEmphasis"/>
          <w:i w:val="0"/>
          <w:iCs w:val="0"/>
          <w:color w:val="auto"/>
        </w:rPr>
        <w:t>)</w:t>
      </w:r>
      <w:r w:rsidR="00E72B2A" w:rsidRPr="2C0AAA5A">
        <w:rPr>
          <w:rStyle w:val="SubtleEmphasis"/>
          <w:i w:val="0"/>
          <w:iCs w:val="0"/>
          <w:color w:val="auto"/>
        </w:rPr>
        <w:t>.</w:t>
      </w:r>
      <w:del w:id="656" w:author="Newbold, Tim" w:date="2022-05-13T15:22:00Z">
        <w:r w:rsidR="001766CE" w:rsidRPr="2C0AAA5A" w:rsidDel="009911B9">
          <w:rPr>
            <w:rStyle w:val="SubtleEmphasis"/>
            <w:i w:val="0"/>
            <w:iCs w:val="0"/>
            <w:color w:val="auto"/>
          </w:rPr>
          <w:delText xml:space="preserve"> </w:delText>
        </w:r>
        <w:r w:rsidR="00D3511F" w:rsidRPr="2C0AAA5A" w:rsidDel="009911B9">
          <w:rPr>
            <w:rStyle w:val="SubtleEmphasis"/>
            <w:i w:val="0"/>
            <w:iCs w:val="0"/>
            <w:color w:val="auto"/>
          </w:rPr>
          <w:delText>T</w:delText>
        </w:r>
        <w:r w:rsidR="00E15083" w:rsidRPr="2C0AAA5A" w:rsidDel="009911B9">
          <w:rPr>
            <w:rStyle w:val="SubtleEmphasis"/>
            <w:i w:val="0"/>
            <w:iCs w:val="0"/>
            <w:color w:val="auto"/>
          </w:rPr>
          <w:delText>he</w:delText>
        </w:r>
        <w:r w:rsidR="00E87FC6" w:rsidRPr="2C0AAA5A" w:rsidDel="009911B9">
          <w:rPr>
            <w:rStyle w:val="SubtleEmphasis"/>
            <w:i w:val="0"/>
            <w:iCs w:val="0"/>
            <w:color w:val="auto"/>
          </w:rPr>
          <w:delText xml:space="preserve"> </w:delText>
        </w:r>
        <w:r w:rsidR="00731B77" w:rsidRPr="2C0AAA5A" w:rsidDel="009911B9">
          <w:rPr>
            <w:rStyle w:val="SubtleEmphasis"/>
            <w:i w:val="0"/>
            <w:iCs w:val="0"/>
            <w:color w:val="auto"/>
          </w:rPr>
          <w:delText>models</w:delText>
        </w:r>
        <w:r w:rsidR="00E87FC6" w:rsidRPr="2C0AAA5A" w:rsidDel="009911B9">
          <w:rPr>
            <w:rStyle w:val="SubtleEmphasis"/>
            <w:i w:val="0"/>
            <w:iCs w:val="0"/>
            <w:color w:val="auto"/>
          </w:rPr>
          <w:delText xml:space="preserve"> fitted on complete </w:delText>
        </w:r>
        <w:r w:rsidR="00224643" w:rsidDel="009911B9">
          <w:rPr>
            <w:rStyle w:val="SubtleEmphasis"/>
            <w:i w:val="0"/>
            <w:iCs w:val="0"/>
            <w:color w:val="auto"/>
          </w:rPr>
          <w:delText>trait</w:delText>
        </w:r>
        <w:r w:rsidR="00E87FC6" w:rsidRPr="2C0AAA5A" w:rsidDel="009911B9">
          <w:rPr>
            <w:rStyle w:val="SubtleEmphasis"/>
            <w:i w:val="0"/>
            <w:iCs w:val="0"/>
            <w:color w:val="auto"/>
          </w:rPr>
          <w:delText xml:space="preserve"> data subsets</w:delText>
        </w:r>
        <w:r w:rsidR="00224643" w:rsidDel="009911B9">
          <w:rPr>
            <w:rStyle w:val="SubtleEmphasis"/>
            <w:i w:val="0"/>
            <w:iCs w:val="0"/>
            <w:color w:val="auto"/>
          </w:rPr>
          <w:delText xml:space="preserve"> (excluding missing trait values)</w:delText>
        </w:r>
        <w:r w:rsidR="00731B77" w:rsidRPr="2C0AAA5A" w:rsidDel="009911B9">
          <w:rPr>
            <w:rStyle w:val="SubtleEmphasis"/>
            <w:i w:val="0"/>
            <w:iCs w:val="0"/>
            <w:color w:val="auto"/>
          </w:rPr>
          <w:delText xml:space="preserve"> did not provide support for a possible generalisation </w:delText>
        </w:r>
        <w:r w:rsidR="00DD19B2" w:rsidRPr="2C0AAA5A" w:rsidDel="009911B9">
          <w:rPr>
            <w:rStyle w:val="SubtleEmphasis"/>
            <w:i w:val="0"/>
            <w:iCs w:val="0"/>
            <w:color w:val="auto"/>
          </w:rPr>
          <w:delText>of</w:delText>
        </w:r>
        <w:r w:rsidR="00731B77" w:rsidRPr="2C0AAA5A" w:rsidDel="009911B9">
          <w:rPr>
            <w:rStyle w:val="SubtleEmphasis"/>
            <w:i w:val="0"/>
            <w:iCs w:val="0"/>
            <w:color w:val="auto"/>
          </w:rPr>
          <w:delText xml:space="preserve"> the </w:delText>
        </w:r>
        <w:r w:rsidR="00731C43" w:rsidDel="009911B9">
          <w:rPr>
            <w:rStyle w:val="SubtleEmphasis"/>
            <w:i w:val="0"/>
            <w:iCs w:val="0"/>
            <w:color w:val="auto"/>
          </w:rPr>
          <w:delText>associations</w:delText>
        </w:r>
        <w:r w:rsidR="00731B77" w:rsidRPr="2C0AAA5A" w:rsidDel="009911B9">
          <w:rPr>
            <w:rStyle w:val="SubtleEmphasis"/>
            <w:i w:val="0"/>
            <w:iCs w:val="0"/>
            <w:color w:val="auto"/>
          </w:rPr>
          <w:delText xml:space="preserve"> of </w:delText>
        </w:r>
        <w:r w:rsidR="00E87FC6" w:rsidRPr="2C0AAA5A" w:rsidDel="009911B9">
          <w:rPr>
            <w:rStyle w:val="SubtleEmphasis"/>
            <w:i w:val="0"/>
            <w:iCs w:val="0"/>
            <w:color w:val="auto"/>
          </w:rPr>
          <w:delText xml:space="preserve">any </w:delText>
        </w:r>
        <w:r w:rsidR="00731B77" w:rsidRPr="2C0AAA5A" w:rsidDel="009911B9">
          <w:rPr>
            <w:rStyle w:val="SubtleEmphasis"/>
            <w:i w:val="0"/>
            <w:iCs w:val="0"/>
            <w:color w:val="auto"/>
          </w:rPr>
          <w:delText>other trait on both land-use responses and climate-change sensitivity</w:delText>
        </w:r>
        <w:r w:rsidR="00EB346F" w:rsidRPr="2C0AAA5A" w:rsidDel="009911B9">
          <w:rPr>
            <w:rStyle w:val="SubtleEmphasis"/>
            <w:i w:val="0"/>
            <w:iCs w:val="0"/>
            <w:color w:val="auto"/>
          </w:rPr>
          <w:delText xml:space="preserve"> across the different classes</w:delText>
        </w:r>
        <w:r w:rsidR="00731B77" w:rsidRPr="2C0AAA5A" w:rsidDel="009911B9">
          <w:rPr>
            <w:rStyle w:val="SubtleEmphasis"/>
            <w:i w:val="0"/>
            <w:iCs w:val="0"/>
            <w:color w:val="auto"/>
          </w:rPr>
          <w:delText>.</w:delText>
        </w:r>
        <w:r w:rsidR="002808D9" w:rsidRPr="2C0AAA5A" w:rsidDel="009911B9">
          <w:rPr>
            <w:rStyle w:val="SubtleEmphasis"/>
            <w:i w:val="0"/>
            <w:iCs w:val="0"/>
            <w:color w:val="auto"/>
          </w:rPr>
          <w:delText xml:space="preserve"> </w:delText>
        </w:r>
        <w:r w:rsidR="00E87FC6" w:rsidRPr="2C0AAA5A" w:rsidDel="009911B9">
          <w:rPr>
            <w:rStyle w:val="SubtleEmphasis"/>
            <w:i w:val="0"/>
            <w:iCs w:val="0"/>
            <w:color w:val="auto"/>
          </w:rPr>
          <w:delText>Finally, t</w:delText>
        </w:r>
        <w:r w:rsidR="002808D9" w:rsidRPr="2C0AAA5A" w:rsidDel="009911B9">
          <w:rPr>
            <w:rStyle w:val="SubtleEmphasis"/>
            <w:i w:val="0"/>
            <w:iCs w:val="0"/>
            <w:color w:val="auto"/>
          </w:rPr>
          <w:delText>he effects estimated for diet from the</w:delText>
        </w:r>
        <w:r w:rsidR="00E87FC6" w:rsidRPr="2C0AAA5A" w:rsidDel="009911B9">
          <w:rPr>
            <w:rStyle w:val="SubtleEmphasis"/>
            <w:i w:val="0"/>
            <w:iCs w:val="0"/>
            <w:color w:val="auto"/>
          </w:rPr>
          <w:delText>se</w:delText>
        </w:r>
        <w:r w:rsidR="002808D9" w:rsidRPr="2C0AAA5A" w:rsidDel="009911B9">
          <w:rPr>
            <w:rStyle w:val="SubtleEmphasis"/>
            <w:i w:val="0"/>
            <w:iCs w:val="0"/>
            <w:color w:val="auto"/>
          </w:rPr>
          <w:delText xml:space="preserve"> models were </w:delText>
        </w:r>
        <w:r w:rsidR="00E87FC6" w:rsidRPr="2C0AAA5A" w:rsidDel="009911B9">
          <w:rPr>
            <w:rStyle w:val="SubtleEmphasis"/>
            <w:i w:val="0"/>
            <w:iCs w:val="0"/>
            <w:color w:val="auto"/>
          </w:rPr>
          <w:delText>comparable</w:delText>
        </w:r>
        <w:r w:rsidR="002808D9" w:rsidRPr="2C0AAA5A" w:rsidDel="009911B9">
          <w:rPr>
            <w:rStyle w:val="SubtleEmphasis"/>
            <w:i w:val="0"/>
            <w:iCs w:val="0"/>
            <w:color w:val="auto"/>
          </w:rPr>
          <w:delText xml:space="preserve"> to those estimated </w:delText>
        </w:r>
        <w:r w:rsidR="00191578" w:rsidRPr="2C0AAA5A" w:rsidDel="009911B9">
          <w:rPr>
            <w:rStyle w:val="SubtleEmphasis"/>
            <w:i w:val="0"/>
            <w:iCs w:val="0"/>
            <w:color w:val="auto"/>
          </w:rPr>
          <w:delText>when including</w:delText>
        </w:r>
        <w:r w:rsidR="00E87FC6" w:rsidRPr="2C0AAA5A" w:rsidDel="009911B9">
          <w:rPr>
            <w:rStyle w:val="SubtleEmphasis"/>
            <w:i w:val="0"/>
            <w:iCs w:val="0"/>
            <w:color w:val="auto"/>
          </w:rPr>
          <w:delText xml:space="preserve"> the imputed data</w:delText>
        </w:r>
        <w:r w:rsidR="007723BC" w:rsidRPr="2C0AAA5A" w:rsidDel="009911B9">
          <w:rPr>
            <w:rStyle w:val="SubtleEmphasis"/>
            <w:i w:val="0"/>
            <w:iCs w:val="0"/>
            <w:color w:val="auto"/>
          </w:rPr>
          <w:delText xml:space="preserve"> (Figure S</w:delText>
        </w:r>
        <w:r w:rsidR="00E810CE" w:rsidRPr="2C0AAA5A" w:rsidDel="009911B9">
          <w:rPr>
            <w:rStyle w:val="SubtleEmphasis"/>
            <w:i w:val="0"/>
            <w:iCs w:val="0"/>
            <w:color w:val="auto"/>
          </w:rPr>
          <w:delText>23</w:delText>
        </w:r>
        <w:r w:rsidR="00A6025B" w:rsidDel="009911B9">
          <w:rPr>
            <w:rStyle w:val="SubtleEmphasis"/>
            <w:i w:val="0"/>
            <w:iCs w:val="0"/>
            <w:color w:val="auto"/>
          </w:rPr>
          <w:delText>,</w:delText>
        </w:r>
        <w:r w:rsidR="00375547" w:rsidRPr="2C0AAA5A" w:rsidDel="009911B9">
          <w:rPr>
            <w:rStyle w:val="SubtleEmphasis"/>
            <w:i w:val="0"/>
            <w:iCs w:val="0"/>
            <w:color w:val="auto"/>
          </w:rPr>
          <w:delText xml:space="preserve"> </w:delText>
        </w:r>
        <w:r w:rsidR="007723BC" w:rsidRPr="2C0AAA5A" w:rsidDel="009911B9">
          <w:rPr>
            <w:rStyle w:val="SubtleEmphasis"/>
            <w:i w:val="0"/>
            <w:iCs w:val="0"/>
            <w:color w:val="auto"/>
          </w:rPr>
          <w:delText>Table</w:delText>
        </w:r>
        <w:r w:rsidR="00375547" w:rsidRPr="2C0AAA5A" w:rsidDel="009911B9">
          <w:rPr>
            <w:rStyle w:val="SubtleEmphasis"/>
            <w:i w:val="0"/>
            <w:iCs w:val="0"/>
            <w:color w:val="auto"/>
          </w:rPr>
          <w:delText>s</w:delText>
        </w:r>
        <w:r w:rsidR="007723BC" w:rsidRPr="2C0AAA5A" w:rsidDel="009911B9">
          <w:rPr>
            <w:rStyle w:val="SubtleEmphasis"/>
            <w:i w:val="0"/>
            <w:iCs w:val="0"/>
            <w:color w:val="auto"/>
          </w:rPr>
          <w:delText xml:space="preserve"> </w:delText>
        </w:r>
        <w:r w:rsidR="00A6025B" w:rsidRPr="2C0AAA5A" w:rsidDel="009911B9">
          <w:rPr>
            <w:rStyle w:val="SubtleEmphasis"/>
            <w:i w:val="0"/>
            <w:iCs w:val="0"/>
            <w:color w:val="auto"/>
          </w:rPr>
          <w:delText>S2</w:delText>
        </w:r>
        <w:r w:rsidR="00A6025B" w:rsidDel="009911B9">
          <w:rPr>
            <w:rStyle w:val="SubtleEmphasis"/>
            <w:i w:val="0"/>
            <w:iCs w:val="0"/>
            <w:color w:val="auto"/>
          </w:rPr>
          <w:delText>3</w:delText>
        </w:r>
        <w:r w:rsidR="002C6F91" w:rsidRPr="2C0AAA5A" w:rsidDel="009911B9">
          <w:rPr>
            <w:rStyle w:val="SubtleEmphasis"/>
            <w:i w:val="0"/>
            <w:iCs w:val="0"/>
            <w:color w:val="auto"/>
          </w:rPr>
          <w:delText>-</w:delText>
        </w:r>
        <w:r w:rsidR="00A6025B" w:rsidRPr="2C0AAA5A" w:rsidDel="009911B9">
          <w:rPr>
            <w:rStyle w:val="SubtleEmphasis"/>
            <w:i w:val="0"/>
            <w:iCs w:val="0"/>
            <w:color w:val="auto"/>
          </w:rPr>
          <w:delText>S2</w:delText>
        </w:r>
        <w:r w:rsidR="00A6025B" w:rsidDel="009911B9">
          <w:rPr>
            <w:rStyle w:val="SubtleEmphasis"/>
            <w:i w:val="0"/>
            <w:iCs w:val="0"/>
            <w:color w:val="auto"/>
          </w:rPr>
          <w:delText>6</w:delText>
        </w:r>
        <w:r w:rsidR="007723BC" w:rsidRPr="2C0AAA5A" w:rsidDel="009911B9">
          <w:rPr>
            <w:rStyle w:val="SubtleEmphasis"/>
            <w:i w:val="0"/>
            <w:iCs w:val="0"/>
            <w:color w:val="auto"/>
          </w:rPr>
          <w:delText>)</w:delText>
        </w:r>
        <w:r w:rsidR="00E87FC6" w:rsidRPr="2C0AAA5A" w:rsidDel="009911B9">
          <w:rPr>
            <w:rStyle w:val="SubtleEmphasis"/>
            <w:i w:val="0"/>
            <w:iCs w:val="0"/>
            <w:color w:val="auto"/>
          </w:rPr>
          <w:delText>.</w:delText>
        </w:r>
        <w:r w:rsidR="002808D9" w:rsidRPr="2C0AAA5A" w:rsidDel="009911B9">
          <w:rPr>
            <w:rStyle w:val="SubtleEmphasis"/>
            <w:i w:val="0"/>
            <w:iCs w:val="0"/>
            <w:color w:val="auto"/>
          </w:rPr>
          <w:delText xml:space="preserve"> </w:delText>
        </w:r>
      </w:del>
    </w:p>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D0F31C1" w14:textId="38F091D3" w:rsidR="008D3321"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w:t>
      </w:r>
      <w:del w:id="657" w:author="Newbold, Tim" w:date="2022-05-13T15:37:00Z">
        <w:r w:rsidR="00DB160C" w:rsidRPr="008D3321" w:rsidDel="00401AF5">
          <w:rPr>
            <w:rStyle w:val="normaltextrun"/>
            <w:rFonts w:ascii="Calibri" w:hAnsi="Calibri" w:cs="Calibri"/>
          </w:rPr>
          <w:delText xml:space="preserve">a set of </w:delText>
        </w:r>
      </w:del>
      <w:r w:rsidR="00DB160C" w:rsidRPr="008D3321">
        <w:rPr>
          <w:rStyle w:val="normaltextrun"/>
          <w:rFonts w:ascii="Calibri" w:hAnsi="Calibri" w:cs="Calibri"/>
        </w:rPr>
        <w:t xml:space="preserve">ecological characteristics </w:t>
      </w:r>
      <w:del w:id="658" w:author="Newbold, Tim" w:date="2022-05-13T15:37:00Z">
        <w:r w:rsidR="00DB160C" w:rsidRPr="008D3321" w:rsidDel="00401AF5">
          <w:rPr>
            <w:rStyle w:val="normaltextrun"/>
            <w:rFonts w:ascii="Calibri" w:hAnsi="Calibri" w:cs="Calibri"/>
          </w:rPr>
          <w:delText xml:space="preserve">(i.e., six commonly measured ecological traits and geographical range area) </w:delText>
        </w:r>
        <w:r w:rsidR="007D216E" w:rsidRPr="008D3321" w:rsidDel="00401AF5">
          <w:rPr>
            <w:rStyle w:val="normaltextrun"/>
            <w:rFonts w:ascii="Calibri" w:hAnsi="Calibri" w:cs="Calibri"/>
          </w:rPr>
          <w:delText>were</w:delText>
        </w:r>
      </w:del>
      <w:ins w:id="659" w:author="Newbold, Tim" w:date="2022-05-13T15:37:00Z">
        <w:r w:rsidR="00401AF5">
          <w:rPr>
            <w:rStyle w:val="normaltextrun"/>
            <w:rFonts w:ascii="Calibri" w:hAnsi="Calibri" w:cs="Calibri"/>
          </w:rPr>
          <w:t>are</w:t>
        </w:r>
      </w:ins>
      <w:r w:rsidR="007D216E"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ins w:id="660" w:author="Newbold, Tim" w:date="2022-05-13T15:37:00Z">
        <w:r w:rsidR="0001093D">
          <w:rPr>
            <w:rStyle w:val="normaltextrun"/>
            <w:rFonts w:ascii="Calibri" w:hAnsi="Calibri" w:cs="Calibri"/>
          </w:rPr>
          <w:t>’</w:t>
        </w:r>
      </w:ins>
      <w:r w:rsidR="00DB160C" w:rsidRPr="008D3321">
        <w:rPr>
          <w:rStyle w:val="normaltextrun"/>
          <w:rFonts w:ascii="Calibri" w:hAnsi="Calibri" w:cs="Calibri"/>
        </w:rPr>
        <w:t xml:space="preserve"> responses to two human </w:t>
      </w:r>
      <w:del w:id="661" w:author="Newbold, Tim" w:date="2022-05-13T15:37:00Z">
        <w:r w:rsidR="00DB160C" w:rsidRPr="008D3321" w:rsidDel="0001093D">
          <w:rPr>
            <w:rStyle w:val="normaltextrun"/>
            <w:rFonts w:ascii="Calibri" w:hAnsi="Calibri" w:cs="Calibri"/>
          </w:rPr>
          <w:delText xml:space="preserve">threats </w:delText>
        </w:r>
      </w:del>
      <w:ins w:id="662" w:author="Newbold, Tim" w:date="2022-05-13T15:37:00Z">
        <w:r w:rsidR="0001093D">
          <w:rPr>
            <w:rStyle w:val="normaltextrun"/>
            <w:rFonts w:ascii="Calibri" w:hAnsi="Calibri" w:cs="Calibri"/>
          </w:rPr>
          <w:t>pressures</w:t>
        </w:r>
        <w:r w:rsidR="0001093D" w:rsidRPr="008D3321">
          <w:rPr>
            <w:rStyle w:val="normaltextrun"/>
            <w:rFonts w:ascii="Calibri" w:hAnsi="Calibri" w:cs="Calibri"/>
          </w:rPr>
          <w:t xml:space="preserve"> </w:t>
        </w:r>
      </w:ins>
      <w:r w:rsidR="00DB160C" w:rsidRPr="008D3321">
        <w:rPr>
          <w:rStyle w:val="normaltextrun"/>
          <w:rFonts w:ascii="Calibri" w:hAnsi="Calibri" w:cs="Calibri"/>
        </w:rPr>
        <w:t>(</w:t>
      </w:r>
      <w:del w:id="663" w:author="Newbold, Tim" w:date="2022-05-13T15:37:00Z">
        <w:r w:rsidR="00DB160C" w:rsidRPr="008D3321" w:rsidDel="00FC3A46">
          <w:rPr>
            <w:rStyle w:val="normaltextrun"/>
            <w:rFonts w:ascii="Calibri" w:hAnsi="Calibri" w:cs="Calibri"/>
          </w:rPr>
          <w:delText>land</w:delText>
        </w:r>
        <w:r w:rsidR="00DB160C" w:rsidRPr="008D3321" w:rsidDel="0008311D">
          <w:rPr>
            <w:rStyle w:val="normaltextrun"/>
            <w:rFonts w:ascii="Calibri" w:hAnsi="Calibri" w:cs="Calibri"/>
          </w:rPr>
          <w:delText>-</w:delText>
        </w:r>
        <w:r w:rsidR="00DB160C" w:rsidRPr="008D3321" w:rsidDel="00FC3A46">
          <w:rPr>
            <w:rStyle w:val="normaltextrun"/>
            <w:rFonts w:ascii="Calibri" w:hAnsi="Calibri" w:cs="Calibri"/>
          </w:rPr>
          <w:delText xml:space="preserve">use and </w:delText>
        </w:r>
      </w:del>
      <w:r w:rsidR="00DB160C" w:rsidRPr="008D3321">
        <w:rPr>
          <w:rStyle w:val="normaltextrun"/>
          <w:rFonts w:ascii="Calibri" w:hAnsi="Calibri" w:cs="Calibri"/>
        </w:rPr>
        <w:t>climate change</w:t>
      </w:r>
      <w:ins w:id="664" w:author="Newbold, Tim" w:date="2022-05-13T15:37:00Z">
        <w:r w:rsidR="00FC3A46">
          <w:rPr>
            <w:rStyle w:val="normaltextrun"/>
            <w:rFonts w:ascii="Calibri" w:hAnsi="Calibri" w:cs="Calibri"/>
          </w:rPr>
          <w:t xml:space="preserve"> </w:t>
        </w:r>
        <w:commentRangeStart w:id="665"/>
        <w:r w:rsidR="00FC3A46">
          <w:rPr>
            <w:rStyle w:val="normaltextrun"/>
            <w:rFonts w:ascii="Calibri" w:hAnsi="Calibri" w:cs="Calibri"/>
          </w:rPr>
          <w:t>and land use</w:t>
        </w:r>
        <w:commentRangeEnd w:id="665"/>
        <w:r w:rsidR="00FC3A46">
          <w:rPr>
            <w:rStyle w:val="CommentReference"/>
          </w:rPr>
          <w:commentReference w:id="665"/>
        </w:r>
      </w:ins>
      <w:r w:rsidR="00DB160C" w:rsidRPr="008D3321">
        <w:rPr>
          <w:rStyle w:val="normaltextrun"/>
          <w:rFonts w:ascii="Calibri" w:hAnsi="Calibri" w:cs="Calibri"/>
        </w:rPr>
        <w:t xml:space="preserve">), </w:t>
      </w:r>
      <w:del w:id="666" w:author="Newbold, Tim" w:date="2022-05-13T15:38:00Z">
        <w:r w:rsidR="00DB160C" w:rsidRPr="008D3321" w:rsidDel="00485BE7">
          <w:rPr>
            <w:rStyle w:val="normaltextrun"/>
            <w:rFonts w:ascii="Calibri" w:hAnsi="Calibri" w:cs="Calibri"/>
          </w:rPr>
          <w:delText xml:space="preserve">comparatively </w:delText>
        </w:r>
      </w:del>
      <w:r w:rsidR="00DB160C" w:rsidRPr="008D3321">
        <w:rPr>
          <w:rStyle w:val="normaltextrun"/>
          <w:rFonts w:ascii="Calibri" w:hAnsi="Calibri" w:cs="Calibri"/>
        </w:rPr>
        <w:t xml:space="preserve">across </w:t>
      </w:r>
      <w:del w:id="667" w:author="Newbold, Tim" w:date="2022-05-13T15:38:00Z">
        <w:r w:rsidR="00DB160C" w:rsidRPr="008D3321" w:rsidDel="00485BE7">
          <w:rPr>
            <w:rStyle w:val="normaltextrun"/>
            <w:rFonts w:ascii="Calibri" w:hAnsi="Calibri" w:cs="Calibri"/>
          </w:rPr>
          <w:delText xml:space="preserve">these human threats and across </w:delText>
        </w:r>
      </w:del>
      <w:r w:rsidR="00DB160C" w:rsidRPr="008D3321">
        <w:rPr>
          <w:rStyle w:val="normaltextrun"/>
          <w:rFonts w:ascii="Calibri" w:hAnsi="Calibri" w:cs="Calibri"/>
        </w:rPr>
        <w:t>terrestrial vertebrate classes. Overall, we found that geographical range area, habitat breadth and specialisation on natural habitats were the only characteristics that showed consistent</w:t>
      </w:r>
      <w:del w:id="668" w:author="Newbold, Tim" w:date="2022-05-13T15:38:00Z">
        <w:r w:rsidR="00DB160C" w:rsidRPr="008D3321" w:rsidDel="00C9035B">
          <w:rPr>
            <w:rStyle w:val="normaltextrun"/>
            <w:rFonts w:ascii="Calibri" w:hAnsi="Calibri" w:cs="Calibri"/>
          </w:rPr>
          <w:delText>, mostly unidirectional</w:delText>
        </w:r>
      </w:del>
      <w:r w:rsidR="00DB160C" w:rsidRPr="008D3321">
        <w:rPr>
          <w:rStyle w:val="normaltextrun"/>
          <w:rFonts w:ascii="Calibri" w:hAnsi="Calibri" w:cs="Calibri"/>
        </w:rPr>
        <w:t xml:space="preserve"> effects across</w:t>
      </w:r>
      <w:ins w:id="669" w:author="Newbold, Tim" w:date="2022-05-13T15:38:00Z">
        <w:r w:rsidR="001520BC">
          <w:rPr>
            <w:rStyle w:val="normaltextrun"/>
            <w:rFonts w:ascii="Calibri" w:hAnsi="Calibri" w:cs="Calibri"/>
          </w:rPr>
          <w:t xml:space="preserve"> both </w:t>
        </w:r>
      </w:ins>
      <w:ins w:id="670" w:author="Newbold, Tim" w:date="2022-05-13T15:40:00Z">
        <w:r w:rsidR="001520BC">
          <w:rPr>
            <w:rStyle w:val="normaltextrun"/>
            <w:rFonts w:ascii="Calibri" w:hAnsi="Calibri" w:cs="Calibri"/>
          </w:rPr>
          <w:t>pressures and across</w:t>
        </w:r>
      </w:ins>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ins w:id="671" w:author="Newbold, Tim" w:date="2022-05-13T15:41:00Z">
        <w:r w:rsidR="000D481A">
          <w:rPr>
            <w:rStyle w:val="normaltextrun"/>
            <w:rFonts w:ascii="Calibri" w:hAnsi="Calibri" w:cs="Calibri"/>
          </w:rPr>
          <w:t>’</w:t>
        </w:r>
      </w:ins>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del w:id="672" w:author="Newbold, Tim" w:date="2022-05-13T15:41:00Z">
        <w:r w:rsidR="00D41319" w:rsidRPr="008D3321" w:rsidDel="000D481A">
          <w:rPr>
            <w:rStyle w:val="normaltextrun"/>
            <w:rFonts w:ascii="Calibri" w:hAnsi="Calibri" w:cs="Calibri"/>
          </w:rPr>
          <w:delText xml:space="preserve">and </w:delText>
        </w:r>
        <w:r w:rsidR="00A92F11" w:rsidRPr="008D3321" w:rsidDel="000D481A">
          <w:rPr>
            <w:rStyle w:val="normaltextrun"/>
            <w:rFonts w:ascii="Calibri" w:hAnsi="Calibri" w:cs="Calibri"/>
          </w:rPr>
          <w:delText xml:space="preserve">species </w:delText>
        </w:r>
      </w:del>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ins w:id="673" w:author="Newbold, Tim" w:date="2022-05-13T15:41:00Z">
        <w:r w:rsidR="000D481A">
          <w:rPr>
            <w:rStyle w:val="normaltextrun"/>
            <w:rFonts w:ascii="Calibri" w:hAnsi="Calibri" w:cs="Calibri"/>
          </w:rPr>
          <w:t>’</w:t>
        </w:r>
      </w:ins>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ins w:id="674" w:author="Newbold, Tim" w:date="2022-05-13T15:42:00Z">
        <w:r w:rsidR="00630B26">
          <w:rPr>
            <w:rStyle w:val="normaltextrun"/>
            <w:rFonts w:ascii="Calibri" w:hAnsi="Calibri" w:cs="Calibri"/>
          </w:rPr>
          <w:t xml:space="preserve"> global</w:t>
        </w:r>
      </w:ins>
      <w:r w:rsidR="00AA7263" w:rsidRPr="008D3321">
        <w:rPr>
          <w:rStyle w:val="normaltextrun"/>
          <w:rFonts w:ascii="Calibri" w:hAnsi="Calibri" w:cs="Calibri"/>
        </w:rPr>
        <w:t xml:space="preserve"> study to </w:t>
      </w:r>
      <w:del w:id="675" w:author="Newbold, Tim" w:date="2022-05-13T15:42:00Z">
        <w:r w:rsidR="00AA7263" w:rsidRPr="008D3321" w:rsidDel="00630B26">
          <w:rPr>
            <w:rStyle w:val="normaltextrun"/>
            <w:rFonts w:ascii="Calibri" w:hAnsi="Calibri" w:cs="Calibri"/>
          </w:rPr>
          <w:delText>make an explicit comparison</w:delText>
        </w:r>
        <w:r w:rsidR="00D40B02" w:rsidRPr="008D3321" w:rsidDel="00630B26">
          <w:rPr>
            <w:rStyle w:val="normaltextrun"/>
            <w:rFonts w:ascii="Calibri" w:hAnsi="Calibri" w:cs="Calibri"/>
          </w:rPr>
          <w:delText>,</w:delText>
        </w:r>
      </w:del>
      <w:ins w:id="676" w:author="Newbold, Tim" w:date="2022-05-13T15:42:00Z">
        <w:r w:rsidR="00630B26">
          <w:rPr>
            <w:rStyle w:val="normaltextrun"/>
            <w:rFonts w:ascii="Calibri" w:hAnsi="Calibri" w:cs="Calibri"/>
          </w:rPr>
          <w:t>compare patterns</w:t>
        </w:r>
      </w:ins>
      <w:r w:rsidR="00D40B02" w:rsidRPr="008D3321">
        <w:rPr>
          <w:rStyle w:val="normaltextrun"/>
          <w:rFonts w:ascii="Calibri" w:hAnsi="Calibri" w:cs="Calibri"/>
        </w:rPr>
        <w:t xml:space="preserve"> among vertebrate classes</w:t>
      </w:r>
      <w:del w:id="677" w:author="Newbold, Tim" w:date="2022-05-13T15:42:00Z">
        <w:r w:rsidR="00D40B02" w:rsidRPr="008D3321" w:rsidDel="00630B26">
          <w:rPr>
            <w:rStyle w:val="normaltextrun"/>
            <w:rFonts w:ascii="Calibri" w:hAnsi="Calibri" w:cs="Calibri"/>
          </w:rPr>
          <w:delText>,</w:delText>
        </w:r>
        <w:r w:rsidR="00AA7263" w:rsidRPr="008D3321" w:rsidDel="00630B26">
          <w:rPr>
            <w:rStyle w:val="normaltextrun"/>
            <w:rFonts w:ascii="Calibri" w:hAnsi="Calibri" w:cs="Calibri"/>
          </w:rPr>
          <w:delText xml:space="preserve"> of the effects of </w:delText>
        </w:r>
        <w:r w:rsidR="0015049E" w:rsidDel="00630B26">
          <w:rPr>
            <w:rStyle w:val="normaltextrun"/>
            <w:rFonts w:ascii="Calibri" w:hAnsi="Calibri" w:cs="Calibri"/>
          </w:rPr>
          <w:delText xml:space="preserve">multiple </w:delText>
        </w:r>
        <w:r w:rsidR="00D40B02" w:rsidRPr="008D3321" w:rsidDel="00630B26">
          <w:rPr>
            <w:rStyle w:val="normaltextrun"/>
            <w:rFonts w:ascii="Calibri" w:hAnsi="Calibri" w:cs="Calibri"/>
          </w:rPr>
          <w:delText>traits</w:delText>
        </w:r>
        <w:r w:rsidR="00AA7263" w:rsidRPr="008D3321" w:rsidDel="00630B26">
          <w:rPr>
            <w:rStyle w:val="normaltextrun"/>
            <w:rFonts w:ascii="Calibri" w:hAnsi="Calibri" w:cs="Calibri"/>
          </w:rPr>
          <w:delText xml:space="preserve"> </w:delText>
        </w:r>
        <w:r w:rsidR="0015049E" w:rsidDel="00630B26">
          <w:rPr>
            <w:rStyle w:val="normaltextrun"/>
            <w:rFonts w:ascii="Calibri" w:hAnsi="Calibri" w:cs="Calibri"/>
          </w:rPr>
          <w:delText>and ecological characteristics</w:delText>
        </w:r>
      </w:del>
      <w:ins w:id="678" w:author="Newbold, Tim" w:date="2022-05-13T15:42:00Z">
        <w:r w:rsidR="00630B26">
          <w:rPr>
            <w:rStyle w:val="normaltextrun"/>
            <w:rFonts w:ascii="Calibri" w:hAnsi="Calibri" w:cs="Calibri"/>
          </w:rPr>
          <w:t xml:space="preserve"> and</w:t>
        </w:r>
      </w:ins>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ins w:id="679" w:author="Newbold, Tim" w:date="2022-05-13T15:42:00Z">
        <w:r w:rsidR="00630B26">
          <w:rPr>
            <w:rStyle w:val="normaltextrun"/>
            <w:rFonts w:ascii="Calibri" w:hAnsi="Calibri" w:cs="Calibri"/>
          </w:rPr>
          <w:t xml:space="preserve">the </w:t>
        </w:r>
      </w:ins>
      <w:r w:rsidR="00AA7263" w:rsidRPr="008D3321">
        <w:rPr>
          <w:rStyle w:val="normaltextrun"/>
          <w:rFonts w:ascii="Calibri" w:hAnsi="Calibri" w:cs="Calibri"/>
        </w:rPr>
        <w:t xml:space="preserve">two </w:t>
      </w:r>
      <w:ins w:id="680" w:author="Newbold, Tim" w:date="2022-05-13T15:42:00Z">
        <w:r w:rsidR="00630B26">
          <w:rPr>
            <w:rStyle w:val="normaltextrun"/>
            <w:rFonts w:ascii="Calibri" w:hAnsi="Calibri" w:cs="Calibri"/>
          </w:rPr>
          <w:t xml:space="preserve">major </w:t>
        </w:r>
      </w:ins>
      <w:r w:rsidR="00617025" w:rsidRPr="008D3321">
        <w:rPr>
          <w:rStyle w:val="normaltextrun"/>
          <w:rFonts w:ascii="Calibri" w:hAnsi="Calibri" w:cs="Calibri"/>
        </w:rPr>
        <w:t>human</w:t>
      </w:r>
      <w:r w:rsidR="00AA7263" w:rsidRPr="008D3321">
        <w:rPr>
          <w:rStyle w:val="normaltextrun"/>
          <w:rFonts w:ascii="Calibri" w:hAnsi="Calibri" w:cs="Calibri"/>
        </w:rPr>
        <w:t xml:space="preserve"> </w:t>
      </w:r>
      <w:del w:id="681" w:author="Newbold, Tim" w:date="2022-05-13T15:42:00Z">
        <w:r w:rsidR="00AA7263" w:rsidRPr="008D3321" w:rsidDel="00630B26">
          <w:rPr>
            <w:rStyle w:val="normaltextrun"/>
            <w:rFonts w:ascii="Calibri" w:hAnsi="Calibri" w:cs="Calibri"/>
          </w:rPr>
          <w:delText>threats</w:delText>
        </w:r>
      </w:del>
      <w:ins w:id="682" w:author="Newbold, Tim" w:date="2022-05-13T15:42:00Z">
        <w:r w:rsidR="00630B26">
          <w:rPr>
            <w:rStyle w:val="normaltextrun"/>
            <w:rFonts w:ascii="Calibri" w:hAnsi="Calibri" w:cs="Calibri"/>
          </w:rPr>
          <w:t>pressures of climate change and land use</w:t>
        </w:r>
      </w:ins>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ins w:id="683" w:author="Newbold, Tim" w:date="2022-05-13T15:42:00Z">
        <w:r w:rsidR="00D10117">
          <w:rPr>
            <w:rStyle w:val="normaltextrun"/>
            <w:rFonts w:ascii="Calibri" w:hAnsi="Calibri" w:cs="Calibri"/>
          </w:rPr>
          <w:t xml:space="preserve"> con</w:t>
        </w:r>
      </w:ins>
      <w:ins w:id="684" w:author="Newbold, Tim" w:date="2022-05-13T15:43:00Z">
        <w:r w:rsidR="00D10117">
          <w:rPr>
            <w:rStyle w:val="normaltextrun"/>
            <w:rFonts w:ascii="Calibri" w:hAnsi="Calibri" w:cs="Calibri"/>
          </w:rPr>
          <w:t>sistently</w:t>
        </w:r>
      </w:ins>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del w:id="685" w:author="Newbold, Tim" w:date="2022-05-13T15:43:00Z">
        <w:r w:rsidR="005E5E17" w:rsidRPr="008D3321" w:rsidDel="00D10117">
          <w:rPr>
            <w:rStyle w:val="normaltextrun"/>
            <w:rFonts w:ascii="Calibri" w:hAnsi="Calibri" w:cs="Calibri"/>
          </w:rPr>
          <w:delText>from both land-use and climate change</w:delText>
        </w:r>
        <w:r w:rsidR="00543FB4" w:rsidDel="00D10117">
          <w:rPr>
            <w:rStyle w:val="normaltextrun"/>
            <w:rFonts w:ascii="Calibri" w:hAnsi="Calibri" w:cs="Calibri"/>
          </w:rPr>
          <w:delText xml:space="preserve"> </w:delText>
        </w:r>
      </w:del>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del w:id="686" w:author="Newbold, Tim" w:date="2022-05-13T15:43:00Z">
        <w:r w:rsidR="000F534C" w:rsidDel="004313FE">
          <w:rPr>
            <w:rStyle w:val="normaltextrun"/>
            <w:rFonts w:ascii="Calibri" w:hAnsi="Calibri" w:cs="Calibri"/>
          </w:rPr>
          <w:delText xml:space="preserve"> across all species</w:delText>
        </w:r>
      </w:del>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687"/>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del w:id="688" w:author="Newbold, Tim" w:date="2022-05-13T15:43:00Z">
        <w:r w:rsidR="004E2FA6" w:rsidRPr="008D3321" w:rsidDel="008806D9">
          <w:rPr>
            <w:rStyle w:val="normaltextrun"/>
            <w:rFonts w:ascii="Calibri" w:hAnsi="Calibri" w:cs="Calibri"/>
          </w:rPr>
          <w:delText xml:space="preserve">to </w:delText>
        </w:r>
      </w:del>
      <w:ins w:id="689" w:author="Newbold, Tim" w:date="2022-05-13T15:43:00Z">
        <w:r w:rsidR="008806D9">
          <w:rPr>
            <w:rStyle w:val="normaltextrun"/>
            <w:rFonts w:ascii="Calibri" w:hAnsi="Calibri" w:cs="Calibri"/>
          </w:rPr>
          <w:t>in</w:t>
        </w:r>
        <w:r w:rsidR="008806D9" w:rsidRPr="008D3321">
          <w:rPr>
            <w:rStyle w:val="normaltextrun"/>
            <w:rFonts w:ascii="Calibri" w:hAnsi="Calibri" w:cs="Calibri"/>
          </w:rPr>
          <w:t xml:space="preserve"> </w:t>
        </w:r>
      </w:ins>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687"/>
      <w:r w:rsidR="00A37235">
        <w:rPr>
          <w:rStyle w:val="CommentReference"/>
        </w:rPr>
        <w:commentReference w:id="687"/>
      </w:r>
      <w:del w:id="690" w:author="Newbold, Tim" w:date="2022-05-13T15:43:00Z">
        <w:r w:rsidR="008D3321" w:rsidRPr="008D3321" w:rsidDel="00CC3E14">
          <w:rPr>
            <w:rStyle w:val="normaltextrun"/>
            <w:rFonts w:ascii="Calibri" w:hAnsi="Calibri" w:cs="Calibri"/>
          </w:rPr>
          <w:delText xml:space="preserve"> </w:delText>
        </w:r>
        <w:commentRangeStart w:id="691"/>
        <w:r w:rsidR="008D3321" w:rsidRPr="008D3321" w:rsidDel="00CC3E14">
          <w:rPr>
            <w:rStyle w:val="normaltextrun"/>
            <w:rFonts w:ascii="Calibri" w:hAnsi="Calibri" w:cs="Calibri"/>
          </w:rPr>
          <w:delText>In addition, these</w:delText>
        </w:r>
        <w:r w:rsidR="004B3AF5" w:rsidDel="00CC3E14">
          <w:rPr>
            <w:rStyle w:val="normaltextrun"/>
            <w:rFonts w:ascii="Calibri" w:hAnsi="Calibri" w:cs="Calibri"/>
          </w:rPr>
          <w:delText xml:space="preserve"> three</w:delText>
        </w:r>
        <w:r w:rsidR="008D3321" w:rsidRPr="008D3321" w:rsidDel="00CC3E14">
          <w:rPr>
            <w:rStyle w:val="normaltextrun"/>
            <w:rFonts w:ascii="Calibri" w:hAnsi="Calibri" w:cs="Calibri"/>
          </w:rPr>
          <w:delText xml:space="preserve"> ecological characteristics figure among those that are the most available across terrestrial vertebrates </w:delText>
        </w:r>
        <w:r w:rsidR="008D3321" w:rsidRPr="008D3321" w:rsidDel="00CC3E14">
          <w:rPr>
            <w:rStyle w:val="normaltextrun"/>
            <w:rFonts w:ascii="Calibri" w:hAnsi="Calibri" w:cs="Calibri"/>
            <w:color w:val="000000"/>
            <w:shd w:val="clear" w:color="auto" w:fill="E1E3E6"/>
          </w:rPr>
          <w:delText xml:space="preserve">(Chapter 2; Etard </w:delText>
        </w:r>
        <w:r w:rsidR="008D3321" w:rsidRPr="49844778" w:rsidDel="00CC3E14">
          <w:rPr>
            <w:rStyle w:val="normaltextrun"/>
            <w:rFonts w:ascii="Calibri" w:hAnsi="Calibri" w:cs="Calibri"/>
            <w:i/>
            <w:iCs/>
            <w:color w:val="000000"/>
            <w:shd w:val="clear" w:color="auto" w:fill="E1E3E6"/>
          </w:rPr>
          <w:delText>et al.</w:delText>
        </w:r>
        <w:r w:rsidR="008D3321" w:rsidRPr="008D3321" w:rsidDel="00CC3E14">
          <w:rPr>
            <w:rStyle w:val="normaltextrun"/>
            <w:rFonts w:ascii="Calibri" w:hAnsi="Calibri" w:cs="Calibri"/>
            <w:color w:val="000000"/>
            <w:shd w:val="clear" w:color="auto" w:fill="E1E3E6"/>
          </w:rPr>
          <w:delText xml:space="preserve"> 2020)</w:delText>
        </w:r>
        <w:r w:rsidR="008D3321" w:rsidRPr="008D3321" w:rsidDel="00CC3E14">
          <w:rPr>
            <w:rStyle w:val="normaltextrun"/>
            <w:rFonts w:ascii="Calibri" w:hAnsi="Calibri" w:cs="Calibri"/>
          </w:rPr>
          <w:delText xml:space="preserve">, facilitating their </w:delText>
        </w:r>
        <w:r w:rsidR="004B3AF5" w:rsidDel="00CC3E14">
          <w:rPr>
            <w:rStyle w:val="normaltextrun"/>
            <w:rFonts w:ascii="Calibri" w:hAnsi="Calibri" w:cs="Calibri"/>
          </w:rPr>
          <w:delText xml:space="preserve">use </w:delText>
        </w:r>
        <w:r w:rsidR="00973719" w:rsidDel="00CC3E14">
          <w:rPr>
            <w:rStyle w:val="normaltextrun"/>
            <w:rFonts w:ascii="Calibri" w:hAnsi="Calibri" w:cs="Calibri"/>
          </w:rPr>
          <w:delText>at large scales</w:delText>
        </w:r>
        <w:r w:rsidR="008D3321" w:rsidRPr="008D3321" w:rsidDel="00CC3E14">
          <w:rPr>
            <w:rStyle w:val="normaltextrun"/>
            <w:rFonts w:ascii="Calibri" w:hAnsi="Calibri" w:cs="Calibri"/>
          </w:rPr>
          <w:delText>.</w:delText>
        </w:r>
      </w:del>
      <w:commentRangeEnd w:id="691"/>
      <w:r w:rsidR="00A37235">
        <w:rPr>
          <w:rStyle w:val="CommentReference"/>
        </w:rPr>
        <w:commentReference w:id="691"/>
      </w:r>
      <w:r w:rsidR="008D3321" w:rsidRPr="008D3321">
        <w:rPr>
          <w:rStyle w:val="eop"/>
          <w:rFonts w:ascii="Calibri" w:hAnsi="Calibri" w:cs="Calibri"/>
        </w:rPr>
        <w:t> </w:t>
      </w:r>
    </w:p>
    <w:p w14:paraId="04264E93" w14:textId="1592E83C"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ins w:id="692" w:author="Newbold, Tim" w:date="2022-05-13T15:46:00Z">
        <w:r w:rsidR="00996655">
          <w:rPr>
            <w:rStyle w:val="normaltextrun"/>
            <w:rFonts w:ascii="Calibri" w:hAnsi="Calibri" w:cs="Calibri"/>
          </w:rPr>
          <w:t xml:space="preserve">most </w:t>
        </w:r>
      </w:ins>
      <w:r w:rsidRPr="49844778">
        <w:rPr>
          <w:rStyle w:val="normaltextrun"/>
          <w:rFonts w:ascii="Calibri" w:hAnsi="Calibri" w:cs="Calibri"/>
        </w:rPr>
        <w:t xml:space="preserve">traits and </w:t>
      </w:r>
      <w:del w:id="693" w:author="Newbold, Tim" w:date="2022-05-13T15:47:00Z">
        <w:r w:rsidRPr="49844778" w:rsidDel="00996655">
          <w:rPr>
            <w:rStyle w:val="normaltextrun"/>
            <w:rFonts w:ascii="Calibri" w:hAnsi="Calibri" w:cs="Calibri"/>
          </w:rPr>
          <w:delText>species land-use responses, and between traits and climate-change sensitivity</w:delText>
        </w:r>
      </w:del>
      <w:ins w:id="694" w:author="Newbold, Tim" w:date="2022-05-13T15:47:00Z">
        <w:r w:rsidR="00996655">
          <w:rPr>
            <w:rStyle w:val="normaltextrun"/>
            <w:rFonts w:ascii="Calibri" w:hAnsi="Calibri" w:cs="Calibri"/>
          </w:rPr>
          <w:t>likely responses to human-driven environmental changes</w:t>
        </w:r>
      </w:ins>
      <w:r w:rsidR="00485E8B">
        <w:rPr>
          <w:rStyle w:val="normaltextrun"/>
          <w:rFonts w:ascii="Calibri" w:hAnsi="Calibri" w:cs="Calibri"/>
        </w:rPr>
        <w:t xml:space="preserve">, </w:t>
      </w:r>
      <w:ins w:id="695" w:author="Newbold, Tim" w:date="2022-05-13T15:47:00Z">
        <w:r w:rsidR="00401DE6">
          <w:rPr>
            <w:rStyle w:val="normaltextrun"/>
            <w:rFonts w:ascii="Calibri" w:hAnsi="Calibri" w:cs="Calibri"/>
          </w:rPr>
          <w:t xml:space="preserve">but </w:t>
        </w:r>
      </w:ins>
      <w:r w:rsidR="00485E8B">
        <w:rPr>
          <w:rStyle w:val="normaltextrun"/>
          <w:rFonts w:ascii="Calibri" w:hAnsi="Calibri" w:cs="Calibri"/>
        </w:rPr>
        <w:t xml:space="preserve">again highlighting </w:t>
      </w:r>
      <w:ins w:id="696" w:author="Newbold, Tim" w:date="2022-05-13T15:47:00Z">
        <w:r w:rsidR="00401DE6">
          <w:rPr>
            <w:rStyle w:val="normaltextrun"/>
            <w:rFonts w:ascii="Calibri" w:hAnsi="Calibri" w:cs="Calibri"/>
          </w:rPr>
          <w:t xml:space="preserve">a </w:t>
        </w:r>
      </w:ins>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del w:id="697" w:author="Newbold, Tim" w:date="2022-05-13T15:47:00Z">
        <w:r w:rsidR="00B57822" w:rsidRPr="49844778" w:rsidDel="004C7FCF">
          <w:rPr>
            <w:rStyle w:val="normaltextrun"/>
            <w:rFonts w:ascii="Calibri" w:hAnsi="Calibri" w:cs="Calibri"/>
          </w:rPr>
          <w:delText>ge</w:delText>
        </w:r>
        <w:r w:rsidR="003F3A9E" w:rsidRPr="49844778" w:rsidDel="004C7FCF">
          <w:rPr>
            <w:rStyle w:val="normaltextrun"/>
            <w:rFonts w:ascii="Calibri" w:hAnsi="Calibri" w:cs="Calibri"/>
          </w:rPr>
          <w:delText>n</w:delText>
        </w:r>
        <w:r w:rsidR="00B57822" w:rsidRPr="49844778" w:rsidDel="004C7FCF">
          <w:rPr>
            <w:rStyle w:val="normaltextrun"/>
            <w:rFonts w:ascii="Calibri" w:hAnsi="Calibri" w:cs="Calibri"/>
          </w:rPr>
          <w:delText xml:space="preserve">erally </w:delText>
        </w:r>
      </w:del>
      <w:ins w:id="698" w:author="Newbold, Tim" w:date="2022-05-13T15:47:00Z">
        <w:r w:rsidR="004C7FCF">
          <w:rPr>
            <w:rStyle w:val="normaltextrun"/>
            <w:rFonts w:ascii="Calibri" w:hAnsi="Calibri" w:cs="Calibri"/>
          </w:rPr>
          <w:t>not only often</w:t>
        </w:r>
        <w:r w:rsidR="004C7FCF" w:rsidRPr="49844778">
          <w:rPr>
            <w:rStyle w:val="normaltextrun"/>
            <w:rFonts w:ascii="Calibri" w:hAnsi="Calibri" w:cs="Calibri"/>
          </w:rPr>
          <w:t xml:space="preserve"> </w:t>
        </w:r>
      </w:ins>
      <w:r w:rsidR="00B57822" w:rsidRPr="49844778">
        <w:rPr>
          <w:rStyle w:val="normaltextrun"/>
          <w:rFonts w:ascii="Calibri" w:hAnsi="Calibri" w:cs="Calibri"/>
        </w:rPr>
        <w:t>depends</w:t>
      </w:r>
      <w:r w:rsidRPr="49844778">
        <w:rPr>
          <w:rStyle w:val="normaltextrun"/>
          <w:rFonts w:ascii="Calibri" w:hAnsi="Calibri" w:cs="Calibri"/>
        </w:rPr>
        <w:t xml:space="preserve"> on </w:t>
      </w:r>
      <w:del w:id="699" w:author="Newbold, Tim" w:date="2022-05-13T15:47:00Z">
        <w:r w:rsidRPr="49844778" w:rsidDel="004C7FCF">
          <w:rPr>
            <w:rStyle w:val="normaltextrun"/>
            <w:rFonts w:ascii="Calibri" w:hAnsi="Calibri" w:cs="Calibri"/>
          </w:rPr>
          <w:delText xml:space="preserve">the </w:delText>
        </w:r>
      </w:del>
      <w:r w:rsidRPr="49844778">
        <w:rPr>
          <w:rStyle w:val="normaltextrun"/>
          <w:rFonts w:ascii="Calibri" w:hAnsi="Calibri" w:cs="Calibri"/>
        </w:rPr>
        <w:t xml:space="preserve">taxonomic </w:t>
      </w:r>
      <w:r w:rsidR="00D9716C" w:rsidRPr="49844778">
        <w:rPr>
          <w:rStyle w:val="normaltextrun"/>
          <w:rFonts w:ascii="Calibri" w:hAnsi="Calibri" w:cs="Calibri"/>
        </w:rPr>
        <w:t>class but</w:t>
      </w:r>
      <w:r w:rsidRPr="49844778">
        <w:rPr>
          <w:rStyle w:val="normaltextrun"/>
          <w:rFonts w:ascii="Calibri" w:hAnsi="Calibri" w:cs="Calibri"/>
        </w:rPr>
        <w:t xml:space="preserve"> </w:t>
      </w:r>
      <w:del w:id="700" w:author="Newbold, Tim" w:date="2022-05-13T15:47:00Z">
        <w:r w:rsidR="007A0CE9" w:rsidRPr="49844778" w:rsidDel="004C7FCF">
          <w:rPr>
            <w:rStyle w:val="normaltextrun"/>
            <w:rFonts w:ascii="Calibri" w:hAnsi="Calibri" w:cs="Calibri"/>
          </w:rPr>
          <w:delText xml:space="preserve">can </w:delText>
        </w:r>
      </w:del>
      <w:r w:rsidRPr="49844778">
        <w:rPr>
          <w:rStyle w:val="normaltextrun"/>
          <w:rFonts w:ascii="Calibri" w:hAnsi="Calibri" w:cs="Calibri"/>
        </w:rPr>
        <w:t xml:space="preserve">also </w:t>
      </w:r>
      <w:del w:id="701" w:author="Newbold, Tim" w:date="2022-05-13T15:47:00Z">
        <w:r w:rsidR="00B57822" w:rsidRPr="49844778" w:rsidDel="004C7FCF">
          <w:rPr>
            <w:rStyle w:val="normaltextrun"/>
            <w:rFonts w:ascii="Calibri" w:hAnsi="Calibri" w:cs="Calibri"/>
          </w:rPr>
          <w:delText xml:space="preserve">be dependent </w:delText>
        </w:r>
      </w:del>
      <w:r w:rsidRPr="49844778">
        <w:rPr>
          <w:rStyle w:val="normaltextrun"/>
          <w:rFonts w:ascii="Calibri" w:hAnsi="Calibri" w:cs="Calibri"/>
        </w:rPr>
        <w:t xml:space="preserve">on </w:t>
      </w:r>
      <w:del w:id="702" w:author="Newbold, Tim" w:date="2022-05-13T15:48:00Z">
        <w:r w:rsidRPr="49844778" w:rsidDel="004C7FCF">
          <w:rPr>
            <w:rStyle w:val="normaltextrun"/>
            <w:rFonts w:ascii="Calibri" w:hAnsi="Calibri" w:cs="Calibri"/>
          </w:rPr>
          <w:delText xml:space="preserve">the </w:delText>
        </w:r>
      </w:del>
      <w:r w:rsidRPr="49844778">
        <w:rPr>
          <w:rStyle w:val="normaltextrun"/>
          <w:rFonts w:ascii="Calibri" w:hAnsi="Calibri" w:cs="Calibri"/>
        </w:rPr>
        <w:t xml:space="preserve">land-use type, further </w:t>
      </w:r>
      <w:del w:id="703" w:author="Newbold, Tim" w:date="2022-05-13T15:48:00Z">
        <w:r w:rsidRPr="49844778" w:rsidDel="004C7FCF">
          <w:rPr>
            <w:rStyle w:val="normaltextrun"/>
            <w:rFonts w:ascii="Calibri" w:hAnsi="Calibri" w:cs="Calibri"/>
          </w:rPr>
          <w:delText>complexifying the picture</w:delText>
        </w:r>
      </w:del>
      <w:ins w:id="704" w:author="Newbold, Tim" w:date="2022-05-13T15:48:00Z">
        <w:r w:rsidR="004C7FCF">
          <w:rPr>
            <w:rStyle w:val="normaltextrun"/>
            <w:rFonts w:ascii="Calibri" w:hAnsi="Calibri" w:cs="Calibri"/>
          </w:rPr>
          <w:t>complicating the patterns</w:t>
        </w:r>
      </w:ins>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ins w:id="705" w:author="Newbold, Tim" w:date="2022-05-13T15:48:00Z">
        <w:r w:rsidR="000A57F1">
          <w:t>’</w:t>
        </w:r>
      </w:ins>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 xml:space="preserve">et </w:t>
      </w:r>
      <w:r w:rsidR="001E27BB" w:rsidRPr="49844778">
        <w:rPr>
          <w:i/>
          <w:iCs/>
          <w:noProof/>
        </w:rPr>
        <w:lastRenderedPageBreak/>
        <w:t>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del w:id="706" w:author="Newbold, Tim" w:date="2022-05-13T15:48:00Z">
        <w:r w:rsidR="0033755C" w:rsidDel="000A57F1">
          <w:delText xml:space="preserve">indeed </w:delText>
        </w:r>
      </w:del>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del w:id="707" w:author="Newbold, Tim" w:date="2022-05-13T15:48:00Z">
        <w:r w:rsidR="00A5046D" w:rsidRPr="49844778" w:rsidDel="00FC6F3C">
          <w:rPr>
            <w:rStyle w:val="normaltextrun"/>
            <w:rFonts w:ascii="Calibri" w:hAnsi="Calibri" w:cs="Calibri"/>
          </w:rPr>
          <w:delText>we used</w:delText>
        </w:r>
      </w:del>
      <w:ins w:id="708" w:author="Newbold, Tim" w:date="2022-05-13T15:48:00Z">
        <w:r w:rsidR="00FC6F3C">
          <w:rPr>
            <w:rStyle w:val="normaltextrun"/>
            <w:rFonts w:ascii="Calibri" w:hAnsi="Calibri" w:cs="Calibri"/>
          </w:rPr>
          <w:t>the estimates of climate-change sensitivity were based on</w:t>
        </w:r>
      </w:ins>
      <w:r w:rsidR="00A5046D" w:rsidRPr="49844778">
        <w:rPr>
          <w:rStyle w:val="normaltextrun"/>
          <w:rFonts w:ascii="Calibri" w:hAnsi="Calibri" w:cs="Calibri"/>
        </w:rPr>
        <w:t xml:space="preserve"> properties of species climatic</w:t>
      </w:r>
      <w:ins w:id="709" w:author="Newbold, Tim" w:date="2022-05-13T15:48:00Z">
        <w:r w:rsidR="00FC6F3C">
          <w:rPr>
            <w:rStyle w:val="normaltextrun"/>
            <w:rFonts w:ascii="Calibri" w:hAnsi="Calibri" w:cs="Calibri"/>
          </w:rPr>
          <w:t xml:space="preserve"> </w:t>
        </w:r>
      </w:ins>
      <w:del w:id="710" w:author="Newbold, Tim" w:date="2022-05-13T15:48:00Z">
        <w:r w:rsidR="00A5046D" w:rsidRPr="49844778" w:rsidDel="00FC6F3C">
          <w:rPr>
            <w:rStyle w:val="normaltextrun"/>
            <w:rFonts w:ascii="Calibri" w:hAnsi="Calibri" w:cs="Calibri"/>
          </w:rPr>
          <w:delText>-</w:delText>
        </w:r>
      </w:del>
      <w:r w:rsidR="00A5046D" w:rsidRPr="49844778">
        <w:rPr>
          <w:rStyle w:val="normaltextrun"/>
          <w:rFonts w:ascii="Calibri" w:hAnsi="Calibri" w:cs="Calibri"/>
        </w:rPr>
        <w:t>niche</w:t>
      </w:r>
      <w:ins w:id="711" w:author="Newbold, Tim" w:date="2022-05-13T15:48:00Z">
        <w:r w:rsidR="00FC6F3C">
          <w:rPr>
            <w:rStyle w:val="normaltextrun"/>
            <w:rFonts w:ascii="Calibri" w:hAnsi="Calibri" w:cs="Calibri"/>
          </w:rPr>
          <w:t>s</w:t>
        </w:r>
      </w:ins>
      <w:r w:rsidR="00A5046D" w:rsidRPr="49844778">
        <w:rPr>
          <w:rStyle w:val="normaltextrun"/>
          <w:rFonts w:ascii="Calibri" w:hAnsi="Calibri" w:cs="Calibri"/>
        </w:rPr>
        <w:t xml:space="preserve"> </w:t>
      </w:r>
      <w:del w:id="712" w:author="Newbold, Tim" w:date="2022-05-13T15:48:00Z">
        <w:r w:rsidR="00A5046D" w:rsidRPr="49844778" w:rsidDel="00FC6F3C">
          <w:rPr>
            <w:rStyle w:val="normaltextrun"/>
            <w:rFonts w:ascii="Calibri" w:hAnsi="Calibri" w:cs="Calibri"/>
          </w:rPr>
          <w:delText xml:space="preserve">space </w:delText>
        </w:r>
      </w:del>
      <w:del w:id="713" w:author="Newbold, Tim" w:date="2022-05-13T15:49:00Z">
        <w:r w:rsidR="00A5046D" w:rsidRPr="49844778" w:rsidDel="00DD0B50">
          <w:rPr>
            <w:rStyle w:val="normaltextrun"/>
            <w:rFonts w:ascii="Calibri" w:hAnsi="Calibri" w:cs="Calibri"/>
          </w:rPr>
          <w:delText xml:space="preserve">(with reference to global climatic conditions) to estimate climate-change sensitivity </w:delText>
        </w:r>
      </w:del>
      <w:r w:rsidR="00A5046D" w:rsidRPr="49844778">
        <w:rPr>
          <w:rStyle w:val="normaltextrun"/>
          <w:rFonts w:ascii="Calibri" w:hAnsi="Calibri" w:cs="Calibri"/>
        </w:rPr>
        <w:t>(</w:t>
      </w:r>
      <w:del w:id="714" w:author="Newbold, Tim" w:date="2022-05-13T15:49:00Z">
        <w:r w:rsidR="00A5046D" w:rsidRPr="49844778" w:rsidDel="00DD0B50">
          <w:rPr>
            <w:rStyle w:val="normaltextrun"/>
            <w:rFonts w:ascii="Calibri" w:hAnsi="Calibri" w:cs="Calibri"/>
          </w:rPr>
          <w:delText>CENFA framework,</w:delText>
        </w:r>
        <w:r w:rsidR="00B26A67" w:rsidDel="00DD0B50">
          <w:rPr>
            <w:rStyle w:val="normaltextrun"/>
            <w:rFonts w:ascii="Calibri" w:hAnsi="Calibri" w:cs="Calibri"/>
          </w:rPr>
          <w:delText xml:space="preserve"> </w:delText>
        </w:r>
        <w:r w:rsidR="00CD0220" w:rsidDel="00DD0B50">
          <w:rPr>
            <w:rStyle w:val="normaltextrun"/>
            <w:rFonts w:ascii="Calibri" w:hAnsi="Calibri" w:cs="Calibri"/>
          </w:rPr>
          <w:delText xml:space="preserve"> </w:delText>
        </w:r>
      </w:del>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ins w:id="715" w:author="Newbold, Tim" w:date="2022-05-13T15:49:00Z">
        <w:r w:rsidR="0019351D">
          <w:rPr>
            <w:rStyle w:val="normaltextrun"/>
            <w:rFonts w:ascii="Calibri" w:hAnsi="Calibri" w:cs="Calibri"/>
          </w:rPr>
          <w:t xml:space="preserve">estimated </w:t>
        </w:r>
      </w:ins>
      <w:r w:rsidR="00A5046D" w:rsidRPr="49844778">
        <w:rPr>
          <w:rStyle w:val="normaltextrun"/>
          <w:rFonts w:ascii="Calibri" w:hAnsi="Calibri" w:cs="Calibri"/>
        </w:rPr>
        <w:t>climate-change sensitivity on average.</w:t>
      </w:r>
    </w:p>
    <w:p w14:paraId="1EF1BEC0" w14:textId="5A72D6FE"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del w:id="716" w:author="Newbold, Tim" w:date="2022-05-13T15:50:00Z">
        <w:r w:rsidR="0094293A" w:rsidRPr="00CA3D96" w:rsidDel="0019351D">
          <w:delText>traits</w:delText>
        </w:r>
        <w:r w:rsidR="001035F0" w:rsidDel="0019351D">
          <w:delText xml:space="preserve"> that explain</w:delText>
        </w:r>
      </w:del>
      <w:ins w:id="717" w:author="Newbold, Tim" w:date="2022-05-13T15:50:00Z">
        <w:r w:rsidR="0019351D">
          <w:t>clear patterns in</w:t>
        </w:r>
      </w:ins>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del w:id="718" w:author="Newbold, Tim" w:date="2022-05-13T15:51:00Z">
        <w:r w:rsidR="00E638D6" w:rsidDel="0019351D">
          <w:delText>species responses to</w:delText>
        </w:r>
        <w:r w:rsidR="005D1223" w:rsidDel="0019351D">
          <w:delText xml:space="preserve"> both</w:delText>
        </w:r>
      </w:del>
      <w:ins w:id="719" w:author="Newbold, Tim" w:date="2022-05-13T15:51:00Z">
        <w:r w:rsidR="0019351D">
          <w:t>sensitivity to either</w:t>
        </w:r>
      </w:ins>
      <w:r w:rsidR="00E638D6">
        <w:t xml:space="preserve"> land-use </w:t>
      </w:r>
      <w:del w:id="720" w:author="Newbold, Tim" w:date="2022-05-13T15:51:00Z">
        <w:r w:rsidR="00E638D6" w:rsidDel="0019351D">
          <w:delText xml:space="preserve">and </w:delText>
        </w:r>
      </w:del>
      <w:ins w:id="721" w:author="Newbold, Tim" w:date="2022-05-13T15:51:00Z">
        <w:r w:rsidR="0019351D">
          <w:t xml:space="preserve">or </w:t>
        </w:r>
      </w:ins>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highlight that this does not mean that life-history and dietary traits are unimportant for understanding species</w:t>
      </w:r>
      <w:ins w:id="722" w:author="Newbold, Tim" w:date="2022-05-13T15:51:00Z">
        <w:r w:rsidR="0019351D">
          <w:t>’</w:t>
        </w:r>
      </w:ins>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del w:id="723" w:author="Newbold, Tim" w:date="2022-05-13T15:52:00Z">
        <w:r w:rsidR="007766A1" w:rsidDel="0019351D">
          <w:delText>threat</w:delText>
        </w:r>
        <w:r w:rsidR="007F1B3A" w:rsidDel="0019351D">
          <w:delText>s</w:delText>
        </w:r>
      </w:del>
      <w:ins w:id="724" w:author="Newbold, Tim" w:date="2022-05-13T15:52:00Z">
        <w:r w:rsidR="0019351D">
          <w:t>the pressures affecting them</w:t>
        </w:r>
      </w:ins>
      <w:r w:rsidR="007766A1">
        <w:t>.</w:t>
      </w:r>
      <w:r w:rsidR="000B32F8">
        <w:t xml:space="preserve">  </w:t>
      </w:r>
    </w:p>
    <w:p w14:paraId="42ECB653" w14:textId="2EFA7C03" w:rsidR="0094293A"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w:t>
      </w:r>
      <w:del w:id="725" w:author="Newbold, Tim" w:date="2022-05-13T15:52:00Z">
        <w:r w:rsidR="00CC75F5" w:rsidRPr="49844778" w:rsidDel="0019351D">
          <w:rPr>
            <w:rStyle w:val="normaltextrun"/>
            <w:rFonts w:ascii="Calibri" w:hAnsi="Calibri" w:cs="Calibri"/>
          </w:rPr>
          <w:delText>s</w:delText>
        </w:r>
      </w:del>
      <w:r w:rsidR="00CC75F5" w:rsidRPr="49844778">
        <w:rPr>
          <w:rStyle w:val="normaltextrun"/>
          <w:rFonts w:ascii="Calibri" w:hAnsi="Calibri" w:cs="Calibri"/>
        </w:rPr>
        <w:t xml:space="preserv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del w:id="726" w:author="Newbold, Tim" w:date="2022-05-13T15:52:00Z">
        <w:r w:rsidR="00FA6A70" w:rsidDel="0019351D">
          <w:rPr>
            <w:rStyle w:val="normaltextrun"/>
            <w:rFonts w:ascii="Calibri" w:hAnsi="Calibri" w:cs="Calibri"/>
          </w:rPr>
          <w:delText>s</w:delText>
        </w:r>
      </w:del>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ins w:id="727" w:author="Newbold, Tim" w:date="2022-05-13T15:52:00Z">
        <w:r w:rsidR="0019351D">
          <w:rPr>
            <w:rStyle w:val="normaltextrun"/>
            <w:rFonts w:ascii="Calibri" w:hAnsi="Calibri" w:cs="Calibri"/>
          </w:rPr>
          <w:t>’</w:t>
        </w:r>
      </w:ins>
      <w:r w:rsidR="00CC75F5" w:rsidRPr="49844778">
        <w:rPr>
          <w:rStyle w:val="normaltextrun"/>
          <w:rFonts w:ascii="Calibri" w:hAnsi="Calibri" w:cs="Calibri"/>
        </w:rPr>
        <w:t xml:space="preserve"> </w:t>
      </w:r>
      <w:del w:id="728" w:author="Newbold, Tim" w:date="2022-05-13T15:53:00Z">
        <w:r w:rsidR="00CC75F5" w:rsidRPr="49844778" w:rsidDel="0019351D">
          <w:rPr>
            <w:rStyle w:val="normaltextrun"/>
            <w:rFonts w:ascii="Calibri" w:hAnsi="Calibri" w:cs="Calibri"/>
          </w:rPr>
          <w:delText xml:space="preserve">responses </w:delText>
        </w:r>
      </w:del>
      <w:ins w:id="729" w:author="Newbold, Tim" w:date="2022-05-13T15:53:00Z">
        <w:r w:rsidR="0019351D">
          <w:rPr>
            <w:rStyle w:val="normaltextrun"/>
            <w:rFonts w:ascii="Calibri" w:hAnsi="Calibri" w:cs="Calibri"/>
          </w:rPr>
          <w:t>sensitivity</w:t>
        </w:r>
        <w:r w:rsidR="0019351D" w:rsidRPr="49844778">
          <w:rPr>
            <w:rStyle w:val="normaltextrun"/>
            <w:rFonts w:ascii="Calibri" w:hAnsi="Calibri" w:cs="Calibri"/>
          </w:rPr>
          <w:t xml:space="preserve"> </w:t>
        </w:r>
      </w:ins>
      <w:r w:rsidR="00CC75F5" w:rsidRPr="49844778">
        <w:rPr>
          <w:rStyle w:val="normaltextrun"/>
          <w:rFonts w:ascii="Calibri" w:hAnsi="Calibri" w:cs="Calibri"/>
        </w:rPr>
        <w:t xml:space="preserve">to </w:t>
      </w:r>
      <w:del w:id="730" w:author="Newbold, Tim" w:date="2022-05-13T15:52:00Z">
        <w:r w:rsidR="00CC75F5" w:rsidRPr="49844778" w:rsidDel="0019351D">
          <w:rPr>
            <w:rStyle w:val="normaltextrun"/>
            <w:rFonts w:ascii="Calibri" w:hAnsi="Calibri" w:cs="Calibri"/>
          </w:rPr>
          <w:delText xml:space="preserve">land-use and </w:delText>
        </w:r>
      </w:del>
      <w:r w:rsidR="00CC75F5" w:rsidRPr="49844778">
        <w:rPr>
          <w:rStyle w:val="normaltextrun"/>
          <w:rFonts w:ascii="Calibri" w:hAnsi="Calibri" w:cs="Calibri"/>
        </w:rPr>
        <w:t>climate change</w:t>
      </w:r>
      <w:ins w:id="731" w:author="Newbold, Tim" w:date="2022-05-13T15:52:00Z">
        <w:r w:rsidR="0019351D">
          <w:rPr>
            <w:rStyle w:val="normaltextrun"/>
            <w:rFonts w:ascii="Calibri" w:hAnsi="Calibri" w:cs="Calibri"/>
          </w:rPr>
          <w:t xml:space="preserve"> and land use</w:t>
        </w:r>
      </w:ins>
      <w:r w:rsidR="00CC75F5" w:rsidRPr="49844778">
        <w:rPr>
          <w:rStyle w:val="normaltextrun"/>
          <w:rFonts w:ascii="Calibri" w:hAnsi="Calibri" w:cs="Calibri"/>
        </w:rPr>
        <w:t>.</w:t>
      </w:r>
    </w:p>
    <w:p w14:paraId="2BBB97D0" w14:textId="180022FD" w:rsidR="00E44F96" w:rsidRDefault="00B37EE1" w:rsidP="49844778">
      <w:pPr>
        <w:spacing w:line="276" w:lineRule="auto"/>
        <w:jc w:val="both"/>
        <w:rPr>
          <w:rStyle w:val="normaltextrun"/>
          <w:rFonts w:ascii="Calibri" w:hAnsi="Calibri" w:cs="Calibri"/>
        </w:rPr>
      </w:pPr>
      <w:commentRangeStart w:id="732"/>
      <w:r w:rsidRPr="49844778">
        <w:rPr>
          <w:rStyle w:val="normaltextrun"/>
          <w:rFonts w:ascii="Calibri" w:hAnsi="Calibri" w:cs="Calibri"/>
        </w:rPr>
        <w:t xml:space="preserve">In addition, we investigated </w:t>
      </w:r>
      <w:del w:id="733" w:author="Newbold, Tim" w:date="2022-05-13T15:53:00Z">
        <w:r w:rsidRPr="49844778" w:rsidDel="006F1954">
          <w:rPr>
            <w:rStyle w:val="normaltextrun"/>
            <w:rFonts w:ascii="Calibri" w:hAnsi="Calibri" w:cs="Calibri"/>
          </w:rPr>
          <w:delText>the effects of</w:delText>
        </w:r>
      </w:del>
      <w:ins w:id="734" w:author="Newbold, Tim" w:date="2022-05-13T15:53:00Z">
        <w:r w:rsidR="006F1954">
          <w:rPr>
            <w:rStyle w:val="normaltextrun"/>
            <w:rFonts w:ascii="Calibri" w:hAnsi="Calibri" w:cs="Calibri"/>
          </w:rPr>
          <w:t>sensitivity to</w:t>
        </w:r>
      </w:ins>
      <w:r w:rsidRPr="49844778">
        <w:rPr>
          <w:rStyle w:val="normaltextrun"/>
          <w:rFonts w:ascii="Calibri" w:hAnsi="Calibri" w:cs="Calibri"/>
        </w:rPr>
        <w:t xml:space="preserve"> </w:t>
      </w:r>
      <w:del w:id="735" w:author="Newbold, Tim" w:date="2022-05-13T15:53:00Z">
        <w:r w:rsidRPr="49844778" w:rsidDel="006F1954">
          <w:rPr>
            <w:rStyle w:val="normaltextrun"/>
            <w:rFonts w:ascii="Calibri" w:hAnsi="Calibri" w:cs="Calibri"/>
          </w:rPr>
          <w:delText xml:space="preserve">land-use change and </w:delText>
        </w:r>
      </w:del>
      <w:r w:rsidRPr="49844778">
        <w:rPr>
          <w:rStyle w:val="normaltextrun"/>
          <w:rFonts w:ascii="Calibri" w:hAnsi="Calibri" w:cs="Calibri"/>
        </w:rPr>
        <w:t>climate</w:t>
      </w:r>
      <w:ins w:id="736" w:author="Newbold, Tim" w:date="2022-05-13T15:53:00Z">
        <w:r w:rsidR="006F1954">
          <w:rPr>
            <w:rStyle w:val="normaltextrun"/>
            <w:rFonts w:ascii="Calibri" w:hAnsi="Calibri" w:cs="Calibri"/>
          </w:rPr>
          <w:t xml:space="preserve"> </w:t>
        </w:r>
      </w:ins>
      <w:del w:id="737" w:author="Newbold, Tim" w:date="2022-05-13T15:53:00Z">
        <w:r w:rsidRPr="49844778" w:rsidDel="006F1954">
          <w:rPr>
            <w:rStyle w:val="normaltextrun"/>
            <w:rFonts w:ascii="Calibri" w:hAnsi="Calibri" w:cs="Calibri"/>
          </w:rPr>
          <w:delText>-</w:delText>
        </w:r>
      </w:del>
      <w:r w:rsidRPr="49844778">
        <w:rPr>
          <w:rStyle w:val="normaltextrun"/>
          <w:rFonts w:ascii="Calibri" w:hAnsi="Calibri" w:cs="Calibri"/>
        </w:rPr>
        <w:t xml:space="preserve">change </w:t>
      </w:r>
      <w:ins w:id="738" w:author="Newbold, Tim" w:date="2022-05-13T15:53:00Z">
        <w:r w:rsidR="006F1954">
          <w:rPr>
            <w:rStyle w:val="normaltextrun"/>
            <w:rFonts w:ascii="Calibri" w:hAnsi="Calibri" w:cs="Calibri"/>
          </w:rPr>
          <w:t xml:space="preserve">and land use </w:t>
        </w:r>
      </w:ins>
      <w:r w:rsidRPr="49844778">
        <w:rPr>
          <w:rStyle w:val="normaltextrun"/>
          <w:rFonts w:ascii="Calibri" w:hAnsi="Calibri" w:cs="Calibri"/>
        </w:rPr>
        <w:t xml:space="preserve">separately, meaning that we did not consider the combined effects </w:t>
      </w:r>
      <w:ins w:id="739" w:author="Newbold, Tim" w:date="2022-05-13T15:53:00Z">
        <w:r w:rsidR="00807233">
          <w:rPr>
            <w:rStyle w:val="normaltextrun"/>
            <w:rFonts w:ascii="Calibri" w:hAnsi="Calibri" w:cs="Calibri"/>
          </w:rPr>
          <w:t xml:space="preserve">of </w:t>
        </w:r>
      </w:ins>
      <w:r w:rsidRPr="49844778">
        <w:rPr>
          <w:rStyle w:val="normaltextrun"/>
          <w:rFonts w:ascii="Calibri" w:hAnsi="Calibri" w:cs="Calibri"/>
        </w:rPr>
        <w:t xml:space="preserve">these </w:t>
      </w:r>
      <w:del w:id="740" w:author="Newbold, Tim" w:date="2022-05-13T15:53:00Z">
        <w:r w:rsidRPr="49844778" w:rsidDel="00807233">
          <w:rPr>
            <w:rStyle w:val="normaltextrun"/>
            <w:rFonts w:ascii="Calibri" w:hAnsi="Calibri" w:cs="Calibri"/>
          </w:rPr>
          <w:delText>threats</w:delText>
        </w:r>
      </w:del>
      <w:ins w:id="741" w:author="Newbold, Tim" w:date="2022-05-13T15:53:00Z">
        <w:r w:rsidR="00807233">
          <w:rPr>
            <w:rStyle w:val="normaltextrun"/>
            <w:rFonts w:ascii="Calibri" w:hAnsi="Calibri" w:cs="Calibri"/>
          </w:rPr>
          <w:t>pressures</w:t>
        </w:r>
      </w:ins>
      <w:r w:rsidRPr="49844778">
        <w:rPr>
          <w:rStyle w:val="normaltextrun"/>
          <w:rFonts w:ascii="Calibri" w:hAnsi="Calibri" w:cs="Calibri"/>
        </w:rPr>
        <w:t xml:space="preserve">. </w:t>
      </w:r>
      <w:r w:rsidR="00C40A1D">
        <w:rPr>
          <w:rStyle w:val="normaltextrun"/>
          <w:rFonts w:ascii="Calibri" w:hAnsi="Calibri" w:cs="Calibri"/>
        </w:rPr>
        <w:t xml:space="preserve">However, human </w:t>
      </w:r>
      <w:del w:id="742" w:author="Newbold, Tim" w:date="2022-05-13T15:54:00Z">
        <w:r w:rsidR="00C40A1D" w:rsidDel="00144E9D">
          <w:rPr>
            <w:rStyle w:val="normaltextrun"/>
            <w:rFonts w:ascii="Calibri" w:hAnsi="Calibri" w:cs="Calibri"/>
          </w:rPr>
          <w:delText xml:space="preserve">threats </w:delText>
        </w:r>
      </w:del>
      <w:ins w:id="743" w:author="Newbold, Tim" w:date="2022-05-13T15:54:00Z">
        <w:r w:rsidR="00144E9D">
          <w:rPr>
            <w:rStyle w:val="normaltextrun"/>
            <w:rFonts w:ascii="Calibri" w:hAnsi="Calibri" w:cs="Calibri"/>
          </w:rPr>
          <w:t xml:space="preserve">pressures </w:t>
        </w:r>
      </w:ins>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ins w:id="744" w:author="Newbold, Tim" w:date="2022-05-13T15:54:00Z">
        <w:r w:rsidR="00A04728">
          <w:rPr>
            <w:rStyle w:val="normaltextrun"/>
            <w:rFonts w:ascii="Calibri" w:hAnsi="Calibri" w:cs="Calibri"/>
          </w:rPr>
          <w:t>’</w:t>
        </w:r>
      </w:ins>
      <w:r w:rsidR="00DC375F">
        <w:rPr>
          <w:rStyle w:val="normaltextrun"/>
          <w:rFonts w:ascii="Calibri" w:hAnsi="Calibri" w:cs="Calibri"/>
        </w:rPr>
        <w:t xml:space="preserve"> </w:t>
      </w:r>
      <w:del w:id="745" w:author="Newbold, Tim" w:date="2022-05-13T15:54:00Z">
        <w:r w:rsidR="00DC375F" w:rsidDel="00AE7DDA">
          <w:rPr>
            <w:rStyle w:val="normaltextrun"/>
            <w:rFonts w:ascii="Calibri" w:hAnsi="Calibri" w:cs="Calibri"/>
          </w:rPr>
          <w:delText>responses</w:delText>
        </w:r>
        <w:r w:rsidR="00E8331E" w:rsidDel="00AE7DDA">
          <w:rPr>
            <w:rStyle w:val="normaltextrun"/>
            <w:rFonts w:ascii="Calibri" w:hAnsi="Calibri" w:cs="Calibri"/>
          </w:rPr>
          <w:delText xml:space="preserve"> </w:delText>
        </w:r>
      </w:del>
      <w:ins w:id="746" w:author="Newbold, Tim" w:date="2022-05-13T15:54:00Z">
        <w:r w:rsidR="00AE7DDA">
          <w:rPr>
            <w:rStyle w:val="normaltextrun"/>
            <w:rFonts w:ascii="Calibri" w:hAnsi="Calibri" w:cs="Calibri"/>
          </w:rPr>
          <w:t>sensitivity</w:t>
        </w:r>
      </w:ins>
      <w:del w:id="747" w:author="Newbold, Tim" w:date="2022-05-13T15:54:00Z">
        <w:r w:rsidR="00A93B1B" w:rsidDel="00AE7DDA">
          <w:rPr>
            <w:rStyle w:val="normaltextrun"/>
            <w:rFonts w:ascii="Calibri" w:hAnsi="Calibri" w:cs="Calibri"/>
          </w:rPr>
          <w:delText>in our work</w:delText>
        </w:r>
      </w:del>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t>
      </w:r>
      <w:r w:rsidR="00F86C7D">
        <w:rPr>
          <w:rStyle w:val="normaltextrun"/>
          <w:rFonts w:ascii="Calibri" w:hAnsi="Calibri" w:cs="Calibri"/>
        </w:rPr>
        <w:lastRenderedPageBreak/>
        <w:t>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del w:id="748" w:author="Newbold, Tim" w:date="2022-05-13T15:55:00Z">
        <w:r w:rsidR="00E44F96" w:rsidDel="00A04728">
          <w:rPr>
            <w:rStyle w:val="normaltextrun"/>
            <w:rFonts w:ascii="Calibri" w:hAnsi="Calibri" w:cs="Calibri"/>
          </w:rPr>
          <w:delText>It emerges that</w:delText>
        </w:r>
        <w:r w:rsidR="00E8331E" w:rsidDel="00A04728">
          <w:rPr>
            <w:rStyle w:val="normaltextrun"/>
            <w:rFonts w:ascii="Calibri" w:hAnsi="Calibri" w:cs="Calibri"/>
          </w:rPr>
          <w:delText xml:space="preserve"> </w:delText>
        </w:r>
        <w:r w:rsidR="00E44F96" w:rsidDel="00A04728">
          <w:rPr>
            <w:rStyle w:val="normaltextrun"/>
            <w:rFonts w:ascii="Calibri" w:hAnsi="Calibri" w:cs="Calibri"/>
          </w:rPr>
          <w:delText>i</w:delText>
        </w:r>
      </w:del>
      <w:ins w:id="749" w:author="Newbold, Tim" w:date="2022-05-13T15:55:00Z">
        <w:r w:rsidR="00A04728">
          <w:rPr>
            <w:rStyle w:val="normaltextrun"/>
            <w:rFonts w:ascii="Calibri" w:hAnsi="Calibri" w:cs="Calibri"/>
          </w:rPr>
          <w:t>I</w:t>
        </w:r>
      </w:ins>
      <w:r w:rsidR="00E44F96">
        <w:rPr>
          <w:rStyle w:val="normaltextrun"/>
          <w:rFonts w:ascii="Calibri" w:hAnsi="Calibri" w:cs="Calibri"/>
        </w:rPr>
        <w:t>nteractions among traits, among types of pressure</w:t>
      </w:r>
      <w:del w:id="750" w:author="Newbold, Tim" w:date="2022-05-13T15:55:00Z">
        <w:r w:rsidR="00E44F96" w:rsidDel="00A04728">
          <w:rPr>
            <w:rStyle w:val="normaltextrun"/>
            <w:rFonts w:ascii="Calibri" w:hAnsi="Calibri" w:cs="Calibri"/>
          </w:rPr>
          <w:delText>s</w:delText>
        </w:r>
      </w:del>
      <w:r w:rsidR="00E44F96">
        <w:rPr>
          <w:rStyle w:val="normaltextrun"/>
          <w:rFonts w:ascii="Calibri" w:hAnsi="Calibri" w:cs="Calibri"/>
        </w:rPr>
        <w:t xml:space="preserv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ins w:id="751" w:author="Newbold, Tim" w:date="2022-05-13T15:55:00Z">
        <w:r w:rsidR="00A04728">
          <w:rPr>
            <w:rStyle w:val="normaltextrun"/>
            <w:rFonts w:ascii="Calibri" w:hAnsi="Calibri" w:cs="Calibri"/>
          </w:rPr>
          <w:t>’</w:t>
        </w:r>
      </w:ins>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ins w:id="752" w:author="Newbold, Tim" w:date="2022-05-13T15:55:00Z">
        <w:r w:rsidR="00A04728">
          <w:rPr>
            <w:rStyle w:val="normaltextrun"/>
            <w:rFonts w:ascii="Calibri" w:hAnsi="Calibri" w:cs="Calibri"/>
          </w:rPr>
          <w:t>.</w:t>
        </w:r>
      </w:ins>
      <w:del w:id="753" w:author="Newbold, Tim" w:date="2022-05-13T15:55:00Z">
        <w:r w:rsidR="008369F3" w:rsidDel="00A04728">
          <w:rPr>
            <w:rStyle w:val="normaltextrun"/>
            <w:rFonts w:ascii="Calibri" w:hAnsi="Calibri" w:cs="Calibri"/>
          </w:rPr>
          <w:delText>;</w:delText>
        </w:r>
      </w:del>
      <w:r w:rsidR="008369F3">
        <w:rPr>
          <w:rStyle w:val="normaltextrun"/>
          <w:rFonts w:ascii="Calibri" w:hAnsi="Calibri" w:cs="Calibri"/>
        </w:rPr>
        <w:t xml:space="preserve"> </w:t>
      </w:r>
      <w:ins w:id="754" w:author="Newbold, Tim" w:date="2022-05-13T15:55:00Z">
        <w:r w:rsidR="00A04728">
          <w:rPr>
            <w:rStyle w:val="normaltextrun"/>
            <w:rFonts w:ascii="Calibri" w:hAnsi="Calibri" w:cs="Calibri"/>
          </w:rPr>
          <w:t>H</w:t>
        </w:r>
      </w:ins>
      <w:del w:id="755" w:author="Newbold, Tim" w:date="2022-05-13T15:55:00Z">
        <w:r w:rsidR="008322DF" w:rsidDel="00A04728">
          <w:rPr>
            <w:rStyle w:val="normaltextrun"/>
            <w:rFonts w:ascii="Calibri" w:hAnsi="Calibri" w:cs="Calibri"/>
          </w:rPr>
          <w:delText>h</w:delText>
        </w:r>
      </w:del>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ins w:id="756" w:author="Newbold, Tim" w:date="2022-05-13T15:55:00Z">
        <w:r w:rsidR="00EE254C">
          <w:rPr>
            <w:rStyle w:val="normaltextrun"/>
            <w:rFonts w:ascii="Calibri" w:hAnsi="Calibri" w:cs="Calibri"/>
          </w:rPr>
          <w:t>-</w:t>
        </w:r>
      </w:ins>
      <w:del w:id="757" w:author="Newbold, Tim" w:date="2022-05-13T15:55:00Z">
        <w:r w:rsidR="00AA3283" w:rsidDel="00EE254C">
          <w:rPr>
            <w:rStyle w:val="normaltextrun"/>
            <w:rFonts w:ascii="Calibri" w:hAnsi="Calibri" w:cs="Calibri"/>
          </w:rPr>
          <w:delText xml:space="preserve"> </w:delText>
        </w:r>
      </w:del>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p>
    <w:p w14:paraId="04C4A74A" w14:textId="5D9A51EC" w:rsidR="00F77CA9" w:rsidRDefault="00EC2EB8" w:rsidP="49844778">
      <w:pPr>
        <w:spacing w:line="276" w:lineRule="auto"/>
        <w:jc w:val="both"/>
        <w:rPr>
          <w:rStyle w:val="normaltextrun"/>
          <w:rFonts w:ascii="Calibri" w:hAnsi="Calibri" w:cs="Calibri"/>
        </w:rPr>
      </w:pPr>
      <w:del w:id="758" w:author="Newbold, Tim" w:date="2022-05-13T15:57:00Z">
        <w:r w:rsidDel="00EE254C">
          <w:rPr>
            <w:rStyle w:val="normaltextrun"/>
            <w:rFonts w:ascii="Calibri" w:hAnsi="Calibri" w:cs="Calibri"/>
          </w:rPr>
          <w:delText>Further</w:delText>
        </w:r>
        <w:r w:rsidR="002F00B3" w:rsidDel="00EE254C">
          <w:rPr>
            <w:rStyle w:val="normaltextrun"/>
            <w:rFonts w:ascii="Calibri" w:hAnsi="Calibri" w:cs="Calibri"/>
          </w:rPr>
          <w:delText xml:space="preserve">, </w:delText>
        </w:r>
        <w:r w:rsidR="00B052CC" w:rsidDel="00EE254C">
          <w:rPr>
            <w:rStyle w:val="normaltextrun"/>
            <w:rFonts w:ascii="Calibri" w:hAnsi="Calibri" w:cs="Calibri"/>
          </w:rPr>
          <w:delText>w</w:delText>
        </w:r>
      </w:del>
      <w:ins w:id="759" w:author="Newbold, Tim" w:date="2022-05-13T15:57:00Z">
        <w:r w:rsidR="00EE254C">
          <w:rPr>
            <w:rStyle w:val="normaltextrun"/>
            <w:rFonts w:ascii="Calibri" w:hAnsi="Calibri" w:cs="Calibri"/>
          </w:rPr>
          <w:t>W</w:t>
        </w:r>
      </w:ins>
      <w:r w:rsidR="00B052CC">
        <w:rPr>
          <w:rStyle w:val="normaltextrun"/>
          <w:rFonts w:ascii="Calibri" w:hAnsi="Calibri" w:cs="Calibri"/>
        </w:rPr>
        <w:t xml:space="preserve">e </w:t>
      </w:r>
      <w:r w:rsidR="002B6966">
        <w:rPr>
          <w:rStyle w:val="normaltextrun"/>
          <w:rFonts w:ascii="Calibri" w:hAnsi="Calibri" w:cs="Calibri"/>
        </w:rPr>
        <w:t xml:space="preserve">were </w:t>
      </w:r>
      <w:ins w:id="760" w:author="Newbold, Tim" w:date="2022-05-13T15:57:00Z">
        <w:r w:rsidR="00EE254C">
          <w:rPr>
            <w:rStyle w:val="normaltextrun"/>
            <w:rFonts w:ascii="Calibri" w:hAnsi="Calibri" w:cs="Calibri"/>
          </w:rPr>
          <w:t xml:space="preserve">also </w:t>
        </w:r>
      </w:ins>
      <w:r w:rsidR="002B6966">
        <w:rPr>
          <w:rStyle w:val="normaltextrun"/>
          <w:rFonts w:ascii="Calibri" w:hAnsi="Calibri" w:cs="Calibri"/>
        </w:rPr>
        <w:t xml:space="preserve">unable to </w:t>
      </w:r>
      <w:r w:rsidR="00B052CC">
        <w:rPr>
          <w:rStyle w:val="normaltextrun"/>
          <w:rFonts w:ascii="Calibri" w:hAnsi="Calibri" w:cs="Calibri"/>
        </w:rPr>
        <w:t>consider intraspecific variation</w:t>
      </w:r>
      <w:r w:rsidR="002B6966">
        <w:rPr>
          <w:rStyle w:val="normaltextrun"/>
          <w:rFonts w:ascii="Calibri" w:hAnsi="Calibri" w:cs="Calibri"/>
        </w:rPr>
        <w:t xml:space="preserve"> in this work</w:t>
      </w:r>
      <w:r w:rsidR="00B052CC">
        <w:rPr>
          <w:rStyle w:val="normaltextrun"/>
          <w:rFonts w:ascii="Calibri" w:hAnsi="Calibri" w:cs="Calibri"/>
        </w:rPr>
        <w:t>.</w:t>
      </w:r>
      <w:r w:rsidR="002B6966">
        <w:rPr>
          <w:rStyle w:val="normaltextrun"/>
          <w:rFonts w:ascii="Calibri" w:hAnsi="Calibri" w:cs="Calibri"/>
        </w:rPr>
        <w:t xml:space="preserve"> </w:t>
      </w:r>
      <w:r w:rsidR="008D6E4D">
        <w:rPr>
          <w:rStyle w:val="normaltextrun"/>
          <w:rFonts w:ascii="Calibri" w:hAnsi="Calibri" w:cs="Calibri"/>
        </w:rPr>
        <w:t>Intraspecific</w:t>
      </w:r>
      <w:r w:rsidR="002B6966">
        <w:rPr>
          <w:rStyle w:val="normaltextrun"/>
          <w:rFonts w:ascii="Calibri" w:hAnsi="Calibri" w:cs="Calibri"/>
        </w:rPr>
        <w:t xml:space="preserve"> variation and potential for </w:t>
      </w:r>
      <w:r w:rsidR="00B85D3C">
        <w:rPr>
          <w:rStyle w:val="normaltextrun"/>
          <w:rFonts w:ascii="Calibri" w:hAnsi="Calibri" w:cs="Calibri"/>
        </w:rPr>
        <w:t xml:space="preserve">acclimation and evolutionary </w:t>
      </w:r>
      <w:r w:rsidR="002B6966">
        <w:rPr>
          <w:rStyle w:val="normaltextrun"/>
          <w:rFonts w:ascii="Calibri" w:hAnsi="Calibri" w:cs="Calibri"/>
        </w:rPr>
        <w:t>adaptation</w:t>
      </w:r>
      <w:r w:rsidR="00F87DB8">
        <w:rPr>
          <w:rStyle w:val="normaltextrun"/>
          <w:rFonts w:ascii="Calibri" w:hAnsi="Calibri" w:cs="Calibri"/>
        </w:rPr>
        <w:t xml:space="preserve"> </w:t>
      </w:r>
      <w:r w:rsidR="00D66095">
        <w:rPr>
          <w:rStyle w:val="normaltextrun"/>
          <w:rFonts w:ascii="Calibri" w:hAnsi="Calibri" w:cs="Calibri"/>
        </w:rPr>
        <w:t xml:space="preserve">are likely </w:t>
      </w:r>
      <w:r w:rsidR="003629CC">
        <w:rPr>
          <w:rStyle w:val="normaltextrun"/>
          <w:rFonts w:ascii="Calibri" w:hAnsi="Calibri" w:cs="Calibri"/>
        </w:rPr>
        <w:t>important determinants of species</w:t>
      </w:r>
      <w:ins w:id="761" w:author="Newbold, Tim" w:date="2022-05-13T15:57:00Z">
        <w:r w:rsidR="00B42BB3">
          <w:rPr>
            <w:rStyle w:val="normaltextrun"/>
            <w:rFonts w:ascii="Calibri" w:hAnsi="Calibri" w:cs="Calibri"/>
          </w:rPr>
          <w:t>’</w:t>
        </w:r>
      </w:ins>
      <w:r w:rsidR="003629CC">
        <w:rPr>
          <w:rStyle w:val="normaltextrun"/>
          <w:rFonts w:ascii="Calibri" w:hAnsi="Calibri" w:cs="Calibri"/>
        </w:rPr>
        <w:t xml:space="preserve"> ability to cope with </w:t>
      </w:r>
      <w:del w:id="762" w:author="Newbold, Tim" w:date="2022-05-13T15:57:00Z">
        <w:r w:rsidR="00560A5D" w:rsidDel="00B42BB3">
          <w:rPr>
            <w:rStyle w:val="normaltextrun"/>
            <w:rFonts w:ascii="Calibri" w:hAnsi="Calibri" w:cs="Calibri"/>
          </w:rPr>
          <w:delText>to</w:delText>
        </w:r>
        <w:r w:rsidR="005A783B" w:rsidDel="00B42BB3">
          <w:rPr>
            <w:rStyle w:val="normaltextrun"/>
            <w:rFonts w:ascii="Calibri" w:hAnsi="Calibri" w:cs="Calibri"/>
          </w:rPr>
          <w:delText xml:space="preserve"> </w:delText>
        </w:r>
      </w:del>
      <w:r w:rsidR="005A783B">
        <w:rPr>
          <w:rStyle w:val="normaltextrun"/>
          <w:rFonts w:ascii="Calibri" w:hAnsi="Calibri" w:cs="Calibri"/>
        </w:rPr>
        <w:t xml:space="preserve">human </w:t>
      </w:r>
      <w:r w:rsidR="003629CC">
        <w:rPr>
          <w:rStyle w:val="normaltextrun"/>
          <w:rFonts w:ascii="Calibri" w:hAnsi="Calibri" w:cs="Calibri"/>
        </w:rPr>
        <w:t>disturbance</w:t>
      </w:r>
      <w:r w:rsidR="00FE1D15">
        <w:rPr>
          <w:rStyle w:val="normaltextrun"/>
          <w:rFonts w:ascii="Calibri" w:hAnsi="Calibri" w:cs="Calibri"/>
        </w:rPr>
        <w:t xml:space="preserve"> </w:t>
      </w:r>
      <w:r w:rsidR="00952401">
        <w:rPr>
          <w:rStyle w:val="normaltextrun"/>
          <w:rFonts w:ascii="Calibri" w:hAnsi="Calibri" w:cs="Calibri"/>
        </w:rPr>
        <w:fldChar w:fldCharType="begin" w:fldLock="1"/>
      </w:r>
      <w:r w:rsidR="00DA3E14">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952401">
        <w:rPr>
          <w:rStyle w:val="normaltextrun"/>
          <w:rFonts w:ascii="Calibri" w:hAnsi="Calibri" w:cs="Calibri"/>
        </w:rPr>
        <w:fldChar w:fldCharType="separate"/>
      </w:r>
      <w:r w:rsidR="00937E60" w:rsidRPr="00937E60">
        <w:rPr>
          <w:rStyle w:val="normaltextrun"/>
          <w:rFonts w:ascii="Calibri" w:hAnsi="Calibri" w:cs="Calibri"/>
          <w:noProof/>
        </w:rPr>
        <w:t xml:space="preserve">(Carlson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4; Rohr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8)</w:t>
      </w:r>
      <w:r w:rsidR="00952401">
        <w:rPr>
          <w:rStyle w:val="normaltextrun"/>
          <w:rFonts w:ascii="Calibri" w:hAnsi="Calibri" w:cs="Calibri"/>
        </w:rPr>
        <w:fldChar w:fldCharType="end"/>
      </w:r>
      <w:r w:rsidR="00560A5D">
        <w:rPr>
          <w:rStyle w:val="normaltextrun"/>
          <w:rFonts w:ascii="Calibri" w:hAnsi="Calibri" w:cs="Calibri"/>
        </w:rPr>
        <w:t>, but</w:t>
      </w:r>
      <w:r w:rsidR="005A783B">
        <w:rPr>
          <w:rStyle w:val="normaltextrun"/>
          <w:rFonts w:ascii="Calibri" w:hAnsi="Calibri" w:cs="Calibri"/>
        </w:rPr>
        <w:t xml:space="preserve"> considering</w:t>
      </w:r>
      <w:r w:rsidR="00560A5D">
        <w:rPr>
          <w:rStyle w:val="normaltextrun"/>
          <w:rFonts w:ascii="Calibri" w:hAnsi="Calibri" w:cs="Calibri"/>
        </w:rPr>
        <w:t xml:space="preserve"> such effects </w:t>
      </w:r>
      <w:del w:id="763" w:author="Newbold, Tim" w:date="2022-05-13T15:58:00Z">
        <w:r w:rsidR="005A783B" w:rsidDel="00B42BB3">
          <w:rPr>
            <w:rStyle w:val="normaltextrun"/>
            <w:rFonts w:ascii="Calibri" w:hAnsi="Calibri" w:cs="Calibri"/>
          </w:rPr>
          <w:delText>was</w:delText>
        </w:r>
        <w:r w:rsidR="00560A5D" w:rsidDel="00B42BB3">
          <w:rPr>
            <w:rStyle w:val="normaltextrun"/>
            <w:rFonts w:ascii="Calibri" w:hAnsi="Calibri" w:cs="Calibri"/>
          </w:rPr>
          <w:delText xml:space="preserve"> beyond the scope of this study</w:delText>
        </w:r>
        <w:r w:rsidR="00852D53" w:rsidDel="00B42BB3">
          <w:rPr>
            <w:rStyle w:val="normaltextrun"/>
            <w:rFonts w:ascii="Calibri" w:hAnsi="Calibri" w:cs="Calibri"/>
          </w:rPr>
          <w:delText xml:space="preserve">, and </w:delText>
        </w:r>
      </w:del>
      <w:r w:rsidR="00852D53">
        <w:rPr>
          <w:rStyle w:val="normaltextrun"/>
          <w:rFonts w:ascii="Calibri" w:hAnsi="Calibri" w:cs="Calibri"/>
        </w:rPr>
        <w:t xml:space="preserve">is </w:t>
      </w:r>
      <w:del w:id="764" w:author="Newbold, Tim" w:date="2022-05-13T15:58:00Z">
        <w:r w:rsidR="00852D53" w:rsidDel="00B42BB3">
          <w:rPr>
            <w:rStyle w:val="normaltextrun"/>
            <w:rFonts w:ascii="Calibri" w:hAnsi="Calibri" w:cs="Calibri"/>
          </w:rPr>
          <w:delText xml:space="preserve">also </w:delText>
        </w:r>
      </w:del>
      <w:r w:rsidR="0017212B">
        <w:rPr>
          <w:rStyle w:val="normaltextrun"/>
          <w:rFonts w:ascii="Calibri" w:hAnsi="Calibri" w:cs="Calibri"/>
        </w:rPr>
        <w:t>challeng</w:t>
      </w:r>
      <w:r w:rsidR="00507B44">
        <w:rPr>
          <w:rStyle w:val="normaltextrun"/>
          <w:rFonts w:ascii="Calibri" w:hAnsi="Calibri" w:cs="Calibri"/>
        </w:rPr>
        <w:t>ing</w:t>
      </w:r>
      <w:r w:rsidR="0017212B">
        <w:rPr>
          <w:rStyle w:val="normaltextrun"/>
          <w:rFonts w:ascii="Calibri" w:hAnsi="Calibri" w:cs="Calibri"/>
        </w:rPr>
        <w:t xml:space="preserve"> b</w:t>
      </w:r>
      <w:r w:rsidR="00507B44">
        <w:rPr>
          <w:rStyle w:val="normaltextrun"/>
          <w:rFonts w:ascii="Calibri" w:hAnsi="Calibri" w:cs="Calibri"/>
        </w:rPr>
        <w:t>ecause of</w:t>
      </w:r>
      <w:r w:rsidR="0017212B">
        <w:rPr>
          <w:rStyle w:val="normaltextrun"/>
          <w:rFonts w:ascii="Calibri" w:hAnsi="Calibri" w:cs="Calibri"/>
        </w:rPr>
        <w:t xml:space="preserve"> the lack of available data</w:t>
      </w:r>
      <w:r w:rsidR="00560A5D">
        <w:rPr>
          <w:rStyle w:val="normaltextrun"/>
          <w:rFonts w:ascii="Calibri" w:hAnsi="Calibri" w:cs="Calibri"/>
        </w:rPr>
        <w:t xml:space="preserve">. </w:t>
      </w:r>
      <w:commentRangeEnd w:id="732"/>
      <w:r w:rsidR="006A57DF">
        <w:rPr>
          <w:rStyle w:val="CommentReference"/>
        </w:rPr>
        <w:commentReference w:id="732"/>
      </w:r>
    </w:p>
    <w:p w14:paraId="040CE848" w14:textId="7CF6B26B" w:rsidR="00867AA3" w:rsidRDefault="00867AA3" w:rsidP="49844778">
      <w:pPr>
        <w:spacing w:line="276" w:lineRule="auto"/>
        <w:jc w:val="both"/>
        <w:rPr>
          <w:rStyle w:val="normaltextrun"/>
          <w:rFonts w:ascii="Calibri" w:hAnsi="Calibri" w:cs="Calibri"/>
        </w:rPr>
      </w:pPr>
      <w:commentRangeStart w:id="765"/>
      <w:r w:rsidRPr="005178FC">
        <w:rPr>
          <w:rStyle w:val="normaltextrun"/>
          <w:rFonts w:ascii="Calibri" w:hAnsi="Calibri" w:cs="Calibri"/>
        </w:rPr>
        <w:t xml:space="preserve">Overall, our results indicate that </w:t>
      </w:r>
      <w:del w:id="766" w:author="Newbold, Tim" w:date="2022-05-13T15:58:00Z">
        <w:r w:rsidDel="00B42BB3">
          <w:rPr>
            <w:rStyle w:val="normaltextrun"/>
            <w:rFonts w:ascii="Calibri" w:hAnsi="Calibri" w:cs="Calibri"/>
          </w:rPr>
          <w:delText xml:space="preserve">land-use and </w:delText>
        </w:r>
      </w:del>
      <w:ins w:id="767" w:author="Newbold, Tim" w:date="2022-05-13T15:58:00Z">
        <w:r w:rsidR="00FF4EE5">
          <w:rPr>
            <w:rStyle w:val="normaltextrun"/>
            <w:rFonts w:ascii="Calibri" w:hAnsi="Calibri" w:cs="Calibri"/>
          </w:rPr>
          <w:t xml:space="preserve">the effects of </w:t>
        </w:r>
      </w:ins>
      <w:r>
        <w:rPr>
          <w:rStyle w:val="normaltextrun"/>
          <w:rFonts w:ascii="Calibri" w:hAnsi="Calibri" w:cs="Calibri"/>
        </w:rPr>
        <w:t xml:space="preserve">climate change </w:t>
      </w:r>
      <w:ins w:id="768" w:author="Newbold, Tim" w:date="2022-05-13T15:58:00Z">
        <w:r w:rsidR="00B42BB3">
          <w:rPr>
            <w:rStyle w:val="normaltextrun"/>
            <w:rFonts w:ascii="Calibri" w:hAnsi="Calibri" w:cs="Calibri"/>
          </w:rPr>
          <w:t xml:space="preserve">and land use </w:t>
        </w:r>
        <w:r w:rsidR="00FF4EE5">
          <w:rPr>
            <w:rStyle w:val="normaltextrun"/>
            <w:rFonts w:ascii="Calibri" w:hAnsi="Calibri" w:cs="Calibri"/>
          </w:rPr>
          <w:t xml:space="preserve">are likely to impact </w:t>
        </w:r>
      </w:ins>
      <w:del w:id="769" w:author="Newbold, Tim" w:date="2022-05-13T15:58:00Z">
        <w:r w:rsidDel="00FF4EE5">
          <w:rPr>
            <w:rStyle w:val="normaltextrun"/>
            <w:rFonts w:ascii="Calibri" w:hAnsi="Calibri" w:cs="Calibri"/>
          </w:rPr>
          <w:delText xml:space="preserve">non-randomly affect </w:delText>
        </w:r>
      </w:del>
      <w:r>
        <w:rPr>
          <w:rStyle w:val="normaltextrun"/>
          <w:rFonts w:ascii="Calibri" w:hAnsi="Calibri" w:cs="Calibri"/>
        </w:rPr>
        <w:t>terrestrial vertebrates</w:t>
      </w:r>
      <w:ins w:id="770" w:author="Newbold, Tim" w:date="2022-05-13T15:58:00Z">
        <w:r w:rsidR="00FF4EE5">
          <w:rPr>
            <w:rStyle w:val="normaltextrun"/>
            <w:rFonts w:ascii="Calibri" w:hAnsi="Calibri" w:cs="Calibri"/>
          </w:rPr>
          <w:t xml:space="preserve"> non-randomly</w:t>
        </w:r>
        <w:r w:rsidR="00C223E5">
          <w:rPr>
            <w:rStyle w:val="normaltextrun"/>
            <w:rFonts w:ascii="Calibri" w:hAnsi="Calibri" w:cs="Calibri"/>
          </w:rPr>
          <w:t xml:space="preserve"> with respect to the</w:t>
        </w:r>
      </w:ins>
      <w:ins w:id="771" w:author="Newbold, Tim" w:date="2022-05-13T15:59:00Z">
        <w:r w:rsidR="00C223E5">
          <w:rPr>
            <w:rStyle w:val="normaltextrun"/>
            <w:rFonts w:ascii="Calibri" w:hAnsi="Calibri" w:cs="Calibri"/>
          </w:rPr>
          <w:t>ir ecological characteristics</w:t>
        </w:r>
        <w:commentRangeEnd w:id="765"/>
        <w:r w:rsidR="006A57DF">
          <w:rPr>
            <w:rStyle w:val="CommentReference"/>
          </w:rPr>
          <w:commentReference w:id="765"/>
        </w:r>
      </w:ins>
      <w:r>
        <w:rPr>
          <w:rStyle w:val="normaltextrun"/>
          <w:rFonts w:ascii="Calibri" w:hAnsi="Calibri" w:cs="Calibri"/>
        </w:rPr>
        <w:t xml:space="preserve">, </w:t>
      </w:r>
      <w:commentRangeStart w:id="772"/>
      <w:r>
        <w:rPr>
          <w:rStyle w:val="normaltextrun"/>
          <w:rFonts w:ascii="Calibri" w:hAnsi="Calibri" w:cs="Calibri"/>
        </w:rPr>
        <w:t xml:space="preserve">which is likely to have important </w:t>
      </w:r>
      <w:r w:rsidRPr="005178FC">
        <w:rPr>
          <w:rStyle w:val="normaltextrun"/>
          <w:rFonts w:ascii="Calibri" w:hAnsi="Calibri" w:cs="Calibri"/>
        </w:rPr>
        <w:t xml:space="preserve">consequences for ecosystem functioning. </w:t>
      </w:r>
      <w:r>
        <w:rPr>
          <w:rStyle w:val="normaltextrun"/>
          <w:rFonts w:ascii="Calibri" w:hAnsi="Calibri" w:cs="Calibri"/>
        </w:rPr>
        <w:t>For instance, declines in occurrence probability of certain dietary groups under land-use change, such as invertebrate eaters, could have consequences for ecosystem services such as pest control.</w:t>
      </w:r>
      <w:commentRangeEnd w:id="772"/>
      <w:r w:rsidR="006A57DF">
        <w:rPr>
          <w:rStyle w:val="CommentReference"/>
        </w:rPr>
        <w:commentReference w:id="772"/>
      </w:r>
    </w:p>
    <w:p w14:paraId="75BFF15F" w14:textId="6D34CC54" w:rsidR="00AC378F" w:rsidRPr="0079527B" w:rsidRDefault="00F663B8"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r w:rsidRPr="0079527B">
        <w:rPr>
          <w:rStyle w:val="normaltextrun"/>
          <w:rFonts w:ascii="Calibri" w:hAnsi="Calibri" w:cs="Calibri"/>
          <w:sz w:val="22"/>
          <w:szCs w:val="22"/>
        </w:rPr>
        <w:t>To conclude, we conducted a</w:t>
      </w:r>
      <w:r w:rsidR="00FA60C7" w:rsidRPr="0079527B">
        <w:rPr>
          <w:rStyle w:val="normaltextrun"/>
          <w:rFonts w:ascii="Calibri" w:hAnsi="Calibri" w:cs="Calibri"/>
          <w:sz w:val="22"/>
          <w:szCs w:val="22"/>
        </w:rPr>
        <w:t xml:space="preserve"> correlative assessment of</w:t>
      </w:r>
      <w:r w:rsidR="00AB71B1" w:rsidRPr="0079527B">
        <w:rPr>
          <w:rStyle w:val="normaltextrun"/>
          <w:rFonts w:ascii="Calibri" w:hAnsi="Calibri" w:cs="Calibri"/>
          <w:sz w:val="22"/>
          <w:szCs w:val="22"/>
        </w:rPr>
        <w:t xml:space="preserve"> the </w:t>
      </w:r>
      <w:del w:id="773" w:author="Newbold, Tim" w:date="2022-05-13T16:02:00Z">
        <w:r w:rsidR="00AB71B1" w:rsidRPr="0079527B" w:rsidDel="006A57DF">
          <w:rPr>
            <w:rStyle w:val="normaltextrun"/>
            <w:rFonts w:ascii="Calibri" w:hAnsi="Calibri" w:cs="Calibri"/>
            <w:sz w:val="22"/>
            <w:szCs w:val="22"/>
          </w:rPr>
          <w:delText xml:space="preserve">effects </w:delText>
        </w:r>
      </w:del>
      <w:ins w:id="774" w:author="Newbold, Tim" w:date="2022-05-13T16:02:00Z">
        <w:r w:rsidR="006A57DF">
          <w:rPr>
            <w:rStyle w:val="normaltextrun"/>
            <w:rFonts w:ascii="Calibri" w:hAnsi="Calibri" w:cs="Calibri"/>
            <w:sz w:val="22"/>
            <w:szCs w:val="22"/>
          </w:rPr>
          <w:t xml:space="preserve">association between </w:t>
        </w:r>
      </w:ins>
      <w:del w:id="775" w:author="Newbold, Tim" w:date="2022-05-13T16:02:00Z">
        <w:r w:rsidR="00AB71B1" w:rsidRPr="0079527B" w:rsidDel="006A57DF">
          <w:rPr>
            <w:rStyle w:val="normaltextrun"/>
            <w:rFonts w:ascii="Calibri" w:hAnsi="Calibri" w:cs="Calibri"/>
            <w:sz w:val="22"/>
            <w:szCs w:val="22"/>
          </w:rPr>
          <w:delText xml:space="preserve">of </w:delText>
        </w:r>
      </w:del>
      <w:ins w:id="776" w:author="Newbold, Tim" w:date="2022-05-13T16:02:00Z">
        <w:r w:rsidR="006A57DF">
          <w:rPr>
            <w:rStyle w:val="normaltextrun"/>
            <w:rFonts w:ascii="Calibri" w:hAnsi="Calibri" w:cs="Calibri"/>
            <w:sz w:val="22"/>
            <w:szCs w:val="22"/>
          </w:rPr>
          <w:t>ecological</w:t>
        </w:r>
        <w:r w:rsidR="006A57DF" w:rsidRPr="0079527B">
          <w:rPr>
            <w:rStyle w:val="normaltextrun"/>
            <w:rFonts w:ascii="Calibri" w:hAnsi="Calibri" w:cs="Calibri"/>
            <w:sz w:val="22"/>
            <w:szCs w:val="22"/>
          </w:rPr>
          <w:t xml:space="preserve"> </w:t>
        </w:r>
      </w:ins>
      <w:del w:id="777" w:author="Newbold, Tim" w:date="2022-05-13T16:03:00Z">
        <w:r w:rsidR="00AB71B1" w:rsidRPr="0079527B" w:rsidDel="006A57DF">
          <w:rPr>
            <w:rStyle w:val="normaltextrun"/>
            <w:rFonts w:ascii="Calibri" w:hAnsi="Calibri" w:cs="Calibri"/>
            <w:sz w:val="22"/>
            <w:szCs w:val="22"/>
          </w:rPr>
          <w:delText>traits and geographical range area on</w:delText>
        </w:r>
      </w:del>
      <w:ins w:id="778" w:author="Newbold, Tim" w:date="2022-05-13T16:03:00Z">
        <w:r w:rsidR="006A57DF">
          <w:rPr>
            <w:rStyle w:val="normaltextrun"/>
            <w:rFonts w:ascii="Calibri" w:hAnsi="Calibri" w:cs="Calibri"/>
            <w:sz w:val="22"/>
            <w:szCs w:val="22"/>
          </w:rPr>
          <w:t>characteristics and</w:t>
        </w:r>
      </w:ins>
      <w:r w:rsidR="00FA60C7" w:rsidRPr="0079527B">
        <w:rPr>
          <w:rStyle w:val="normaltextrun"/>
          <w:rFonts w:ascii="Calibri" w:hAnsi="Calibri" w:cs="Calibri"/>
          <w:sz w:val="22"/>
          <w:szCs w:val="22"/>
        </w:rPr>
        <w:t xml:space="preserve"> species </w:t>
      </w:r>
      <w:del w:id="779" w:author="Newbold, Tim" w:date="2022-05-13T16:03:00Z">
        <w:r w:rsidR="00FA60C7" w:rsidRPr="0079527B" w:rsidDel="006A57DF">
          <w:rPr>
            <w:rStyle w:val="normaltextrun"/>
            <w:rFonts w:ascii="Calibri" w:hAnsi="Calibri" w:cs="Calibri"/>
            <w:sz w:val="22"/>
            <w:szCs w:val="22"/>
          </w:rPr>
          <w:delText>responses</w:delText>
        </w:r>
        <w:r w:rsidR="00AB71B1" w:rsidRPr="0079527B" w:rsidDel="006A57DF">
          <w:rPr>
            <w:rStyle w:val="normaltextrun"/>
            <w:rFonts w:ascii="Calibri" w:hAnsi="Calibri" w:cs="Calibri"/>
            <w:sz w:val="22"/>
            <w:szCs w:val="22"/>
          </w:rPr>
          <w:delText xml:space="preserve"> </w:delText>
        </w:r>
      </w:del>
      <w:ins w:id="780" w:author="Newbold, Tim" w:date="2022-05-13T16:03:00Z">
        <w:r w:rsidR="006A57DF">
          <w:rPr>
            <w:rStyle w:val="normaltextrun"/>
            <w:rFonts w:ascii="Calibri" w:hAnsi="Calibri" w:cs="Calibri"/>
            <w:sz w:val="22"/>
            <w:szCs w:val="22"/>
          </w:rPr>
          <w:t>sensitivity</w:t>
        </w:r>
        <w:r w:rsidR="006A57DF" w:rsidRPr="0079527B">
          <w:rPr>
            <w:rStyle w:val="normaltextrun"/>
            <w:rFonts w:ascii="Calibri" w:hAnsi="Calibri" w:cs="Calibri"/>
            <w:sz w:val="22"/>
            <w:szCs w:val="22"/>
          </w:rPr>
          <w:t xml:space="preserve"> </w:t>
        </w:r>
      </w:ins>
      <w:r w:rsidR="00AB71B1" w:rsidRPr="0079527B">
        <w:rPr>
          <w:rStyle w:val="normaltextrun"/>
          <w:rFonts w:ascii="Calibri" w:hAnsi="Calibri" w:cs="Calibri"/>
          <w:sz w:val="22"/>
          <w:szCs w:val="22"/>
        </w:rPr>
        <w:t xml:space="preserve">to </w:t>
      </w:r>
      <w:del w:id="781" w:author="Newbold, Tim" w:date="2022-05-13T16:03:00Z">
        <w:r w:rsidR="00AB71B1" w:rsidRPr="0079527B" w:rsidDel="006A57DF">
          <w:rPr>
            <w:rStyle w:val="normaltextrun"/>
            <w:rFonts w:ascii="Calibri" w:hAnsi="Calibri" w:cs="Calibri"/>
            <w:sz w:val="22"/>
            <w:szCs w:val="22"/>
          </w:rPr>
          <w:delText xml:space="preserve">land-use and </w:delText>
        </w:r>
        <w:r w:rsidR="00E05DB5" w:rsidRPr="0079527B" w:rsidDel="006A57DF">
          <w:rPr>
            <w:rStyle w:val="normaltextrun"/>
            <w:rFonts w:ascii="Calibri" w:hAnsi="Calibri" w:cs="Calibri"/>
            <w:sz w:val="22"/>
            <w:szCs w:val="22"/>
          </w:rPr>
          <w:delText xml:space="preserve">on </w:delText>
        </w:r>
      </w:del>
      <w:r w:rsidR="00AB71B1" w:rsidRPr="0079527B">
        <w:rPr>
          <w:rStyle w:val="normaltextrun"/>
          <w:rFonts w:ascii="Calibri" w:hAnsi="Calibri" w:cs="Calibri"/>
          <w:sz w:val="22"/>
          <w:szCs w:val="22"/>
        </w:rPr>
        <w:t>climate</w:t>
      </w:r>
      <w:ins w:id="782" w:author="Newbold, Tim" w:date="2022-05-13T16:03:00Z">
        <w:r w:rsidR="006A57DF">
          <w:rPr>
            <w:rStyle w:val="normaltextrun"/>
            <w:rFonts w:ascii="Calibri" w:hAnsi="Calibri" w:cs="Calibri"/>
            <w:sz w:val="22"/>
            <w:szCs w:val="22"/>
          </w:rPr>
          <w:t xml:space="preserve"> </w:t>
        </w:r>
      </w:ins>
      <w:del w:id="783" w:author="Newbold, Tim" w:date="2022-05-13T16:03:00Z">
        <w:r w:rsidR="00E05DB5" w:rsidRPr="0079527B" w:rsidDel="006A57DF">
          <w:rPr>
            <w:rStyle w:val="normaltextrun"/>
            <w:rFonts w:ascii="Calibri" w:hAnsi="Calibri" w:cs="Calibri"/>
            <w:sz w:val="22"/>
            <w:szCs w:val="22"/>
          </w:rPr>
          <w:delText>-</w:delText>
        </w:r>
      </w:del>
      <w:r w:rsidR="00AB71B1" w:rsidRPr="0079527B">
        <w:rPr>
          <w:rStyle w:val="normaltextrun"/>
          <w:rFonts w:ascii="Calibri" w:hAnsi="Calibri" w:cs="Calibri"/>
          <w:sz w:val="22"/>
          <w:szCs w:val="22"/>
        </w:rPr>
        <w:t xml:space="preserve">change </w:t>
      </w:r>
      <w:del w:id="784" w:author="Newbold, Tim" w:date="2022-05-13T16:03:00Z">
        <w:r w:rsidR="00AB71B1" w:rsidRPr="0079527B" w:rsidDel="006A57DF">
          <w:rPr>
            <w:rStyle w:val="normaltextrun"/>
            <w:rFonts w:ascii="Calibri" w:hAnsi="Calibri" w:cs="Calibri"/>
            <w:sz w:val="22"/>
            <w:szCs w:val="22"/>
          </w:rPr>
          <w:delText>sensitivity</w:delText>
        </w:r>
      </w:del>
      <w:ins w:id="785" w:author="Newbold, Tim" w:date="2022-05-13T16:03:00Z">
        <w:r w:rsidR="006A57DF">
          <w:rPr>
            <w:rStyle w:val="normaltextrun"/>
            <w:rFonts w:ascii="Calibri" w:hAnsi="Calibri" w:cs="Calibri"/>
            <w:sz w:val="22"/>
            <w:szCs w:val="22"/>
          </w:rPr>
          <w:t>and land use</w:t>
        </w:r>
      </w:ins>
      <w:r w:rsidR="00647B62" w:rsidRPr="0079527B">
        <w:rPr>
          <w:rStyle w:val="normaltextrun"/>
          <w:rFonts w:ascii="Calibri" w:hAnsi="Calibri" w:cs="Calibri"/>
          <w:sz w:val="22"/>
          <w:szCs w:val="22"/>
        </w:rPr>
        <w:t>.</w:t>
      </w:r>
      <w:r w:rsidR="00FA60C7" w:rsidRPr="0079527B">
        <w:rPr>
          <w:rStyle w:val="normaltextrun"/>
          <w:rFonts w:ascii="Calibri" w:hAnsi="Calibri" w:cs="Calibri"/>
          <w:sz w:val="22"/>
          <w:szCs w:val="22"/>
        </w:rPr>
        <w:t xml:space="preserve"> Our framework relies on the use of spatial data (a space-for-time substitution for land-use change, and geographical distributions for climate-change sensitivity</w:t>
      </w:r>
      <w:r w:rsidR="007E42E8" w:rsidRPr="0079527B">
        <w:rPr>
          <w:rStyle w:val="normaltextrun"/>
          <w:rFonts w:ascii="Calibri" w:hAnsi="Calibri" w:cs="Calibri"/>
          <w:sz w:val="22"/>
          <w:szCs w:val="22"/>
        </w:rPr>
        <w:t>), which</w:t>
      </w:r>
      <w:r w:rsidR="00FA60C7" w:rsidRPr="0079527B">
        <w:rPr>
          <w:rStyle w:val="normaltextrun"/>
          <w:rFonts w:ascii="Calibri" w:hAnsi="Calibri" w:cs="Calibri"/>
          <w:sz w:val="22"/>
          <w:szCs w:val="22"/>
        </w:rPr>
        <w:t xml:space="preserve"> </w:t>
      </w:r>
      <w:r w:rsidR="00594C63" w:rsidRPr="0079527B">
        <w:rPr>
          <w:rStyle w:val="normaltextrun"/>
          <w:rFonts w:ascii="Calibri" w:hAnsi="Calibri" w:cs="Calibri"/>
          <w:sz w:val="22"/>
          <w:szCs w:val="22"/>
        </w:rPr>
        <w:t>are</w:t>
      </w:r>
      <w:r w:rsidR="00FA60C7" w:rsidRPr="0079527B">
        <w:rPr>
          <w:rStyle w:val="normaltextrun"/>
          <w:rFonts w:ascii="Calibri" w:hAnsi="Calibri" w:cs="Calibri"/>
          <w:sz w:val="22"/>
          <w:szCs w:val="22"/>
        </w:rPr>
        <w:t xml:space="preserve"> snapshots of </w:t>
      </w:r>
      <w:r w:rsidR="00FE1DF7" w:rsidRPr="0079527B">
        <w:rPr>
          <w:rStyle w:val="normaltextrun"/>
          <w:rFonts w:ascii="Calibri" w:hAnsi="Calibri" w:cs="Calibri"/>
          <w:sz w:val="22"/>
          <w:szCs w:val="22"/>
        </w:rPr>
        <w:t>biodiversity</w:t>
      </w:r>
      <w:r w:rsidR="00FA60C7" w:rsidRPr="0079527B">
        <w:rPr>
          <w:rStyle w:val="normaltextrun"/>
          <w:rFonts w:ascii="Calibri" w:hAnsi="Calibri" w:cs="Calibri"/>
          <w:sz w:val="22"/>
          <w:szCs w:val="22"/>
        </w:rPr>
        <w:t xml:space="preserve"> in time</w:t>
      </w:r>
      <w:r w:rsidR="00FE1DF7" w:rsidRPr="0079527B">
        <w:rPr>
          <w:rStyle w:val="normaltextrun"/>
          <w:rFonts w:ascii="Calibri" w:hAnsi="Calibri" w:cs="Calibri"/>
          <w:sz w:val="22"/>
          <w:szCs w:val="22"/>
        </w:rPr>
        <w:t xml:space="preserve">. </w:t>
      </w:r>
      <w:commentRangeStart w:id="786"/>
      <w:r w:rsidR="00FE1DF7" w:rsidRPr="0079527B">
        <w:rPr>
          <w:rStyle w:val="normaltextrun"/>
          <w:rFonts w:ascii="Calibri" w:hAnsi="Calibri" w:cs="Calibri"/>
          <w:sz w:val="22"/>
          <w:szCs w:val="22"/>
        </w:rPr>
        <w:t xml:space="preserve">Further work could help elucidate </w:t>
      </w:r>
      <w:del w:id="787" w:author="Newbold, Tim" w:date="2022-05-13T16:04:00Z">
        <w:r w:rsidR="00FE1DF7" w:rsidRPr="0079527B" w:rsidDel="006A57DF">
          <w:rPr>
            <w:rStyle w:val="normaltextrun"/>
            <w:rFonts w:ascii="Calibri" w:hAnsi="Calibri" w:cs="Calibri"/>
            <w:sz w:val="22"/>
            <w:szCs w:val="22"/>
          </w:rPr>
          <w:delText xml:space="preserve">the mechanisms behind species responses to human threats, in particular, </w:delText>
        </w:r>
      </w:del>
      <w:r w:rsidR="00FE1DF7" w:rsidRPr="0079527B">
        <w:rPr>
          <w:rStyle w:val="normaltextrun"/>
          <w:rFonts w:ascii="Calibri" w:hAnsi="Calibri" w:cs="Calibri"/>
          <w:sz w:val="22"/>
          <w:szCs w:val="22"/>
        </w:rPr>
        <w:t xml:space="preserve">the mechanistic links between species traits and </w:t>
      </w:r>
      <w:del w:id="788" w:author="Newbold, Tim" w:date="2022-05-13T16:04:00Z">
        <w:r w:rsidR="00FE1DF7" w:rsidRPr="0079527B" w:rsidDel="006A57DF">
          <w:rPr>
            <w:rStyle w:val="normaltextrun"/>
            <w:rFonts w:ascii="Calibri" w:hAnsi="Calibri" w:cs="Calibri"/>
            <w:sz w:val="22"/>
            <w:szCs w:val="22"/>
          </w:rPr>
          <w:delText xml:space="preserve">species </w:delText>
        </w:r>
      </w:del>
      <w:r w:rsidR="00FE1DF7" w:rsidRPr="0079527B">
        <w:rPr>
          <w:rStyle w:val="normaltextrun"/>
          <w:rFonts w:ascii="Calibri" w:hAnsi="Calibri" w:cs="Calibri"/>
          <w:sz w:val="22"/>
          <w:szCs w:val="22"/>
        </w:rPr>
        <w:t>responses</w:t>
      </w:r>
      <w:r w:rsidR="00AC378F" w:rsidRPr="0079527B">
        <w:rPr>
          <w:rStyle w:val="normaltextrun"/>
          <w:rFonts w:ascii="Calibri" w:hAnsi="Calibri" w:cs="Calibri"/>
          <w:sz w:val="22"/>
          <w:szCs w:val="22"/>
        </w:rPr>
        <w:t xml:space="preserve"> to environmental change</w:t>
      </w:r>
      <w:ins w:id="789" w:author="Newbold, Tim" w:date="2022-05-13T16:04:00Z">
        <w:r w:rsidR="006A57DF">
          <w:rPr>
            <w:rStyle w:val="normaltextrun"/>
            <w:rFonts w:ascii="Calibri" w:hAnsi="Calibri" w:cs="Calibri"/>
            <w:sz w:val="22"/>
            <w:szCs w:val="22"/>
          </w:rPr>
          <w:t>,</w:t>
        </w:r>
      </w:ins>
      <w:del w:id="790" w:author="Newbold, Tim" w:date="2022-05-13T16:04:00Z">
        <w:r w:rsidR="00FE1DF7" w:rsidRPr="0079527B" w:rsidDel="006A57DF">
          <w:rPr>
            <w:rStyle w:val="normaltextrun"/>
            <w:rFonts w:ascii="Calibri" w:hAnsi="Calibri" w:cs="Calibri"/>
            <w:sz w:val="22"/>
            <w:szCs w:val="22"/>
          </w:rPr>
          <w:delText>.</w:delText>
        </w:r>
      </w:del>
      <w:r w:rsidR="00FE1DF7" w:rsidRPr="0079527B">
        <w:rPr>
          <w:rStyle w:val="normaltextrun"/>
          <w:rFonts w:ascii="Calibri" w:hAnsi="Calibri" w:cs="Calibri"/>
          <w:sz w:val="22"/>
          <w:szCs w:val="22"/>
        </w:rPr>
        <w:t xml:space="preserve"> </w:t>
      </w:r>
      <w:del w:id="791" w:author="Newbold, Tim" w:date="2022-05-13T16:04:00Z">
        <w:r w:rsidR="00FE1DF7" w:rsidRPr="0079527B" w:rsidDel="006A57DF">
          <w:rPr>
            <w:rStyle w:val="normaltextrun"/>
            <w:rFonts w:ascii="Calibri" w:hAnsi="Calibri" w:cs="Calibri"/>
            <w:sz w:val="22"/>
            <w:szCs w:val="22"/>
          </w:rPr>
          <w:delText>In this regard,</w:delText>
        </w:r>
      </w:del>
      <w:ins w:id="792" w:author="Newbold, Tim" w:date="2022-05-13T16:04:00Z">
        <w:r w:rsidR="006A57DF">
          <w:rPr>
            <w:rStyle w:val="normaltextrun"/>
            <w:rFonts w:ascii="Calibri" w:hAnsi="Calibri" w:cs="Calibri"/>
            <w:sz w:val="22"/>
            <w:szCs w:val="22"/>
          </w:rPr>
          <w:t>perhaps supported by</w:t>
        </w:r>
      </w:ins>
      <w:r w:rsidR="00FE1DF7" w:rsidRPr="0079527B">
        <w:rPr>
          <w:rStyle w:val="normaltextrun"/>
          <w:rFonts w:ascii="Calibri" w:hAnsi="Calibri" w:cs="Calibri"/>
          <w:sz w:val="22"/>
          <w:szCs w:val="22"/>
        </w:rPr>
        <w:t xml:space="preserve"> long-term population data and demographic</w:t>
      </w:r>
      <w:r w:rsidR="00852684" w:rsidRPr="0079527B">
        <w:rPr>
          <w:rStyle w:val="normaltextrun"/>
          <w:rFonts w:ascii="Calibri" w:hAnsi="Calibri" w:cs="Calibri"/>
          <w:sz w:val="22"/>
          <w:szCs w:val="22"/>
        </w:rPr>
        <w:t xml:space="preserve"> models </w:t>
      </w:r>
      <w:del w:id="793" w:author="Newbold, Tim" w:date="2022-05-13T16:04:00Z">
        <w:r w:rsidR="00FE1DF7" w:rsidRPr="0079527B" w:rsidDel="00D23A72">
          <w:rPr>
            <w:rStyle w:val="normaltextrun"/>
            <w:rFonts w:ascii="Calibri" w:hAnsi="Calibri" w:cs="Calibri"/>
            <w:sz w:val="22"/>
            <w:szCs w:val="22"/>
          </w:rPr>
          <w:delText>may help</w:delText>
        </w:r>
        <w:r w:rsidR="00AC378F" w:rsidRPr="0079527B" w:rsidDel="00D23A72">
          <w:rPr>
            <w:rStyle w:val="normaltextrun"/>
            <w:rFonts w:ascii="Calibri" w:hAnsi="Calibri" w:cs="Calibri"/>
            <w:sz w:val="22"/>
            <w:szCs w:val="22"/>
          </w:rPr>
          <w:delText xml:space="preserve"> de</w:delText>
        </w:r>
        <w:r w:rsidR="00204138" w:rsidRPr="0079527B" w:rsidDel="00D23A72">
          <w:rPr>
            <w:rStyle w:val="normaltextrun"/>
            <w:rFonts w:ascii="Calibri" w:hAnsi="Calibri" w:cs="Calibri"/>
            <w:sz w:val="22"/>
            <w:szCs w:val="22"/>
          </w:rPr>
          <w:delText>v</w:delText>
        </w:r>
        <w:r w:rsidR="00AC378F" w:rsidRPr="0079527B" w:rsidDel="00D23A72">
          <w:rPr>
            <w:rStyle w:val="normaltextrun"/>
            <w:rFonts w:ascii="Calibri" w:hAnsi="Calibri" w:cs="Calibri"/>
            <w:sz w:val="22"/>
            <w:szCs w:val="22"/>
          </w:rPr>
          <w:delText xml:space="preserve">elop </w:delText>
        </w:r>
        <w:r w:rsidR="00204138" w:rsidRPr="0079527B" w:rsidDel="00D23A72">
          <w:rPr>
            <w:rStyle w:val="normaltextrun"/>
            <w:rFonts w:ascii="Calibri" w:hAnsi="Calibri" w:cs="Calibri"/>
            <w:sz w:val="22"/>
            <w:szCs w:val="22"/>
          </w:rPr>
          <w:delText>a better</w:delText>
        </w:r>
        <w:r w:rsidR="00AC378F" w:rsidRPr="0079527B" w:rsidDel="00D23A72">
          <w:rPr>
            <w:rStyle w:val="normaltextrun"/>
            <w:rFonts w:ascii="Calibri" w:hAnsi="Calibri" w:cs="Calibri"/>
            <w:sz w:val="22"/>
            <w:szCs w:val="22"/>
          </w:rPr>
          <w:delText xml:space="preserve"> mechanistic understanding of </w:delText>
        </w:r>
        <w:r w:rsidR="00246C13" w:rsidRPr="0079527B" w:rsidDel="00D23A72">
          <w:rPr>
            <w:rStyle w:val="normaltextrun"/>
            <w:rFonts w:ascii="Calibri" w:hAnsi="Calibri" w:cs="Calibri"/>
            <w:sz w:val="22"/>
            <w:szCs w:val="22"/>
          </w:rPr>
          <w:delText xml:space="preserve">how traits influence </w:delText>
        </w:r>
        <w:r w:rsidR="00AC378F" w:rsidRPr="0079527B" w:rsidDel="00D23A72">
          <w:rPr>
            <w:rStyle w:val="normaltextrun"/>
            <w:rFonts w:ascii="Calibri" w:hAnsi="Calibri" w:cs="Calibri"/>
            <w:sz w:val="22"/>
            <w:szCs w:val="22"/>
          </w:rPr>
          <w:delText>species responses to environmental change</w:delText>
        </w:r>
        <w:r w:rsidR="00036DCD" w:rsidDel="00D23A72">
          <w:rPr>
            <w:rStyle w:val="normaltextrun"/>
            <w:rFonts w:ascii="Calibri" w:hAnsi="Calibri" w:cs="Calibri"/>
            <w:sz w:val="22"/>
            <w:szCs w:val="22"/>
          </w:rPr>
          <w:delText xml:space="preserve"> </w:delText>
        </w:r>
      </w:del>
      <w:r w:rsidR="006221D3">
        <w:rPr>
          <w:rStyle w:val="normaltextrun"/>
          <w:rFonts w:ascii="Calibri" w:hAnsi="Calibri" w:cs="Calibri"/>
          <w:sz w:val="22"/>
          <w:szCs w:val="22"/>
        </w:rPr>
        <w:fldChar w:fldCharType="begin" w:fldLock="1"/>
      </w:r>
      <w:r w:rsidR="00642E1E">
        <w:rPr>
          <w:rStyle w:val="normaltextrun"/>
          <w:rFonts w:ascii="Calibri" w:hAnsi="Calibri" w:cs="Calibri"/>
          <w:sz w:val="22"/>
          <w:szCs w:val="22"/>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6221D3">
        <w:rPr>
          <w:rStyle w:val="normaltextrun"/>
          <w:rFonts w:ascii="Calibri" w:hAnsi="Calibri" w:cs="Calibri"/>
          <w:sz w:val="22"/>
          <w:szCs w:val="22"/>
        </w:rPr>
        <w:fldChar w:fldCharType="separate"/>
      </w:r>
      <w:r w:rsidR="006221D3" w:rsidRPr="006221D3">
        <w:rPr>
          <w:rStyle w:val="normaltextrun"/>
          <w:rFonts w:ascii="Calibri" w:hAnsi="Calibri" w:cs="Calibri"/>
          <w:noProof/>
          <w:sz w:val="22"/>
          <w:szCs w:val="22"/>
        </w:rPr>
        <w:t xml:space="preserve">(Hernández-Yáñez </w:t>
      </w:r>
      <w:r w:rsidR="006221D3" w:rsidRPr="006221D3">
        <w:rPr>
          <w:rStyle w:val="normaltextrun"/>
          <w:rFonts w:ascii="Calibri" w:hAnsi="Calibri" w:cs="Calibri"/>
          <w:i/>
          <w:noProof/>
          <w:sz w:val="22"/>
          <w:szCs w:val="22"/>
        </w:rPr>
        <w:t>et al.</w:t>
      </w:r>
      <w:r w:rsidR="006221D3" w:rsidRPr="006221D3">
        <w:rPr>
          <w:rStyle w:val="normaltextrun"/>
          <w:rFonts w:ascii="Calibri" w:hAnsi="Calibri" w:cs="Calibri"/>
          <w:noProof/>
          <w:sz w:val="22"/>
          <w:szCs w:val="22"/>
        </w:rPr>
        <w:t xml:space="preserve"> 2022)</w:t>
      </w:r>
      <w:r w:rsidR="006221D3">
        <w:rPr>
          <w:rStyle w:val="normaltextrun"/>
          <w:rFonts w:ascii="Calibri" w:hAnsi="Calibri" w:cs="Calibri"/>
          <w:sz w:val="22"/>
          <w:szCs w:val="22"/>
        </w:rPr>
        <w:fldChar w:fldCharType="end"/>
      </w:r>
      <w:commentRangeEnd w:id="786"/>
      <w:r w:rsidR="00D23A72">
        <w:rPr>
          <w:rStyle w:val="CommentReference"/>
          <w:rFonts w:asciiTheme="minorHAnsi" w:eastAsiaTheme="minorHAnsi" w:hAnsiTheme="minorHAnsi" w:cstheme="minorBidi"/>
          <w:lang w:eastAsia="en-US"/>
        </w:rPr>
        <w:commentReference w:id="786"/>
      </w:r>
      <w:del w:id="794" w:author="Newbold, Tim" w:date="2022-05-13T16:04:00Z">
        <w:r w:rsidR="00FE1DF7" w:rsidRPr="0079527B" w:rsidDel="00D23A72">
          <w:rPr>
            <w:rStyle w:val="normaltextrun"/>
            <w:rFonts w:ascii="Calibri" w:hAnsi="Calibri" w:cs="Calibri"/>
            <w:sz w:val="22"/>
            <w:szCs w:val="22"/>
          </w:rPr>
          <w:delText xml:space="preserve"> </w:delText>
        </w:r>
        <w:r w:rsidR="00C51D45" w:rsidRPr="0079527B" w:rsidDel="00D23A72">
          <w:rPr>
            <w:rStyle w:val="normaltextrun"/>
            <w:rFonts w:ascii="Calibri" w:hAnsi="Calibri" w:cs="Calibri"/>
            <w:sz w:val="22"/>
            <w:szCs w:val="22"/>
          </w:rPr>
          <w:delText xml:space="preserve">and of </w:delText>
        </w:r>
        <w:r w:rsidR="00852684" w:rsidRPr="0079527B" w:rsidDel="00D23A72">
          <w:rPr>
            <w:rStyle w:val="normaltextrun"/>
            <w:rFonts w:ascii="Calibri" w:hAnsi="Calibri" w:cs="Calibri"/>
            <w:sz w:val="22"/>
            <w:szCs w:val="22"/>
          </w:rPr>
          <w:delText>the persistence of animal</w:delText>
        </w:r>
        <w:r w:rsidR="00FE1DF7" w:rsidRPr="0079527B" w:rsidDel="00D23A72">
          <w:rPr>
            <w:rStyle w:val="normaltextrun"/>
            <w:rFonts w:ascii="Calibri" w:hAnsi="Calibri" w:cs="Calibri"/>
            <w:sz w:val="22"/>
            <w:szCs w:val="22"/>
          </w:rPr>
          <w:delText xml:space="preserve"> populations</w:delText>
        </w:r>
        <w:r w:rsidR="00C51D45" w:rsidRPr="0079527B" w:rsidDel="00D23A72">
          <w:rPr>
            <w:rStyle w:val="normaltextrun"/>
            <w:rFonts w:ascii="Calibri" w:hAnsi="Calibri" w:cs="Calibri"/>
            <w:sz w:val="22"/>
            <w:szCs w:val="22"/>
          </w:rPr>
          <w:delText xml:space="preserve"> in the face of human-driven change</w:delText>
        </w:r>
        <w:r w:rsidR="00FE1D15" w:rsidDel="00D23A72">
          <w:rPr>
            <w:rStyle w:val="normaltextrun"/>
            <w:rFonts w:ascii="Calibri" w:hAnsi="Calibri" w:cs="Calibri"/>
            <w:sz w:val="22"/>
            <w:szCs w:val="22"/>
          </w:rPr>
          <w:delText xml:space="preserve"> </w:delText>
        </w:r>
        <w:r w:rsidR="00FE1D15" w:rsidDel="00D23A72">
          <w:rPr>
            <w:rStyle w:val="normaltextrun"/>
            <w:rFonts w:ascii="Calibri" w:hAnsi="Calibri" w:cs="Calibri"/>
            <w:sz w:val="22"/>
            <w:szCs w:val="22"/>
          </w:rPr>
          <w:fldChar w:fldCharType="begin" w:fldLock="1"/>
        </w:r>
        <w:r w:rsidR="00952401" w:rsidDel="00D23A72">
          <w:rPr>
            <w:rStyle w:val="normaltextrun"/>
            <w:rFonts w:ascii="Calibri" w:hAnsi="Calibri" w:cs="Calibri"/>
            <w:sz w:val="22"/>
            <w:szCs w:val="22"/>
          </w:rPr>
          <w:del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id":"ITEM-2","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2","issue":"July 2021","issued":{"date-parts":[["2022"]]},"page":"1-14","title":"Life history mediates the trade‐offs among different components of demographic resilience","type":"article-journal"},"uris":["http://www.mendeley.com/documents/?uuid=9c70ffeb-eb69-4723-8a61-8af0230adf68"]}],"mendeley":{"formattedCitation":"(Spooner &lt;i&gt;et al.&lt;/i&gt; 2018; Capdevila &lt;i&gt;et al.&lt;/i&gt; 2022b)","plainTextFormattedCitation":"(Spooner et al. 2018; Capdevila et al. 2022b)","previouslyFormattedCitation":"(Spooner &lt;i&gt;et al.&lt;/i&gt; 2018; Capdevila &lt;i&gt;et al.&lt;/i&gt; 2022b)"},"properties":{"noteIndex":0},"schema":"https://github.com/citation-style-language/schema/raw/master/csl-citation.json"}</w:delInstrText>
        </w:r>
        <w:r w:rsidR="00FE1D15" w:rsidDel="00D23A72">
          <w:rPr>
            <w:rStyle w:val="normaltextrun"/>
            <w:rFonts w:ascii="Calibri" w:hAnsi="Calibri" w:cs="Calibri"/>
            <w:sz w:val="22"/>
            <w:szCs w:val="22"/>
          </w:rPr>
          <w:fldChar w:fldCharType="separate"/>
        </w:r>
        <w:r w:rsidR="00310873" w:rsidRPr="00310873" w:rsidDel="00D23A72">
          <w:rPr>
            <w:rStyle w:val="normaltextrun"/>
            <w:rFonts w:ascii="Calibri" w:hAnsi="Calibri" w:cs="Calibri"/>
            <w:noProof/>
            <w:sz w:val="22"/>
            <w:szCs w:val="22"/>
          </w:rPr>
          <w:delText xml:space="preserve">(Spooner </w:delText>
        </w:r>
        <w:r w:rsidR="00310873" w:rsidRPr="00310873" w:rsidDel="00D23A72">
          <w:rPr>
            <w:rStyle w:val="normaltextrun"/>
            <w:rFonts w:ascii="Calibri" w:hAnsi="Calibri" w:cs="Calibri"/>
            <w:i/>
            <w:noProof/>
            <w:sz w:val="22"/>
            <w:szCs w:val="22"/>
          </w:rPr>
          <w:delText>et al.</w:delText>
        </w:r>
        <w:r w:rsidR="00310873" w:rsidRPr="00310873" w:rsidDel="00D23A72">
          <w:rPr>
            <w:rStyle w:val="normaltextrun"/>
            <w:rFonts w:ascii="Calibri" w:hAnsi="Calibri" w:cs="Calibri"/>
            <w:noProof/>
            <w:sz w:val="22"/>
            <w:szCs w:val="22"/>
          </w:rPr>
          <w:delText xml:space="preserve"> 2018; Capdevila </w:delText>
        </w:r>
        <w:r w:rsidR="00310873" w:rsidRPr="00310873" w:rsidDel="00D23A72">
          <w:rPr>
            <w:rStyle w:val="normaltextrun"/>
            <w:rFonts w:ascii="Calibri" w:hAnsi="Calibri" w:cs="Calibri"/>
            <w:i/>
            <w:noProof/>
            <w:sz w:val="22"/>
            <w:szCs w:val="22"/>
          </w:rPr>
          <w:delText>et al.</w:delText>
        </w:r>
        <w:r w:rsidR="00310873" w:rsidRPr="00310873" w:rsidDel="00D23A72">
          <w:rPr>
            <w:rStyle w:val="normaltextrun"/>
            <w:rFonts w:ascii="Calibri" w:hAnsi="Calibri" w:cs="Calibri"/>
            <w:noProof/>
            <w:sz w:val="22"/>
            <w:szCs w:val="22"/>
          </w:rPr>
          <w:delText xml:space="preserve"> 2022b)</w:delText>
        </w:r>
        <w:r w:rsidR="00FE1D15" w:rsidDel="00D23A72">
          <w:rPr>
            <w:rStyle w:val="normaltextrun"/>
            <w:rFonts w:ascii="Calibri" w:hAnsi="Calibri" w:cs="Calibri"/>
            <w:sz w:val="22"/>
            <w:szCs w:val="22"/>
          </w:rPr>
          <w:fldChar w:fldCharType="end"/>
        </w:r>
      </w:del>
      <w:r w:rsidR="00852684" w:rsidRPr="0079527B">
        <w:rPr>
          <w:rStyle w:val="normaltextrun"/>
          <w:rFonts w:ascii="Calibri" w:hAnsi="Calibri" w:cs="Calibri"/>
          <w:sz w:val="22"/>
          <w:szCs w:val="22"/>
        </w:rPr>
        <w:t>.</w:t>
      </w:r>
    </w:p>
    <w:p w14:paraId="6804893A" w14:textId="77777777" w:rsidR="00941D1A" w:rsidRDefault="00941D1A" w:rsidP="00EC66E2">
      <w:pPr>
        <w:jc w:val="both"/>
      </w:pPr>
    </w:p>
    <w:p w14:paraId="4FD88207" w14:textId="56F2B52B" w:rsidR="00402677" w:rsidRPr="00CA3D96" w:rsidRDefault="00402677" w:rsidP="00402677">
      <w:pPr>
        <w:spacing w:line="276" w:lineRule="auto"/>
        <w:jc w:val="both"/>
      </w:pPr>
    </w:p>
    <w:p w14:paraId="70CBC4FE" w14:textId="77777777" w:rsidR="00402677" w:rsidRDefault="00402677" w:rsidP="00EC66E2">
      <w:pPr>
        <w:jc w:val="both"/>
        <w:rPr>
          <w:rStyle w:val="SubtleEmphasis"/>
          <w:b/>
          <w:bCs/>
          <w:i w:val="0"/>
          <w:iCs w:val="0"/>
          <w:color w:val="auto"/>
          <w:sz w:val="32"/>
          <w:szCs w:val="32"/>
        </w:rPr>
      </w:pPr>
    </w:p>
    <w:p w14:paraId="7E28623B" w14:textId="77777777" w:rsidR="00CB578B" w:rsidRDefault="00CB578B">
      <w:pPr>
        <w:rPr>
          <w:rStyle w:val="SubtleEmphasis"/>
          <w:b/>
          <w:bCs/>
          <w:i w:val="0"/>
          <w:iCs w:val="0"/>
          <w:color w:val="auto"/>
          <w:sz w:val="32"/>
          <w:szCs w:val="32"/>
        </w:rPr>
      </w:pPr>
      <w:r>
        <w:rPr>
          <w:rStyle w:val="SubtleEmphasis"/>
          <w:b/>
          <w:bCs/>
          <w:i w:val="0"/>
          <w:iCs w:val="0"/>
          <w:color w:val="auto"/>
          <w:sz w:val="32"/>
          <w:szCs w:val="32"/>
        </w:rPr>
        <w:br w:type="page"/>
      </w: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lastRenderedPageBreak/>
        <w:t>References</w:t>
      </w:r>
    </w:p>
    <w:p w14:paraId="6EB7D946" w14:textId="55F41420" w:rsidR="00223515" w:rsidRPr="00F356C8" w:rsidRDefault="00763EA1" w:rsidP="00223515">
      <w:pPr>
        <w:widowControl w:val="0"/>
        <w:autoSpaceDE w:val="0"/>
        <w:autoSpaceDN w:val="0"/>
        <w:adjustRightInd w:val="0"/>
        <w:spacing w:line="240" w:lineRule="auto"/>
        <w:ind w:left="480" w:hanging="480"/>
        <w:rPr>
          <w:rFonts w:ascii="Calibri" w:hAnsi="Calibri" w:cs="Calibri"/>
          <w:noProof/>
          <w:szCs w:val="24"/>
          <w:lang w:val="de-DE"/>
          <w:rPrChange w:id="795" w:author="Etard, Adrienne" w:date="2022-05-12T15:22:00Z">
            <w:rPr>
              <w:rFonts w:ascii="Calibri" w:hAnsi="Calibri" w:cs="Calibri"/>
              <w:noProof/>
              <w:szCs w:val="24"/>
            </w:rPr>
          </w:rPrChange>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223515" w:rsidRPr="00223515">
        <w:rPr>
          <w:rFonts w:ascii="Calibri" w:hAnsi="Calibri" w:cs="Calibri"/>
          <w:noProof/>
          <w:szCs w:val="24"/>
        </w:rPr>
        <w:t xml:space="preserve">Angert, A.L., Crozier, L.G., Rissler, L.J., Gilman, S.E., Tewksbury, J.J. &amp; Chunco, A.J. (2011). Do species’ traits predict recent shifts at expanding range edges? </w:t>
      </w:r>
      <w:r w:rsidR="00223515" w:rsidRPr="00F356C8">
        <w:rPr>
          <w:rFonts w:ascii="Calibri" w:hAnsi="Calibri" w:cs="Calibri"/>
          <w:i/>
          <w:iCs/>
          <w:noProof/>
          <w:szCs w:val="24"/>
          <w:lang w:val="de-DE"/>
          <w:rPrChange w:id="796" w:author="Etard, Adrienne" w:date="2022-05-12T15:22:00Z">
            <w:rPr>
              <w:rFonts w:ascii="Calibri" w:hAnsi="Calibri" w:cs="Calibri"/>
              <w:i/>
              <w:iCs/>
              <w:noProof/>
              <w:szCs w:val="24"/>
            </w:rPr>
          </w:rPrChange>
        </w:rPr>
        <w:t>Ecol. Lett.</w:t>
      </w:r>
    </w:p>
    <w:p w14:paraId="1E17378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de-DE"/>
          <w:rPrChange w:id="797" w:author="Etard, Adrienne" w:date="2022-05-12T15:22:00Z">
            <w:rPr>
              <w:rFonts w:ascii="Calibri" w:hAnsi="Calibri" w:cs="Calibri"/>
              <w:noProof/>
              <w:szCs w:val="24"/>
            </w:rPr>
          </w:rPrChange>
        </w:rPr>
        <w:t xml:space="preserve">Bates, D., Mächler, M., Bolker, B.M. &amp; Walker, S.C. (2015). </w:t>
      </w:r>
      <w:r w:rsidRPr="00223515">
        <w:rPr>
          <w:rFonts w:ascii="Calibri" w:hAnsi="Calibri" w:cs="Calibri"/>
          <w:noProof/>
          <w:szCs w:val="24"/>
        </w:rPr>
        <w:t xml:space="preserve">Fitting linear mixed-effects models using lme4. </w:t>
      </w:r>
      <w:r w:rsidRPr="00223515">
        <w:rPr>
          <w:rFonts w:ascii="Calibri" w:hAnsi="Calibri" w:cs="Calibri"/>
          <w:i/>
          <w:iCs/>
          <w:noProof/>
          <w:szCs w:val="24"/>
        </w:rPr>
        <w:t>J. Stat. Softw.</w:t>
      </w:r>
    </w:p>
    <w:p w14:paraId="7BB9516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Bohm, M., Cook, D., Ma, H., Davidson, A.D., Garcï¿½a, A., Tapley, B., </w:t>
      </w:r>
      <w:r w:rsidRPr="00223515">
        <w:rPr>
          <w:rFonts w:ascii="Calibri" w:hAnsi="Calibri" w:cs="Calibri"/>
          <w:i/>
          <w:iCs/>
          <w:noProof/>
          <w:szCs w:val="24"/>
        </w:rPr>
        <w:t>et al.</w:t>
      </w:r>
      <w:r w:rsidRPr="00223515">
        <w:rPr>
          <w:rFonts w:ascii="Calibri" w:hAnsi="Calibri" w:cs="Calibri"/>
          <w:noProof/>
          <w:szCs w:val="24"/>
        </w:rPr>
        <w:t xml:space="preserve"> (2016). Hot and bothered: Using trait-based approaches to assess climate change vulnerability in reptiles. </w:t>
      </w:r>
      <w:r w:rsidRPr="00223515">
        <w:rPr>
          <w:rFonts w:ascii="Calibri" w:hAnsi="Calibri" w:cs="Calibri"/>
          <w:i/>
          <w:iCs/>
          <w:noProof/>
          <w:szCs w:val="24"/>
        </w:rPr>
        <w:t>Biol. Conserv.</w:t>
      </w:r>
    </w:p>
    <w:p w14:paraId="0F752B8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Bouckaert, R., Heled, J., Kühnert, D., Vaughan, T., Wu, C.H., Xie, D., </w:t>
      </w:r>
      <w:r w:rsidRPr="00223515">
        <w:rPr>
          <w:rFonts w:ascii="Calibri" w:hAnsi="Calibri" w:cs="Calibri"/>
          <w:i/>
          <w:iCs/>
          <w:noProof/>
          <w:szCs w:val="24"/>
        </w:rPr>
        <w:t>et al.</w:t>
      </w:r>
      <w:r w:rsidRPr="00223515">
        <w:rPr>
          <w:rFonts w:ascii="Calibri" w:hAnsi="Calibri" w:cs="Calibri"/>
          <w:noProof/>
          <w:szCs w:val="24"/>
        </w:rPr>
        <w:t xml:space="preserve"> (2014). BEAST 2: A Software Platform for Bayesian Evolutionary Analysis. </w:t>
      </w:r>
      <w:r w:rsidRPr="00223515">
        <w:rPr>
          <w:rFonts w:ascii="Calibri" w:hAnsi="Calibri" w:cs="Calibri"/>
          <w:i/>
          <w:iCs/>
          <w:noProof/>
          <w:szCs w:val="24"/>
        </w:rPr>
        <w:t>PLoS Comput. Biol.</w:t>
      </w:r>
    </w:p>
    <w:p w14:paraId="1D13694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annistra, A.F. &amp; Buckley, L.B. (2021). Improving range shift predictions: enhancing the power of traits. </w:t>
      </w:r>
      <w:r w:rsidRPr="00223515">
        <w:rPr>
          <w:rFonts w:ascii="Calibri" w:hAnsi="Calibri" w:cs="Calibri"/>
          <w:i/>
          <w:iCs/>
          <w:noProof/>
          <w:szCs w:val="24"/>
        </w:rPr>
        <w:t>bioRxiv</w:t>
      </w:r>
      <w:r w:rsidRPr="00223515">
        <w:rPr>
          <w:rFonts w:ascii="Calibri" w:hAnsi="Calibri" w:cs="Calibri"/>
          <w:noProof/>
          <w:szCs w:val="24"/>
        </w:rPr>
        <w:t>, 2021.02.15.431292.</w:t>
      </w:r>
    </w:p>
    <w:p w14:paraId="0CB9B79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apdevila, P., Noviello, N., Mcrae, L., Freeman, R., Life, B., Building, S., </w:t>
      </w:r>
      <w:r w:rsidRPr="00223515">
        <w:rPr>
          <w:rFonts w:ascii="Calibri" w:hAnsi="Calibri" w:cs="Calibri"/>
          <w:i/>
          <w:iCs/>
          <w:noProof/>
          <w:szCs w:val="24"/>
        </w:rPr>
        <w:t>et al.</w:t>
      </w:r>
      <w:r w:rsidRPr="00223515">
        <w:rPr>
          <w:rFonts w:ascii="Calibri" w:hAnsi="Calibri" w:cs="Calibri"/>
          <w:noProof/>
          <w:szCs w:val="24"/>
        </w:rPr>
        <w:t xml:space="preserve"> (2022a). Body mass and latitude as global predictors of vertebrate Running title : Global predictors of multiple threats, 1–25.</w:t>
      </w:r>
    </w:p>
    <w:p w14:paraId="4BC4A838"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fr-FR"/>
          <w:rPrChange w:id="798" w:author="Etard, Adrienne" w:date="2022-05-12T15:22:00Z">
            <w:rPr>
              <w:rFonts w:ascii="Calibri" w:hAnsi="Calibri" w:cs="Calibri"/>
              <w:noProof/>
              <w:szCs w:val="24"/>
            </w:rPr>
          </w:rPrChange>
        </w:rPr>
        <w:t xml:space="preserve">Capdevila, P., Stott, I., Cant, J., Beger, M., Rowlands, G., Grace, M., </w:t>
      </w:r>
      <w:r w:rsidRPr="00F356C8">
        <w:rPr>
          <w:rFonts w:ascii="Calibri" w:hAnsi="Calibri" w:cs="Calibri"/>
          <w:i/>
          <w:iCs/>
          <w:noProof/>
          <w:szCs w:val="24"/>
          <w:lang w:val="fr-FR"/>
          <w:rPrChange w:id="799" w:author="Etard, Adrienne" w:date="2022-05-12T15:22:00Z">
            <w:rPr>
              <w:rFonts w:ascii="Calibri" w:hAnsi="Calibri" w:cs="Calibri"/>
              <w:i/>
              <w:iCs/>
              <w:noProof/>
              <w:szCs w:val="24"/>
            </w:rPr>
          </w:rPrChange>
        </w:rPr>
        <w:t>et al.</w:t>
      </w:r>
      <w:r w:rsidRPr="00F356C8">
        <w:rPr>
          <w:rFonts w:ascii="Calibri" w:hAnsi="Calibri" w:cs="Calibri"/>
          <w:noProof/>
          <w:szCs w:val="24"/>
          <w:lang w:val="fr-FR"/>
          <w:rPrChange w:id="800" w:author="Etard, Adrienne" w:date="2022-05-12T15:22:00Z">
            <w:rPr>
              <w:rFonts w:ascii="Calibri" w:hAnsi="Calibri" w:cs="Calibri"/>
              <w:noProof/>
              <w:szCs w:val="24"/>
            </w:rPr>
          </w:rPrChange>
        </w:rPr>
        <w:t xml:space="preserve"> </w:t>
      </w:r>
      <w:r w:rsidRPr="00223515">
        <w:rPr>
          <w:rFonts w:ascii="Calibri" w:hAnsi="Calibri" w:cs="Calibri"/>
          <w:noProof/>
          <w:szCs w:val="24"/>
        </w:rPr>
        <w:t xml:space="preserve">(2022b). Life history mediates the trade‐offs among different components of demographic resilience. </w:t>
      </w:r>
      <w:r w:rsidRPr="00223515">
        <w:rPr>
          <w:rFonts w:ascii="Calibri" w:hAnsi="Calibri" w:cs="Calibri"/>
          <w:i/>
          <w:iCs/>
          <w:noProof/>
          <w:szCs w:val="24"/>
        </w:rPr>
        <w:t>Ecol. Lett.</w:t>
      </w:r>
      <w:r w:rsidRPr="00223515">
        <w:rPr>
          <w:rFonts w:ascii="Calibri" w:hAnsi="Calibri" w:cs="Calibri"/>
          <w:noProof/>
          <w:szCs w:val="24"/>
        </w:rPr>
        <w:t>, 1–14.</w:t>
      </w:r>
    </w:p>
    <w:p w14:paraId="5276450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223515">
        <w:rPr>
          <w:rFonts w:ascii="Calibri" w:hAnsi="Calibri" w:cs="Calibri"/>
          <w:i/>
          <w:iCs/>
          <w:noProof/>
          <w:szCs w:val="24"/>
        </w:rPr>
        <w:t>Proc. R. Soc. B Biol. Sci.</w:t>
      </w:r>
      <w:r w:rsidRPr="00223515">
        <w:rPr>
          <w:rFonts w:ascii="Calibri" w:hAnsi="Calibri" w:cs="Calibri"/>
          <w:noProof/>
          <w:szCs w:val="24"/>
        </w:rPr>
        <w:t>, 287.</w:t>
      </w:r>
    </w:p>
    <w:p w14:paraId="1E442CB0"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arlson, S.M., Cunningham, C.J. &amp; Westley, P.A.H. (2014). Evolutionary rescue in a changing world. </w:t>
      </w:r>
      <w:r w:rsidRPr="00223515">
        <w:rPr>
          <w:rFonts w:ascii="Calibri" w:hAnsi="Calibri" w:cs="Calibri"/>
          <w:i/>
          <w:iCs/>
          <w:noProof/>
          <w:szCs w:val="24"/>
        </w:rPr>
        <w:t>Trends Ecol. Evol.</w:t>
      </w:r>
      <w:r w:rsidRPr="00223515">
        <w:rPr>
          <w:rFonts w:ascii="Calibri" w:hAnsi="Calibri" w:cs="Calibri"/>
          <w:noProof/>
          <w:szCs w:val="24"/>
        </w:rPr>
        <w:t>, 29, 521–530.</w:t>
      </w:r>
    </w:p>
    <w:p w14:paraId="3873266B"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armona, C.P., Tamme, R., Pärtel, M., De Bello, F., Brosse, S., Capdevila, P., </w:t>
      </w:r>
      <w:r w:rsidRPr="00223515">
        <w:rPr>
          <w:rFonts w:ascii="Calibri" w:hAnsi="Calibri" w:cs="Calibri"/>
          <w:i/>
          <w:iCs/>
          <w:noProof/>
          <w:szCs w:val="24"/>
        </w:rPr>
        <w:t>et al.</w:t>
      </w:r>
      <w:r w:rsidRPr="00223515">
        <w:rPr>
          <w:rFonts w:ascii="Calibri" w:hAnsi="Calibri" w:cs="Calibri"/>
          <w:noProof/>
          <w:szCs w:val="24"/>
        </w:rPr>
        <w:t xml:space="preserve"> (2021). Erosion of global functional diversity across the tree of life. </w:t>
      </w:r>
      <w:r w:rsidRPr="00223515">
        <w:rPr>
          <w:rFonts w:ascii="Calibri" w:hAnsi="Calibri" w:cs="Calibri"/>
          <w:i/>
          <w:iCs/>
          <w:noProof/>
          <w:szCs w:val="24"/>
        </w:rPr>
        <w:t>Sci. Adv.</w:t>
      </w:r>
      <w:r w:rsidRPr="00223515">
        <w:rPr>
          <w:rFonts w:ascii="Calibri" w:hAnsi="Calibri" w:cs="Calibri"/>
          <w:noProof/>
          <w:szCs w:val="24"/>
        </w:rPr>
        <w:t>, 7, 1–13.</w:t>
      </w:r>
    </w:p>
    <w:p w14:paraId="34959F7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Chichorro, F., Juslén, A. &amp; Cardoso, P. (2019). A review of the relation between species traits and extinction risk. </w:t>
      </w:r>
      <w:r w:rsidRPr="00223515">
        <w:rPr>
          <w:rFonts w:ascii="Calibri" w:hAnsi="Calibri" w:cs="Calibri"/>
          <w:i/>
          <w:iCs/>
          <w:noProof/>
          <w:szCs w:val="24"/>
        </w:rPr>
        <w:t>Biol. Conserv.</w:t>
      </w:r>
      <w:r w:rsidRPr="00223515">
        <w:rPr>
          <w:rFonts w:ascii="Calibri" w:hAnsi="Calibri" w:cs="Calibri"/>
          <w:noProof/>
          <w:szCs w:val="24"/>
        </w:rPr>
        <w:t>, 237, 220–229.</w:t>
      </w:r>
    </w:p>
    <w:p w14:paraId="6B13E588"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it-IT"/>
          <w:rPrChange w:id="801" w:author="Etard, Adrienne" w:date="2022-05-12T15:22:00Z">
            <w:rPr>
              <w:rFonts w:ascii="Calibri" w:hAnsi="Calibri" w:cs="Calibri"/>
              <w:noProof/>
              <w:szCs w:val="24"/>
            </w:rPr>
          </w:rPrChange>
        </w:rPr>
      </w:pPr>
      <w:r w:rsidRPr="00223515">
        <w:rPr>
          <w:rFonts w:ascii="Calibri" w:hAnsi="Calibri" w:cs="Calibri"/>
          <w:noProof/>
          <w:szCs w:val="24"/>
        </w:rPr>
        <w:t xml:space="preserve">Davison, C.W., Rahbek, C. &amp; Morueta-Holme, N. (2021). Land-use change and biodiversity: Challenges for assembling evidence on the greatest threat to nature. </w:t>
      </w:r>
      <w:r w:rsidRPr="00F356C8">
        <w:rPr>
          <w:rFonts w:ascii="Calibri" w:hAnsi="Calibri" w:cs="Calibri"/>
          <w:i/>
          <w:iCs/>
          <w:noProof/>
          <w:szCs w:val="24"/>
          <w:lang w:val="it-IT"/>
          <w:rPrChange w:id="802" w:author="Etard, Adrienne" w:date="2022-05-12T15:22:00Z">
            <w:rPr>
              <w:rFonts w:ascii="Calibri" w:hAnsi="Calibri" w:cs="Calibri"/>
              <w:i/>
              <w:iCs/>
              <w:noProof/>
              <w:szCs w:val="24"/>
            </w:rPr>
          </w:rPrChange>
        </w:rPr>
        <w:t>Glob. Chang. Biol.</w:t>
      </w:r>
      <w:r w:rsidRPr="00F356C8">
        <w:rPr>
          <w:rFonts w:ascii="Calibri" w:hAnsi="Calibri" w:cs="Calibri"/>
          <w:noProof/>
          <w:szCs w:val="24"/>
          <w:lang w:val="it-IT"/>
          <w:rPrChange w:id="803" w:author="Etard, Adrienne" w:date="2022-05-12T15:22:00Z">
            <w:rPr>
              <w:rFonts w:ascii="Calibri" w:hAnsi="Calibri" w:cs="Calibri"/>
              <w:noProof/>
              <w:szCs w:val="24"/>
            </w:rPr>
          </w:rPrChange>
        </w:rPr>
        <w:t>, 27, 5414–5429.</w:t>
      </w:r>
    </w:p>
    <w:p w14:paraId="755986EB"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it-IT"/>
          <w:rPrChange w:id="804" w:author="Etard, Adrienne" w:date="2022-05-12T15:22:00Z">
            <w:rPr>
              <w:rFonts w:ascii="Calibri" w:hAnsi="Calibri" w:cs="Calibri"/>
              <w:noProof/>
              <w:szCs w:val="24"/>
            </w:rPr>
          </w:rPrChange>
        </w:rPr>
        <w:t xml:space="preserve">Debastiani, V.J., Bastazini, V.A.G. &amp; Pillar, D. (2021). </w:t>
      </w:r>
      <w:r w:rsidRPr="00223515">
        <w:rPr>
          <w:rFonts w:ascii="Calibri" w:hAnsi="Calibri" w:cs="Calibri"/>
          <w:noProof/>
          <w:szCs w:val="24"/>
        </w:rPr>
        <w:t>Ecological Informatics Using phylogenetic information to impute missing functional trait values in ecological databases, 63.</w:t>
      </w:r>
    </w:p>
    <w:p w14:paraId="0699D09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Estrada, A., Morales-Castilla, I., Meireles, C., Caplat, P. &amp; Early, R. (2018). Equipped to cope with climate change: traits associated with range filling across European taxa. </w:t>
      </w:r>
      <w:r w:rsidRPr="00223515">
        <w:rPr>
          <w:rFonts w:ascii="Calibri" w:hAnsi="Calibri" w:cs="Calibri"/>
          <w:i/>
          <w:iCs/>
          <w:noProof/>
          <w:szCs w:val="24"/>
        </w:rPr>
        <w:t>Ecography (Cop.).</w:t>
      </w:r>
    </w:p>
    <w:p w14:paraId="55E42E5C"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Etard, A., Morrill, S. &amp; Newbold, T. (2020). Global gaps in trait data for terrestrial vertebrates. </w:t>
      </w:r>
      <w:r w:rsidRPr="00223515">
        <w:rPr>
          <w:rFonts w:ascii="Calibri" w:hAnsi="Calibri" w:cs="Calibri"/>
          <w:i/>
          <w:iCs/>
          <w:noProof/>
          <w:szCs w:val="24"/>
        </w:rPr>
        <w:t>Glob. Ecol. Biogeogr.</w:t>
      </w:r>
      <w:r w:rsidRPr="00223515">
        <w:rPr>
          <w:rFonts w:ascii="Calibri" w:hAnsi="Calibri" w:cs="Calibri"/>
          <w:noProof/>
          <w:szCs w:val="24"/>
        </w:rPr>
        <w:t>, 1–16.</w:t>
      </w:r>
    </w:p>
    <w:p w14:paraId="2DD362C7"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Etard, A., Pigot, A.L. &amp; Newbold, T. (2022). Intensive human land uses negatively affect vertebrate functional diversity. </w:t>
      </w:r>
      <w:r w:rsidRPr="00223515">
        <w:rPr>
          <w:rFonts w:ascii="Calibri" w:hAnsi="Calibri" w:cs="Calibri"/>
          <w:i/>
          <w:iCs/>
          <w:noProof/>
          <w:szCs w:val="24"/>
        </w:rPr>
        <w:t>Ecol. Lett.</w:t>
      </w:r>
      <w:r w:rsidRPr="00223515">
        <w:rPr>
          <w:rFonts w:ascii="Calibri" w:hAnsi="Calibri" w:cs="Calibri"/>
          <w:noProof/>
          <w:szCs w:val="24"/>
        </w:rPr>
        <w:t>, 25, 330–343.</w:t>
      </w:r>
    </w:p>
    <w:p w14:paraId="21814097"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aurby, S., Davis, M., Pedersen, R.Ø., Schowanek, S.D., Antonelli1, A. &amp; Svenning, J.-C. (2018). PHYLACINE 1.2: The Phylogenetic Atlas of Mammal Macroecology. </w:t>
      </w:r>
      <w:r w:rsidRPr="00223515">
        <w:rPr>
          <w:rFonts w:ascii="Calibri" w:hAnsi="Calibri" w:cs="Calibri"/>
          <w:i/>
          <w:iCs/>
          <w:noProof/>
          <w:szCs w:val="24"/>
        </w:rPr>
        <w:t>Ecology</w:t>
      </w:r>
      <w:r w:rsidRPr="00223515">
        <w:rPr>
          <w:rFonts w:ascii="Calibri" w:hAnsi="Calibri" w:cs="Calibri"/>
          <w:noProof/>
          <w:szCs w:val="24"/>
        </w:rPr>
        <w:t>, 99, 2626.</w:t>
      </w:r>
    </w:p>
    <w:p w14:paraId="7697A197"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aurby, S., Pedersen, R.Ø., Davis, M., Schowanek, S.D., Jarvie, S., Antonelli, A., </w:t>
      </w:r>
      <w:r w:rsidRPr="00223515">
        <w:rPr>
          <w:rFonts w:ascii="Calibri" w:hAnsi="Calibri" w:cs="Calibri"/>
          <w:i/>
          <w:iCs/>
          <w:noProof/>
          <w:szCs w:val="24"/>
        </w:rPr>
        <w:t>et al.</w:t>
      </w:r>
      <w:r w:rsidRPr="00223515">
        <w:rPr>
          <w:rFonts w:ascii="Calibri" w:hAnsi="Calibri" w:cs="Calibri"/>
          <w:noProof/>
          <w:szCs w:val="24"/>
        </w:rPr>
        <w:t xml:space="preserve"> (2020). </w:t>
      </w:r>
      <w:r w:rsidRPr="00223515">
        <w:rPr>
          <w:rFonts w:ascii="Calibri" w:hAnsi="Calibri" w:cs="Calibri"/>
          <w:noProof/>
          <w:szCs w:val="24"/>
        </w:rPr>
        <w:lastRenderedPageBreak/>
        <w:t>MegaPast2Future/PHYLACINE\_1.2: PHYLACINE Version 1.2.1.</w:t>
      </w:r>
    </w:p>
    <w:p w14:paraId="321F1BA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erreira, D.F., Gibb, R., López-Baucells, A., Nunes, N.J., Jones, K.E. &amp; Rocha, R. (2022). Species-specific responses to land-use change in island insectivorous bats. </w:t>
      </w:r>
      <w:r w:rsidRPr="00223515">
        <w:rPr>
          <w:rFonts w:ascii="Calibri" w:hAnsi="Calibri" w:cs="Calibri"/>
          <w:i/>
          <w:iCs/>
          <w:noProof/>
          <w:szCs w:val="24"/>
        </w:rPr>
        <w:t>J. Nat. Conserv.</w:t>
      </w:r>
      <w:r w:rsidRPr="00223515">
        <w:rPr>
          <w:rFonts w:ascii="Calibri" w:hAnsi="Calibri" w:cs="Calibri"/>
          <w:noProof/>
          <w:szCs w:val="24"/>
        </w:rPr>
        <w:t>, 126177.</w:t>
      </w:r>
    </w:p>
    <w:p w14:paraId="6E74FB55"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ick, S.E. &amp; Hijmans, R.J. (2017). WorldClim 2: new 1-km spatial resolution climate surfaces for global land areas. </w:t>
      </w:r>
      <w:r w:rsidRPr="00223515">
        <w:rPr>
          <w:rFonts w:ascii="Calibri" w:hAnsi="Calibri" w:cs="Calibri"/>
          <w:i/>
          <w:iCs/>
          <w:noProof/>
          <w:szCs w:val="24"/>
        </w:rPr>
        <w:t>Int. J. Climatol.</w:t>
      </w:r>
      <w:r w:rsidRPr="00223515">
        <w:rPr>
          <w:rFonts w:ascii="Calibri" w:hAnsi="Calibri" w:cs="Calibri"/>
          <w:noProof/>
          <w:szCs w:val="24"/>
        </w:rPr>
        <w:t>, 37, 4302–4315.</w:t>
      </w:r>
    </w:p>
    <w:p w14:paraId="18DADD0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oden, W.B., Butchart, S.H.M., Stuart, S.N., Vié, J.C., Akçakaya, H.R., Angulo, A., </w:t>
      </w:r>
      <w:r w:rsidRPr="00223515">
        <w:rPr>
          <w:rFonts w:ascii="Calibri" w:hAnsi="Calibri" w:cs="Calibri"/>
          <w:i/>
          <w:iCs/>
          <w:noProof/>
          <w:szCs w:val="24"/>
        </w:rPr>
        <w:t>et al.</w:t>
      </w:r>
      <w:r w:rsidRPr="00223515">
        <w:rPr>
          <w:rFonts w:ascii="Calibri" w:hAnsi="Calibri" w:cs="Calibri"/>
          <w:noProof/>
          <w:szCs w:val="24"/>
        </w:rPr>
        <w:t xml:space="preserve"> (2013). Identifying the World’s Most Climate Change Vulnerable Species: A Systematic Trait-Based Assessment of all Birds, Amphibians and Corals. </w:t>
      </w:r>
      <w:r w:rsidRPr="00223515">
        <w:rPr>
          <w:rFonts w:ascii="Calibri" w:hAnsi="Calibri" w:cs="Calibri"/>
          <w:i/>
          <w:iCs/>
          <w:noProof/>
          <w:szCs w:val="24"/>
        </w:rPr>
        <w:t>PLoS One</w:t>
      </w:r>
      <w:r w:rsidRPr="00223515">
        <w:rPr>
          <w:rFonts w:ascii="Calibri" w:hAnsi="Calibri" w:cs="Calibri"/>
          <w:noProof/>
          <w:szCs w:val="24"/>
        </w:rPr>
        <w:t>.</w:t>
      </w:r>
    </w:p>
    <w:p w14:paraId="1F5DED7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Fox, J. &amp; Monette, G. (1992). Generalized collinearity diagnostics. </w:t>
      </w:r>
      <w:r w:rsidRPr="00223515">
        <w:rPr>
          <w:rFonts w:ascii="Calibri" w:hAnsi="Calibri" w:cs="Calibri"/>
          <w:i/>
          <w:iCs/>
          <w:noProof/>
          <w:szCs w:val="24"/>
        </w:rPr>
        <w:t>J. Am. Stat. Assoc.</w:t>
      </w:r>
    </w:p>
    <w:p w14:paraId="716B0614"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Gonzalez-Suarez, M., Gomez, A. &amp; Revilla, E. (2013). Which intrinsic traits predict vulnerability to extinction depends on the actual threatening processes. </w:t>
      </w:r>
      <w:r w:rsidRPr="00223515">
        <w:rPr>
          <w:rFonts w:ascii="Calibri" w:hAnsi="Calibri" w:cs="Calibri"/>
          <w:i/>
          <w:iCs/>
          <w:noProof/>
          <w:szCs w:val="24"/>
        </w:rPr>
        <w:t>Ecosphere</w:t>
      </w:r>
      <w:r w:rsidRPr="00223515">
        <w:rPr>
          <w:rFonts w:ascii="Calibri" w:hAnsi="Calibri" w:cs="Calibri"/>
          <w:noProof/>
          <w:szCs w:val="24"/>
        </w:rPr>
        <w:t>.</w:t>
      </w:r>
    </w:p>
    <w:p w14:paraId="31D51B0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adfield, J.D. (2010). MCMCglmm: MCMC Methods for Multi-Response GLMMs in R. </w:t>
      </w:r>
      <w:r w:rsidRPr="00223515">
        <w:rPr>
          <w:rFonts w:ascii="Calibri" w:hAnsi="Calibri" w:cs="Calibri"/>
          <w:i/>
          <w:iCs/>
          <w:noProof/>
          <w:szCs w:val="24"/>
        </w:rPr>
        <w:t>J. Stat. Softw.</w:t>
      </w:r>
      <w:r w:rsidRPr="00223515">
        <w:rPr>
          <w:rFonts w:ascii="Calibri" w:hAnsi="Calibri" w:cs="Calibri"/>
          <w:noProof/>
          <w:szCs w:val="24"/>
        </w:rPr>
        <w:t>, 33, 1–22.</w:t>
      </w:r>
    </w:p>
    <w:p w14:paraId="577B0627"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amilton, A.T., Schäfer, R.B., Pyne, M.I., Chessman, B., Kakouei, K., Boersma, K.S., </w:t>
      </w:r>
      <w:r w:rsidRPr="00223515">
        <w:rPr>
          <w:rFonts w:ascii="Calibri" w:hAnsi="Calibri" w:cs="Calibri"/>
          <w:i/>
          <w:iCs/>
          <w:noProof/>
          <w:szCs w:val="24"/>
        </w:rPr>
        <w:t>et al.</w:t>
      </w:r>
      <w:r w:rsidRPr="00223515">
        <w:rPr>
          <w:rFonts w:ascii="Calibri" w:hAnsi="Calibri" w:cs="Calibri"/>
          <w:noProof/>
          <w:szCs w:val="24"/>
        </w:rPr>
        <w:t xml:space="preserve"> (2020). Limitations of trait-based approaches for stressor assessment: The case of freshwater invertebrates and climate drivers. </w:t>
      </w:r>
      <w:r w:rsidRPr="00223515">
        <w:rPr>
          <w:rFonts w:ascii="Calibri" w:hAnsi="Calibri" w:cs="Calibri"/>
          <w:i/>
          <w:iCs/>
          <w:noProof/>
          <w:szCs w:val="24"/>
        </w:rPr>
        <w:t>Glob. Chang. Biol.</w:t>
      </w:r>
      <w:r w:rsidRPr="00223515">
        <w:rPr>
          <w:rFonts w:ascii="Calibri" w:hAnsi="Calibri" w:cs="Calibri"/>
          <w:noProof/>
          <w:szCs w:val="24"/>
        </w:rPr>
        <w:t>, 26, 364–379.</w:t>
      </w:r>
    </w:p>
    <w:p w14:paraId="25A7F6DD"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antak, M.M., McLean, B.S., Li, D. &amp; Guralnick, R.P. (2021). Mammalian body size is determined by interactions between climate, urbanization, and ecological traits. </w:t>
      </w:r>
      <w:r w:rsidRPr="00223515">
        <w:rPr>
          <w:rFonts w:ascii="Calibri" w:hAnsi="Calibri" w:cs="Calibri"/>
          <w:i/>
          <w:iCs/>
          <w:noProof/>
          <w:szCs w:val="24"/>
        </w:rPr>
        <w:t>Commun. Biol.</w:t>
      </w:r>
      <w:r w:rsidRPr="00223515">
        <w:rPr>
          <w:rFonts w:ascii="Calibri" w:hAnsi="Calibri" w:cs="Calibri"/>
          <w:noProof/>
          <w:szCs w:val="24"/>
        </w:rPr>
        <w:t>, 4, 1–10.</w:t>
      </w:r>
    </w:p>
    <w:p w14:paraId="37B636F4"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arfoot, M.B.J., Johnston, A., Balmford, A., Burgess, N.D., Butchart, S.H.M., Dias, M.P., </w:t>
      </w:r>
      <w:r w:rsidRPr="00223515">
        <w:rPr>
          <w:rFonts w:ascii="Calibri" w:hAnsi="Calibri" w:cs="Calibri"/>
          <w:i/>
          <w:iCs/>
          <w:noProof/>
          <w:szCs w:val="24"/>
        </w:rPr>
        <w:t>et al.</w:t>
      </w:r>
      <w:r w:rsidRPr="00223515">
        <w:rPr>
          <w:rFonts w:ascii="Calibri" w:hAnsi="Calibri" w:cs="Calibri"/>
          <w:noProof/>
          <w:szCs w:val="24"/>
        </w:rPr>
        <w:t xml:space="preserve"> (2021). Using the IUCN Red List to map threats to terrestrial vertebrates at global scale. </w:t>
      </w:r>
      <w:r w:rsidRPr="00223515">
        <w:rPr>
          <w:rFonts w:ascii="Calibri" w:hAnsi="Calibri" w:cs="Calibri"/>
          <w:i/>
          <w:iCs/>
          <w:noProof/>
          <w:szCs w:val="24"/>
        </w:rPr>
        <w:t>Nat. Ecol. Evol.</w:t>
      </w:r>
      <w:r w:rsidRPr="00223515">
        <w:rPr>
          <w:rFonts w:ascii="Calibri" w:hAnsi="Calibri" w:cs="Calibri"/>
          <w:noProof/>
          <w:szCs w:val="24"/>
        </w:rPr>
        <w:t>, 5, 1510–1519.</w:t>
      </w:r>
    </w:p>
    <w:p w14:paraId="64671118"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ernández-Yáñez, H., Kim, S.Y. &amp; Che-Castaldo, J.P. (2022). Demographic and life history traits explain patterns in species vulnerability to extinction. </w:t>
      </w:r>
      <w:r w:rsidRPr="00223515">
        <w:rPr>
          <w:rFonts w:ascii="Calibri" w:hAnsi="Calibri" w:cs="Calibri"/>
          <w:i/>
          <w:iCs/>
          <w:noProof/>
          <w:szCs w:val="24"/>
        </w:rPr>
        <w:t>PLoS One</w:t>
      </w:r>
      <w:r w:rsidRPr="00223515">
        <w:rPr>
          <w:rFonts w:ascii="Calibri" w:hAnsi="Calibri" w:cs="Calibri"/>
          <w:noProof/>
          <w:szCs w:val="24"/>
        </w:rPr>
        <w:t>, 17, 1–15.</w:t>
      </w:r>
    </w:p>
    <w:p w14:paraId="6107B97B"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nl-NL"/>
          <w:rPrChange w:id="805" w:author="Etard, Adrienne" w:date="2022-05-12T15:22:00Z">
            <w:rPr>
              <w:rFonts w:ascii="Calibri" w:hAnsi="Calibri" w:cs="Calibri"/>
              <w:noProof/>
              <w:szCs w:val="24"/>
            </w:rPr>
          </w:rPrChange>
        </w:rPr>
      </w:pPr>
      <w:r w:rsidRPr="00223515">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F356C8">
        <w:rPr>
          <w:rFonts w:ascii="Calibri" w:hAnsi="Calibri" w:cs="Calibri"/>
          <w:i/>
          <w:iCs/>
          <w:noProof/>
          <w:szCs w:val="24"/>
          <w:lang w:val="nl-NL"/>
          <w:rPrChange w:id="806" w:author="Etard, Adrienne" w:date="2022-05-12T15:22:00Z">
            <w:rPr>
              <w:rFonts w:ascii="Calibri" w:hAnsi="Calibri" w:cs="Calibri"/>
              <w:i/>
              <w:iCs/>
              <w:noProof/>
              <w:szCs w:val="24"/>
            </w:rPr>
          </w:rPrChange>
        </w:rPr>
        <w:t>Ecol. Evol.</w:t>
      </w:r>
    </w:p>
    <w:p w14:paraId="006395E1"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nl-NL"/>
          <w:rPrChange w:id="807" w:author="Etard, Adrienne" w:date="2022-05-12T15:22:00Z">
            <w:rPr>
              <w:rFonts w:ascii="Calibri" w:hAnsi="Calibri" w:cs="Calibri"/>
              <w:noProof/>
              <w:szCs w:val="24"/>
            </w:rPr>
          </w:rPrChange>
        </w:rPr>
        <w:t xml:space="preserve">Hillaert, J., Hovestadt, T., Vandegehuchte, M.L. &amp; Bonte, D. (2018). </w:t>
      </w:r>
      <w:r w:rsidRPr="00223515">
        <w:rPr>
          <w:rFonts w:ascii="Calibri" w:hAnsi="Calibri" w:cs="Calibri"/>
          <w:noProof/>
          <w:szCs w:val="24"/>
        </w:rPr>
        <w:t xml:space="preserve">Size-dependent movement explains why bigger is better in fragmented landscapes. </w:t>
      </w:r>
      <w:r w:rsidRPr="00223515">
        <w:rPr>
          <w:rFonts w:ascii="Calibri" w:hAnsi="Calibri" w:cs="Calibri"/>
          <w:i/>
          <w:iCs/>
          <w:noProof/>
          <w:szCs w:val="24"/>
        </w:rPr>
        <w:t>Ecol. Evol.</w:t>
      </w:r>
      <w:r w:rsidRPr="00223515">
        <w:rPr>
          <w:rFonts w:ascii="Calibri" w:hAnsi="Calibri" w:cs="Calibri"/>
          <w:noProof/>
          <w:szCs w:val="24"/>
        </w:rPr>
        <w:t>, 8, 10754–10767.</w:t>
      </w:r>
    </w:p>
    <w:p w14:paraId="0779855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udson, L.N., Newbold, T., Contu, S., Hill, S.L.L., Lysenko, I., De Palma, A., </w:t>
      </w:r>
      <w:r w:rsidRPr="00223515">
        <w:rPr>
          <w:rFonts w:ascii="Calibri" w:hAnsi="Calibri" w:cs="Calibri"/>
          <w:i/>
          <w:iCs/>
          <w:noProof/>
          <w:szCs w:val="24"/>
        </w:rPr>
        <w:t>et al.</w:t>
      </w:r>
      <w:r w:rsidRPr="00223515">
        <w:rPr>
          <w:rFonts w:ascii="Calibri" w:hAnsi="Calibri" w:cs="Calibri"/>
          <w:noProof/>
          <w:szCs w:val="24"/>
        </w:rPr>
        <w:t xml:space="preserve"> (2014). The PREDICTS database: A global database of how local terrestrial biodiversity responds to human impacts. </w:t>
      </w:r>
      <w:r w:rsidRPr="00223515">
        <w:rPr>
          <w:rFonts w:ascii="Calibri" w:hAnsi="Calibri" w:cs="Calibri"/>
          <w:i/>
          <w:iCs/>
          <w:noProof/>
          <w:szCs w:val="24"/>
        </w:rPr>
        <w:t>Ecol. Evol.</w:t>
      </w:r>
    </w:p>
    <w:p w14:paraId="5BFC778D"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Hudson, L.N., Newbold, T., Contu, S., Hill, S.L.L., Lysenko, I., De Palma, A., </w:t>
      </w:r>
      <w:r w:rsidRPr="00223515">
        <w:rPr>
          <w:rFonts w:ascii="Calibri" w:hAnsi="Calibri" w:cs="Calibri"/>
          <w:i/>
          <w:iCs/>
          <w:noProof/>
          <w:szCs w:val="24"/>
        </w:rPr>
        <w:t>et al.</w:t>
      </w:r>
      <w:r w:rsidRPr="00223515">
        <w:rPr>
          <w:rFonts w:ascii="Calibri" w:hAnsi="Calibri" w:cs="Calibri"/>
          <w:noProof/>
          <w:szCs w:val="24"/>
        </w:rPr>
        <w:t xml:space="preserve"> (2017). The database of the PREDICTS (Projecting Responses of Ecological Diversity In Changing Terrestrial Systems) project. </w:t>
      </w:r>
      <w:r w:rsidRPr="00223515">
        <w:rPr>
          <w:rFonts w:ascii="Calibri" w:hAnsi="Calibri" w:cs="Calibri"/>
          <w:i/>
          <w:iCs/>
          <w:noProof/>
          <w:szCs w:val="24"/>
        </w:rPr>
        <w:t>Ecol. Evol.</w:t>
      </w:r>
    </w:p>
    <w:p w14:paraId="7F833F7D"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IUCN. (2020). </w:t>
      </w:r>
      <w:r w:rsidRPr="00223515">
        <w:rPr>
          <w:rFonts w:ascii="Calibri" w:hAnsi="Calibri" w:cs="Calibri"/>
          <w:i/>
          <w:iCs/>
          <w:noProof/>
          <w:szCs w:val="24"/>
        </w:rPr>
        <w:t>The IUCN Red List of Threatened Species. Version 2020-2</w:t>
      </w:r>
      <w:r w:rsidRPr="00223515">
        <w:rPr>
          <w:rFonts w:ascii="Calibri" w:hAnsi="Calibri" w:cs="Calibri"/>
          <w:noProof/>
          <w:szCs w:val="24"/>
        </w:rPr>
        <w:t xml:space="preserve">. </w:t>
      </w:r>
      <w:r w:rsidRPr="00223515">
        <w:rPr>
          <w:rFonts w:ascii="Calibri" w:hAnsi="Calibri" w:cs="Calibri"/>
          <w:i/>
          <w:iCs/>
          <w:noProof/>
          <w:szCs w:val="24"/>
        </w:rPr>
        <w:t>https//www.iucnredlist.org. Downloaded 09 July</w:t>
      </w:r>
      <w:r w:rsidRPr="00223515">
        <w:rPr>
          <w:rFonts w:ascii="Calibri" w:hAnsi="Calibri" w:cs="Calibri"/>
          <w:noProof/>
          <w:szCs w:val="24"/>
        </w:rPr>
        <w:t>.</w:t>
      </w:r>
    </w:p>
    <w:p w14:paraId="6927A92D"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Jenkins, D.G., Brescacin, C.R., Duxbury, C. V., Elliott, J.A., Evans, J.A., Grablow, K.R., </w:t>
      </w:r>
      <w:r w:rsidRPr="00223515">
        <w:rPr>
          <w:rFonts w:ascii="Calibri" w:hAnsi="Calibri" w:cs="Calibri"/>
          <w:i/>
          <w:iCs/>
          <w:noProof/>
          <w:szCs w:val="24"/>
        </w:rPr>
        <w:t>et al.</w:t>
      </w:r>
      <w:r w:rsidRPr="00223515">
        <w:rPr>
          <w:rFonts w:ascii="Calibri" w:hAnsi="Calibri" w:cs="Calibri"/>
          <w:noProof/>
          <w:szCs w:val="24"/>
        </w:rPr>
        <w:t xml:space="preserve"> (2007). Does size matter for dispersal distance? </w:t>
      </w:r>
      <w:r w:rsidRPr="00223515">
        <w:rPr>
          <w:rFonts w:ascii="Calibri" w:hAnsi="Calibri" w:cs="Calibri"/>
          <w:i/>
          <w:iCs/>
          <w:noProof/>
          <w:szCs w:val="24"/>
        </w:rPr>
        <w:t>Glob. Ecol. Biogeogr.</w:t>
      </w:r>
      <w:r w:rsidRPr="00223515">
        <w:rPr>
          <w:rFonts w:ascii="Calibri" w:hAnsi="Calibri" w:cs="Calibri"/>
          <w:noProof/>
          <w:szCs w:val="24"/>
        </w:rPr>
        <w:t>, 16, 415–425.</w:t>
      </w:r>
    </w:p>
    <w:p w14:paraId="31920C7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Jetz, W. &amp; Pyron, R.A. (2018). The interplay of past diversification and evolutionary isolation with present imperilment across the amphibian tree of life. </w:t>
      </w:r>
      <w:r w:rsidRPr="00223515">
        <w:rPr>
          <w:rFonts w:ascii="Calibri" w:hAnsi="Calibri" w:cs="Calibri"/>
          <w:i/>
          <w:iCs/>
          <w:noProof/>
          <w:szCs w:val="24"/>
        </w:rPr>
        <w:t>Nat. Ecol. Evol.</w:t>
      </w:r>
    </w:p>
    <w:p w14:paraId="4AF551B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Jetz, W., Thomas, G.H., Joy, J.B., Hartmann, K. &amp; Mooers, A.O. (2012). The global diversity of birds in </w:t>
      </w:r>
      <w:r w:rsidRPr="00223515">
        <w:rPr>
          <w:rFonts w:ascii="Calibri" w:hAnsi="Calibri" w:cs="Calibri"/>
          <w:noProof/>
          <w:szCs w:val="24"/>
        </w:rPr>
        <w:lastRenderedPageBreak/>
        <w:t xml:space="preserve">space and time. </w:t>
      </w:r>
      <w:r w:rsidRPr="00223515">
        <w:rPr>
          <w:rFonts w:ascii="Calibri" w:hAnsi="Calibri" w:cs="Calibri"/>
          <w:i/>
          <w:iCs/>
          <w:noProof/>
          <w:szCs w:val="24"/>
        </w:rPr>
        <w:t>Nature</w:t>
      </w:r>
      <w:r w:rsidRPr="00223515">
        <w:rPr>
          <w:rFonts w:ascii="Calibri" w:hAnsi="Calibri" w:cs="Calibri"/>
          <w:noProof/>
          <w:szCs w:val="24"/>
        </w:rPr>
        <w:t>.</w:t>
      </w:r>
    </w:p>
    <w:p w14:paraId="404D294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Leroy, B., Meynard, C.N., Bellard, C. &amp; Courchamp, F. (2016). virtualspecies, an R package to generate virtual species distributions. </w:t>
      </w:r>
      <w:r w:rsidRPr="00223515">
        <w:rPr>
          <w:rFonts w:ascii="Calibri" w:hAnsi="Calibri" w:cs="Calibri"/>
          <w:i/>
          <w:iCs/>
          <w:noProof/>
          <w:szCs w:val="24"/>
        </w:rPr>
        <w:t>Ecography (Cop.).</w:t>
      </w:r>
      <w:r w:rsidRPr="00223515">
        <w:rPr>
          <w:rFonts w:ascii="Calibri" w:hAnsi="Calibri" w:cs="Calibri"/>
          <w:noProof/>
          <w:szCs w:val="24"/>
        </w:rPr>
        <w:t>, 39, 599–607.</w:t>
      </w:r>
    </w:p>
    <w:p w14:paraId="6B3496E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Leung, B., Hargreaves, A.L., Greenberg, D.A., McGill, B., Dornelas, M. &amp; Freeman, R. (2020). Clustered versus catastrophic global vertebrate declines. </w:t>
      </w:r>
      <w:r w:rsidRPr="00223515">
        <w:rPr>
          <w:rFonts w:ascii="Calibri" w:hAnsi="Calibri" w:cs="Calibri"/>
          <w:i/>
          <w:iCs/>
          <w:noProof/>
          <w:szCs w:val="24"/>
        </w:rPr>
        <w:t>Nature</w:t>
      </w:r>
      <w:r w:rsidRPr="00223515">
        <w:rPr>
          <w:rFonts w:ascii="Calibri" w:hAnsi="Calibri" w:cs="Calibri"/>
          <w:noProof/>
          <w:szCs w:val="24"/>
        </w:rPr>
        <w:t>, 588, 267–271.</w:t>
      </w:r>
    </w:p>
    <w:p w14:paraId="5B8DF22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Li, G., Fang, C., Li, Y., Wang, Z., Sun, S., He, S., </w:t>
      </w:r>
      <w:r w:rsidRPr="00223515">
        <w:rPr>
          <w:rFonts w:ascii="Calibri" w:hAnsi="Calibri" w:cs="Calibri"/>
          <w:i/>
          <w:iCs/>
          <w:noProof/>
          <w:szCs w:val="24"/>
        </w:rPr>
        <w:t>et al.</w:t>
      </w:r>
      <w:r w:rsidRPr="00223515">
        <w:rPr>
          <w:rFonts w:ascii="Calibri" w:hAnsi="Calibri" w:cs="Calibri"/>
          <w:noProof/>
          <w:szCs w:val="24"/>
        </w:rPr>
        <w:t xml:space="preserve"> (2022). Global impacts of future urban expansion on terrestrial vertebrate diversity. </w:t>
      </w:r>
      <w:r w:rsidRPr="00223515">
        <w:rPr>
          <w:rFonts w:ascii="Calibri" w:hAnsi="Calibri" w:cs="Calibri"/>
          <w:i/>
          <w:iCs/>
          <w:noProof/>
          <w:szCs w:val="24"/>
        </w:rPr>
        <w:t>Nat. Commun.</w:t>
      </w:r>
      <w:r w:rsidRPr="00223515">
        <w:rPr>
          <w:rFonts w:ascii="Calibri" w:hAnsi="Calibri" w:cs="Calibri"/>
          <w:noProof/>
          <w:szCs w:val="24"/>
        </w:rPr>
        <w:t>, 13, 1–12.</w:t>
      </w:r>
    </w:p>
    <w:p w14:paraId="6F8FEB6E"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it-IT"/>
          <w:rPrChange w:id="808" w:author="Etard, Adrienne" w:date="2022-05-12T15:22:00Z">
            <w:rPr>
              <w:rFonts w:ascii="Calibri" w:hAnsi="Calibri" w:cs="Calibri"/>
              <w:noProof/>
              <w:szCs w:val="24"/>
            </w:rPr>
          </w:rPrChange>
        </w:rPr>
      </w:pPr>
      <w:r w:rsidRPr="00223515">
        <w:rPr>
          <w:rFonts w:ascii="Calibri" w:hAnsi="Calibri" w:cs="Calibri"/>
          <w:noProof/>
          <w:szCs w:val="24"/>
        </w:rPr>
        <w:t xml:space="preserve">MacLean, S.A. &amp; Beissinger, S.R. (2017). Species’ traits as predictors of range shifts under contemporary climate change: A review and meta-analysis. </w:t>
      </w:r>
      <w:r w:rsidRPr="00F356C8">
        <w:rPr>
          <w:rFonts w:ascii="Calibri" w:hAnsi="Calibri" w:cs="Calibri"/>
          <w:i/>
          <w:iCs/>
          <w:noProof/>
          <w:szCs w:val="24"/>
          <w:lang w:val="it-IT"/>
          <w:rPrChange w:id="809" w:author="Etard, Adrienne" w:date="2022-05-12T15:22:00Z">
            <w:rPr>
              <w:rFonts w:ascii="Calibri" w:hAnsi="Calibri" w:cs="Calibri"/>
              <w:i/>
              <w:iCs/>
              <w:noProof/>
              <w:szCs w:val="24"/>
            </w:rPr>
          </w:rPrChange>
        </w:rPr>
        <w:t>Glob. Chang. Biol.</w:t>
      </w:r>
      <w:r w:rsidRPr="00F356C8">
        <w:rPr>
          <w:rFonts w:ascii="Calibri" w:hAnsi="Calibri" w:cs="Calibri"/>
          <w:noProof/>
          <w:szCs w:val="24"/>
          <w:lang w:val="it-IT"/>
          <w:rPrChange w:id="810" w:author="Etard, Adrienne" w:date="2022-05-12T15:22:00Z">
            <w:rPr>
              <w:rFonts w:ascii="Calibri" w:hAnsi="Calibri" w:cs="Calibri"/>
              <w:noProof/>
              <w:szCs w:val="24"/>
            </w:rPr>
          </w:rPrChange>
        </w:rPr>
        <w:t>, 23, 4094–4105.</w:t>
      </w:r>
    </w:p>
    <w:p w14:paraId="7F47C14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it-IT"/>
          <w:rPrChange w:id="811" w:author="Etard, Adrienne" w:date="2022-05-12T15:22:00Z">
            <w:rPr>
              <w:rFonts w:ascii="Calibri" w:hAnsi="Calibri" w:cs="Calibri"/>
              <w:noProof/>
              <w:szCs w:val="24"/>
            </w:rPr>
          </w:rPrChange>
        </w:rPr>
        <w:t xml:space="preserve">Di Marco, M., Pacifici, M., Maiorano, L. &amp; Rondinini, C. (2021). </w:t>
      </w:r>
      <w:r w:rsidRPr="00223515">
        <w:rPr>
          <w:rFonts w:ascii="Calibri" w:hAnsi="Calibri" w:cs="Calibri"/>
          <w:noProof/>
          <w:szCs w:val="24"/>
        </w:rPr>
        <w:t xml:space="preserve">Drivers of change in the realised climatic niche of terrestrial mammals. </w:t>
      </w:r>
      <w:r w:rsidRPr="00223515">
        <w:rPr>
          <w:rFonts w:ascii="Calibri" w:hAnsi="Calibri" w:cs="Calibri"/>
          <w:i/>
          <w:iCs/>
          <w:noProof/>
          <w:szCs w:val="24"/>
        </w:rPr>
        <w:t>Ecography (Cop.).</w:t>
      </w:r>
      <w:r w:rsidRPr="00223515">
        <w:rPr>
          <w:rFonts w:ascii="Calibri" w:hAnsi="Calibri" w:cs="Calibri"/>
          <w:noProof/>
          <w:szCs w:val="24"/>
        </w:rPr>
        <w:t>, 44, 1180–1190.</w:t>
      </w:r>
    </w:p>
    <w:p w14:paraId="7ECFF8B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Matich, P. &amp; Schalk, C.M. (2019). Move it or lose it: Interspecific variation in risk response of pond-breeding anurans. </w:t>
      </w:r>
      <w:r w:rsidRPr="00223515">
        <w:rPr>
          <w:rFonts w:ascii="Calibri" w:hAnsi="Calibri" w:cs="Calibri"/>
          <w:i/>
          <w:iCs/>
          <w:noProof/>
          <w:szCs w:val="24"/>
        </w:rPr>
        <w:t>PeerJ</w:t>
      </w:r>
      <w:r w:rsidRPr="00223515">
        <w:rPr>
          <w:rFonts w:ascii="Calibri" w:hAnsi="Calibri" w:cs="Calibri"/>
          <w:noProof/>
          <w:szCs w:val="24"/>
        </w:rPr>
        <w:t>, 7, 1–16.</w:t>
      </w:r>
    </w:p>
    <w:p w14:paraId="0B84AE64"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Maxwell, S.L., Fuller, R.A., Brooks, T.M. &amp; Watson, J.E.M. (2016). Biodiversity: The ravages of guns, nets and bulldozers. </w:t>
      </w:r>
      <w:r w:rsidRPr="00223515">
        <w:rPr>
          <w:rFonts w:ascii="Calibri" w:hAnsi="Calibri" w:cs="Calibri"/>
          <w:i/>
          <w:iCs/>
          <w:noProof/>
          <w:szCs w:val="24"/>
        </w:rPr>
        <w:t>Nature</w:t>
      </w:r>
      <w:r w:rsidRPr="00223515">
        <w:rPr>
          <w:rFonts w:ascii="Calibri" w:hAnsi="Calibri" w:cs="Calibri"/>
          <w:noProof/>
          <w:szCs w:val="24"/>
        </w:rPr>
        <w:t>.</w:t>
      </w:r>
    </w:p>
    <w:p w14:paraId="7C22F131"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Mccain, C.M. &amp; King, S.R.B. (2014). Body size and activity times mediate mammalian responses to climate change. </w:t>
      </w:r>
      <w:r w:rsidRPr="00223515">
        <w:rPr>
          <w:rFonts w:ascii="Calibri" w:hAnsi="Calibri" w:cs="Calibri"/>
          <w:i/>
          <w:iCs/>
          <w:noProof/>
          <w:szCs w:val="24"/>
        </w:rPr>
        <w:t>Glob. Chang. Biol.</w:t>
      </w:r>
    </w:p>
    <w:p w14:paraId="638BCDD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Merckx, T., Souffreau, C., Kaiser, A., Baardsen, L.F., Backeljau, T., Bonte, D., </w:t>
      </w:r>
      <w:r w:rsidRPr="00223515">
        <w:rPr>
          <w:rFonts w:ascii="Calibri" w:hAnsi="Calibri" w:cs="Calibri"/>
          <w:i/>
          <w:iCs/>
          <w:noProof/>
          <w:szCs w:val="24"/>
        </w:rPr>
        <w:t>et al.</w:t>
      </w:r>
      <w:r w:rsidRPr="00223515">
        <w:rPr>
          <w:rFonts w:ascii="Calibri" w:hAnsi="Calibri" w:cs="Calibri"/>
          <w:noProof/>
          <w:szCs w:val="24"/>
        </w:rPr>
        <w:t xml:space="preserve"> (2018). Body-size shifts in aquatic and terrestrial urban communities. </w:t>
      </w:r>
      <w:r w:rsidRPr="00223515">
        <w:rPr>
          <w:rFonts w:ascii="Calibri" w:hAnsi="Calibri" w:cs="Calibri"/>
          <w:i/>
          <w:iCs/>
          <w:noProof/>
          <w:szCs w:val="24"/>
        </w:rPr>
        <w:t>Nature</w:t>
      </w:r>
      <w:r w:rsidRPr="00223515">
        <w:rPr>
          <w:rFonts w:ascii="Calibri" w:hAnsi="Calibri" w:cs="Calibri"/>
          <w:noProof/>
          <w:szCs w:val="24"/>
        </w:rPr>
        <w:t>.</w:t>
      </w:r>
    </w:p>
    <w:p w14:paraId="0564F127"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it-IT"/>
          <w:rPrChange w:id="812" w:author="Etard, Adrienne" w:date="2022-05-12T15:22:00Z">
            <w:rPr>
              <w:rFonts w:ascii="Calibri" w:hAnsi="Calibri" w:cs="Calibri"/>
              <w:noProof/>
              <w:szCs w:val="24"/>
            </w:rPr>
          </w:rPrChange>
        </w:rPr>
        <w:t xml:space="preserve">Morelli, F., Benedetti, Y., Hanson, J.O. &amp; Fuller, R.A. (2021). </w:t>
      </w:r>
      <w:r w:rsidRPr="00223515">
        <w:rPr>
          <w:rFonts w:ascii="Calibri" w:hAnsi="Calibri" w:cs="Calibri"/>
          <w:noProof/>
          <w:szCs w:val="24"/>
        </w:rPr>
        <w:t xml:space="preserve">Global distribution and conservation of avian diet specialization. </w:t>
      </w:r>
      <w:r w:rsidRPr="00223515">
        <w:rPr>
          <w:rFonts w:ascii="Calibri" w:hAnsi="Calibri" w:cs="Calibri"/>
          <w:i/>
          <w:iCs/>
          <w:noProof/>
          <w:szCs w:val="24"/>
        </w:rPr>
        <w:t>Conserv. Lett.</w:t>
      </w:r>
      <w:r w:rsidRPr="00223515">
        <w:rPr>
          <w:rFonts w:ascii="Calibri" w:hAnsi="Calibri" w:cs="Calibri"/>
          <w:noProof/>
          <w:szCs w:val="24"/>
        </w:rPr>
        <w:t>, 14, 1–12.</w:t>
      </w:r>
    </w:p>
    <w:p w14:paraId="0C840730"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Newbold, T. (2018). Future effects of climate and land-use change on terrestrial vertebrate community diversity under different scenarios. </w:t>
      </w:r>
      <w:r w:rsidRPr="00223515">
        <w:rPr>
          <w:rFonts w:ascii="Calibri" w:hAnsi="Calibri" w:cs="Calibri"/>
          <w:i/>
          <w:iCs/>
          <w:noProof/>
          <w:szCs w:val="24"/>
        </w:rPr>
        <w:t>Proc. R. Soc. London Ser. B, Biol. Sci.</w:t>
      </w:r>
      <w:r w:rsidRPr="00223515">
        <w:rPr>
          <w:rFonts w:ascii="Calibri" w:hAnsi="Calibri" w:cs="Calibri"/>
          <w:noProof/>
          <w:szCs w:val="24"/>
        </w:rPr>
        <w:t>, 20180792.</w:t>
      </w:r>
    </w:p>
    <w:p w14:paraId="401481B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Newbold, T., Hudson, L.N., Contu, S., Hill, S.L.L., Beck, J., Liu, Y., </w:t>
      </w:r>
      <w:r w:rsidRPr="00223515">
        <w:rPr>
          <w:rFonts w:ascii="Calibri" w:hAnsi="Calibri" w:cs="Calibri"/>
          <w:i/>
          <w:iCs/>
          <w:noProof/>
          <w:szCs w:val="24"/>
        </w:rPr>
        <w:t>et al.</w:t>
      </w:r>
      <w:r w:rsidRPr="00223515">
        <w:rPr>
          <w:rFonts w:ascii="Calibri" w:hAnsi="Calibri" w:cs="Calibri"/>
          <w:noProof/>
          <w:szCs w:val="24"/>
        </w:rPr>
        <w:t xml:space="preserve"> (2018). Widespread winners and narrow-ranged losers: Land use homogenizes biodiversity in local assemblages worldwide. </w:t>
      </w:r>
      <w:r w:rsidRPr="00223515">
        <w:rPr>
          <w:rFonts w:ascii="Calibri" w:hAnsi="Calibri" w:cs="Calibri"/>
          <w:i/>
          <w:iCs/>
          <w:noProof/>
          <w:szCs w:val="24"/>
        </w:rPr>
        <w:t>PLoS Biol.</w:t>
      </w:r>
    </w:p>
    <w:p w14:paraId="6DC256E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Newbold, T., Hudson, L.N., Hill, S.L., Contu, S., Lysenko, I., Senior, R. a, </w:t>
      </w:r>
      <w:r w:rsidRPr="00223515">
        <w:rPr>
          <w:rFonts w:ascii="Calibri" w:hAnsi="Calibri" w:cs="Calibri"/>
          <w:i/>
          <w:iCs/>
          <w:noProof/>
          <w:szCs w:val="24"/>
        </w:rPr>
        <w:t>et al.</w:t>
      </w:r>
      <w:r w:rsidRPr="00223515">
        <w:rPr>
          <w:rFonts w:ascii="Calibri" w:hAnsi="Calibri" w:cs="Calibri"/>
          <w:noProof/>
          <w:szCs w:val="24"/>
        </w:rPr>
        <w:t xml:space="preserve"> (2015). Global effects of land use on local terrestrial biodiversity. </w:t>
      </w:r>
      <w:r w:rsidRPr="00223515">
        <w:rPr>
          <w:rFonts w:ascii="Calibri" w:hAnsi="Calibri" w:cs="Calibri"/>
          <w:i/>
          <w:iCs/>
          <w:noProof/>
          <w:szCs w:val="24"/>
        </w:rPr>
        <w:t>Nature</w:t>
      </w:r>
      <w:r w:rsidRPr="00223515">
        <w:rPr>
          <w:rFonts w:ascii="Calibri" w:hAnsi="Calibri" w:cs="Calibri"/>
          <w:noProof/>
          <w:szCs w:val="24"/>
        </w:rPr>
        <w:t>.</w:t>
      </w:r>
    </w:p>
    <w:p w14:paraId="538C9F94"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Newbold, T., Scharlemann, J.P.W., Butchart, S.H.M., Sekercioğlu, C.H., Alkemade, R., Booth, H., </w:t>
      </w:r>
      <w:r w:rsidRPr="00223515">
        <w:rPr>
          <w:rFonts w:ascii="Calibri" w:hAnsi="Calibri" w:cs="Calibri"/>
          <w:i/>
          <w:iCs/>
          <w:noProof/>
          <w:szCs w:val="24"/>
        </w:rPr>
        <w:t>et al.</w:t>
      </w:r>
      <w:r w:rsidRPr="00223515">
        <w:rPr>
          <w:rFonts w:ascii="Calibri" w:hAnsi="Calibri" w:cs="Calibri"/>
          <w:noProof/>
          <w:szCs w:val="24"/>
        </w:rPr>
        <w:t xml:space="preserve"> (2013). Ecological traits affect the response of tropical forest bird species to land-use intensity. </w:t>
      </w:r>
      <w:r w:rsidRPr="00223515">
        <w:rPr>
          <w:rFonts w:ascii="Calibri" w:hAnsi="Calibri" w:cs="Calibri"/>
          <w:i/>
          <w:iCs/>
          <w:noProof/>
          <w:szCs w:val="24"/>
        </w:rPr>
        <w:t>Proc. Biol. Sci.</w:t>
      </w:r>
    </w:p>
    <w:p w14:paraId="54D2CB81"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it-IT"/>
          <w:rPrChange w:id="813" w:author="Etard, Adrienne" w:date="2022-05-12T15:22:00Z">
            <w:rPr>
              <w:rFonts w:ascii="Calibri" w:hAnsi="Calibri" w:cs="Calibri"/>
              <w:noProof/>
              <w:szCs w:val="24"/>
            </w:rPr>
          </w:rPrChange>
        </w:rPr>
      </w:pPr>
      <w:r w:rsidRPr="00223515">
        <w:rPr>
          <w:rFonts w:ascii="Calibri" w:hAnsi="Calibri" w:cs="Calibri"/>
          <w:noProof/>
          <w:szCs w:val="24"/>
        </w:rPr>
        <w:t xml:space="preserve">Nowakowski, A.J., Thompson, M.E., Donnelly, M.A. &amp; Todd, B.D. (2017). Amphibian sensitivity to habitat modification is associated with population trends and species traits. </w:t>
      </w:r>
      <w:r w:rsidRPr="00F356C8">
        <w:rPr>
          <w:rFonts w:ascii="Calibri" w:hAnsi="Calibri" w:cs="Calibri"/>
          <w:i/>
          <w:iCs/>
          <w:noProof/>
          <w:szCs w:val="24"/>
          <w:lang w:val="it-IT"/>
          <w:rPrChange w:id="814" w:author="Etard, Adrienne" w:date="2022-05-12T15:22:00Z">
            <w:rPr>
              <w:rFonts w:ascii="Calibri" w:hAnsi="Calibri" w:cs="Calibri"/>
              <w:i/>
              <w:iCs/>
              <w:noProof/>
              <w:szCs w:val="24"/>
            </w:rPr>
          </w:rPrChange>
        </w:rPr>
        <w:t>Glob. Ecol. Biogeogr.</w:t>
      </w:r>
    </w:p>
    <w:p w14:paraId="35D5EC6E"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it-IT"/>
          <w:rPrChange w:id="815" w:author="Etard, Adrienne" w:date="2022-05-12T15:22:00Z">
            <w:rPr>
              <w:rFonts w:ascii="Calibri" w:hAnsi="Calibri" w:cs="Calibri"/>
              <w:noProof/>
              <w:szCs w:val="24"/>
            </w:rPr>
          </w:rPrChange>
        </w:rPr>
        <w:t xml:space="preserve">Oliveira, B.F., São-Pedro, V.A., Santos-Barrera, G., Penone, C. &amp; Costa, G.C. (2017). </w:t>
      </w:r>
      <w:r w:rsidRPr="00223515">
        <w:rPr>
          <w:rFonts w:ascii="Calibri" w:hAnsi="Calibri" w:cs="Calibri"/>
          <w:noProof/>
          <w:szCs w:val="24"/>
        </w:rPr>
        <w:t xml:space="preserve">AmphiBIO, a global database for amphibian ecological traits. </w:t>
      </w:r>
      <w:r w:rsidRPr="00223515">
        <w:rPr>
          <w:rFonts w:ascii="Calibri" w:hAnsi="Calibri" w:cs="Calibri"/>
          <w:i/>
          <w:iCs/>
          <w:noProof/>
          <w:szCs w:val="24"/>
        </w:rPr>
        <w:t>Sci. Data</w:t>
      </w:r>
      <w:r w:rsidRPr="00223515">
        <w:rPr>
          <w:rFonts w:ascii="Calibri" w:hAnsi="Calibri" w:cs="Calibri"/>
          <w:noProof/>
          <w:szCs w:val="24"/>
        </w:rPr>
        <w:t>.</w:t>
      </w:r>
    </w:p>
    <w:p w14:paraId="6ADC064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Orme, C.D.L. (2012). The caper package: comparative analyses in phylogenetics and evolution in R. See http://caper.r-forge.r-project.org/. </w:t>
      </w:r>
      <w:r w:rsidRPr="00223515">
        <w:rPr>
          <w:rFonts w:ascii="Calibri" w:hAnsi="Calibri" w:cs="Calibri"/>
          <w:i/>
          <w:iCs/>
          <w:noProof/>
          <w:szCs w:val="24"/>
        </w:rPr>
        <w:t>Http://Caper.R-Forge.R-Project.Org/.</w:t>
      </w:r>
      <w:r w:rsidRPr="00223515">
        <w:rPr>
          <w:rFonts w:ascii="Calibri" w:hAnsi="Calibri" w:cs="Calibri"/>
          <w:noProof/>
          <w:szCs w:val="24"/>
        </w:rPr>
        <w:t>, 1–36.</w:t>
      </w:r>
    </w:p>
    <w:p w14:paraId="15E90B10"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Pacifici, M., Visconti, P., Butchart, S.H.M., Watson, J.E.M., Cassola, F.M. &amp; Rondinini, C. (2017). Species’ traits influenced their response to recent climate change. </w:t>
      </w:r>
      <w:r w:rsidRPr="00223515">
        <w:rPr>
          <w:rFonts w:ascii="Calibri" w:hAnsi="Calibri" w:cs="Calibri"/>
          <w:i/>
          <w:iCs/>
          <w:noProof/>
          <w:szCs w:val="24"/>
        </w:rPr>
        <w:t>Nat. Clim. Chang.</w:t>
      </w:r>
    </w:p>
    <w:p w14:paraId="285A2CAC"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lastRenderedPageBreak/>
        <w:t xml:space="preserve">Pagel, M. (1999). Inferring the historical patterns of biological evolution. </w:t>
      </w:r>
      <w:r w:rsidRPr="00223515">
        <w:rPr>
          <w:rFonts w:ascii="Calibri" w:hAnsi="Calibri" w:cs="Calibri"/>
          <w:i/>
          <w:iCs/>
          <w:noProof/>
          <w:szCs w:val="24"/>
        </w:rPr>
        <w:t>Nature</w:t>
      </w:r>
      <w:r w:rsidRPr="00223515">
        <w:rPr>
          <w:rFonts w:ascii="Calibri" w:hAnsi="Calibri" w:cs="Calibri"/>
          <w:noProof/>
          <w:szCs w:val="24"/>
        </w:rPr>
        <w:t>.</w:t>
      </w:r>
    </w:p>
    <w:p w14:paraId="26707D61"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Pearson, R.G., Stanton, J.C., Shoemaker, K.T., Aiello-Lammens, M.E., Ersts, P.J., Horning, N., </w:t>
      </w:r>
      <w:r w:rsidRPr="00223515">
        <w:rPr>
          <w:rFonts w:ascii="Calibri" w:hAnsi="Calibri" w:cs="Calibri"/>
          <w:i/>
          <w:iCs/>
          <w:noProof/>
          <w:szCs w:val="24"/>
        </w:rPr>
        <w:t>et al.</w:t>
      </w:r>
      <w:r w:rsidRPr="00223515">
        <w:rPr>
          <w:rFonts w:ascii="Calibri" w:hAnsi="Calibri" w:cs="Calibri"/>
          <w:noProof/>
          <w:szCs w:val="24"/>
        </w:rPr>
        <w:t xml:space="preserve"> (2014). Life history and spatial traits predict extinction risk due to climate change. </w:t>
      </w:r>
      <w:r w:rsidRPr="00223515">
        <w:rPr>
          <w:rFonts w:ascii="Calibri" w:hAnsi="Calibri" w:cs="Calibri"/>
          <w:i/>
          <w:iCs/>
          <w:noProof/>
          <w:szCs w:val="24"/>
        </w:rPr>
        <w:t>Nat. Clim. Chang.</w:t>
      </w:r>
    </w:p>
    <w:p w14:paraId="4486C33C"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Penone, C., Davidson, A.D., Shoemaker, K.T., Di Marco, M., Rondinini, C., Brooks, T.M., </w:t>
      </w:r>
      <w:r w:rsidRPr="00223515">
        <w:rPr>
          <w:rFonts w:ascii="Calibri" w:hAnsi="Calibri" w:cs="Calibri"/>
          <w:i/>
          <w:iCs/>
          <w:noProof/>
          <w:szCs w:val="24"/>
        </w:rPr>
        <w:t>et al.</w:t>
      </w:r>
      <w:r w:rsidRPr="00223515">
        <w:rPr>
          <w:rFonts w:ascii="Calibri" w:hAnsi="Calibri" w:cs="Calibri"/>
          <w:noProof/>
          <w:szCs w:val="24"/>
        </w:rPr>
        <w:t xml:space="preserve"> (2014). Imputation of missing data in life-history trait datasets: Which approach performs the best? </w:t>
      </w:r>
      <w:r w:rsidRPr="00223515">
        <w:rPr>
          <w:rFonts w:ascii="Calibri" w:hAnsi="Calibri" w:cs="Calibri"/>
          <w:i/>
          <w:iCs/>
          <w:noProof/>
          <w:szCs w:val="24"/>
        </w:rPr>
        <w:t>Methods Ecol. Evol.</w:t>
      </w:r>
    </w:p>
    <w:p w14:paraId="00FCBC34"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Powers, R.P. &amp; Jetz, W. (2019). Global habitat loss and extinction risk of terrestrial vertebrates under future land-use-change scenarios. </w:t>
      </w:r>
      <w:r w:rsidRPr="00223515">
        <w:rPr>
          <w:rFonts w:ascii="Calibri" w:hAnsi="Calibri" w:cs="Calibri"/>
          <w:i/>
          <w:iCs/>
          <w:noProof/>
          <w:szCs w:val="24"/>
        </w:rPr>
        <w:t>Nat. Clim. Chang.</w:t>
      </w:r>
      <w:r w:rsidRPr="00223515">
        <w:rPr>
          <w:rFonts w:ascii="Calibri" w:hAnsi="Calibri" w:cs="Calibri"/>
          <w:noProof/>
          <w:szCs w:val="24"/>
        </w:rPr>
        <w:t>, 9, 323–329.</w:t>
      </w:r>
    </w:p>
    <w:p w14:paraId="7ACCBD7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Quesnelle, P.E., Lindsay, K.E. &amp; Fahrig, L. (2014). Low reproductive rate predicts species sensitivity to habitat loss: A meta-analysis of wetland vertebrates. </w:t>
      </w:r>
      <w:r w:rsidRPr="00223515">
        <w:rPr>
          <w:rFonts w:ascii="Calibri" w:hAnsi="Calibri" w:cs="Calibri"/>
          <w:i/>
          <w:iCs/>
          <w:noProof/>
          <w:szCs w:val="24"/>
        </w:rPr>
        <w:t>PLoS One</w:t>
      </w:r>
      <w:r w:rsidRPr="00223515">
        <w:rPr>
          <w:rFonts w:ascii="Calibri" w:hAnsi="Calibri" w:cs="Calibri"/>
          <w:noProof/>
          <w:szCs w:val="24"/>
        </w:rPr>
        <w:t>.</w:t>
      </w:r>
    </w:p>
    <w:p w14:paraId="1B8DE011"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apacciuolo, G., Marin, J., Costa, G.C., Helmus, M.R., Behm, J.E., Brooks, T.M., </w:t>
      </w:r>
      <w:r w:rsidRPr="00223515">
        <w:rPr>
          <w:rFonts w:ascii="Calibri" w:hAnsi="Calibri" w:cs="Calibri"/>
          <w:i/>
          <w:iCs/>
          <w:noProof/>
          <w:szCs w:val="24"/>
        </w:rPr>
        <w:t>et al.</w:t>
      </w:r>
      <w:r w:rsidRPr="00223515">
        <w:rPr>
          <w:rFonts w:ascii="Calibri" w:hAnsi="Calibri" w:cs="Calibri"/>
          <w:noProof/>
          <w:szCs w:val="24"/>
        </w:rPr>
        <w:t xml:space="preserve"> (2017). The signature of human pressure history on the biogeography of body mass in tetrapods. </w:t>
      </w:r>
      <w:r w:rsidRPr="00223515">
        <w:rPr>
          <w:rFonts w:ascii="Calibri" w:hAnsi="Calibri" w:cs="Calibri"/>
          <w:i/>
          <w:iCs/>
          <w:noProof/>
          <w:szCs w:val="24"/>
        </w:rPr>
        <w:t>Glob. Ecol. Biogeogr.</w:t>
      </w:r>
    </w:p>
    <w:p w14:paraId="2CD9BD0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Rinnan, S. (2021). Package ‘ CENFA .’</w:t>
      </w:r>
    </w:p>
    <w:p w14:paraId="383568A5"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ipple, W.J., Estes, J.A., Beschta, R.L., Wilmers, C.C., Ritchie, E.G., Hebblewhite, M., </w:t>
      </w:r>
      <w:r w:rsidRPr="00223515">
        <w:rPr>
          <w:rFonts w:ascii="Calibri" w:hAnsi="Calibri" w:cs="Calibri"/>
          <w:i/>
          <w:iCs/>
          <w:noProof/>
          <w:szCs w:val="24"/>
        </w:rPr>
        <w:t>et al.</w:t>
      </w:r>
      <w:r w:rsidRPr="00223515">
        <w:rPr>
          <w:rFonts w:ascii="Calibri" w:hAnsi="Calibri" w:cs="Calibri"/>
          <w:noProof/>
          <w:szCs w:val="24"/>
        </w:rPr>
        <w:t xml:space="preserve"> (2014). Status and ecological effects of the world’s largest carnivores. </w:t>
      </w:r>
      <w:r w:rsidRPr="00223515">
        <w:rPr>
          <w:rFonts w:ascii="Calibri" w:hAnsi="Calibri" w:cs="Calibri"/>
          <w:i/>
          <w:iCs/>
          <w:noProof/>
          <w:szCs w:val="24"/>
        </w:rPr>
        <w:t>Science (80-. ).</w:t>
      </w:r>
      <w:r w:rsidRPr="00223515">
        <w:rPr>
          <w:rFonts w:ascii="Calibri" w:hAnsi="Calibri" w:cs="Calibri"/>
          <w:noProof/>
          <w:szCs w:val="24"/>
        </w:rPr>
        <w:t>, 343.</w:t>
      </w:r>
    </w:p>
    <w:p w14:paraId="73FC572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ipple, W.J., Wolf, C., Newsome, T.M., Hoffmann, M., Wirsing, A.J. &amp; McCauley, D.J. (2017). Extinction risk is most acute for the world’s largest and smallest vertebrates. </w:t>
      </w:r>
      <w:r w:rsidRPr="00223515">
        <w:rPr>
          <w:rFonts w:ascii="Calibri" w:hAnsi="Calibri" w:cs="Calibri"/>
          <w:i/>
          <w:iCs/>
          <w:noProof/>
          <w:szCs w:val="24"/>
        </w:rPr>
        <w:t>Proc. Natl. Acad. Sci.</w:t>
      </w:r>
    </w:p>
    <w:p w14:paraId="32A7A159"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odrigues, A.S.L., Pilgrim, J.D., Lamoreux, J.F., Hoffmann, M. &amp; Brooks, T.M. (2006). The value of the IUCN Red List for conservation. </w:t>
      </w:r>
      <w:r w:rsidRPr="00223515">
        <w:rPr>
          <w:rFonts w:ascii="Calibri" w:hAnsi="Calibri" w:cs="Calibri"/>
          <w:i/>
          <w:iCs/>
          <w:noProof/>
          <w:szCs w:val="24"/>
        </w:rPr>
        <w:t>Trends Ecol. Evol.</w:t>
      </w:r>
      <w:r w:rsidRPr="00223515">
        <w:rPr>
          <w:rFonts w:ascii="Calibri" w:hAnsi="Calibri" w:cs="Calibri"/>
          <w:noProof/>
          <w:szCs w:val="24"/>
        </w:rPr>
        <w:t>, 21, 71–76.</w:t>
      </w:r>
    </w:p>
    <w:p w14:paraId="63E59FA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ohr, J.R., Civitello, D.J., Cohen, J.M., Roznik, E.A., Sinervo, B. &amp; Dell, A.I. (2018). The complex drivers of thermal acclimation and breadth in ectotherms. </w:t>
      </w:r>
      <w:r w:rsidRPr="00223515">
        <w:rPr>
          <w:rFonts w:ascii="Calibri" w:hAnsi="Calibri" w:cs="Calibri"/>
          <w:i/>
          <w:iCs/>
          <w:noProof/>
          <w:szCs w:val="24"/>
        </w:rPr>
        <w:t>Ecol. Lett.</w:t>
      </w:r>
      <w:r w:rsidRPr="00223515">
        <w:rPr>
          <w:rFonts w:ascii="Calibri" w:hAnsi="Calibri" w:cs="Calibri"/>
          <w:noProof/>
          <w:szCs w:val="24"/>
        </w:rPr>
        <w:t>, 21, 1425–1439.</w:t>
      </w:r>
    </w:p>
    <w:p w14:paraId="7B2BD9EE"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Roll, U., Feldman, A., Novosolov, M., Allison, A., Bauer, A.M., Bernard, R., </w:t>
      </w:r>
      <w:r w:rsidRPr="00223515">
        <w:rPr>
          <w:rFonts w:ascii="Calibri" w:hAnsi="Calibri" w:cs="Calibri"/>
          <w:i/>
          <w:iCs/>
          <w:noProof/>
          <w:szCs w:val="24"/>
        </w:rPr>
        <w:t>et al.</w:t>
      </w:r>
      <w:r w:rsidRPr="00223515">
        <w:rPr>
          <w:rFonts w:ascii="Calibri" w:hAnsi="Calibri" w:cs="Calibri"/>
          <w:noProof/>
          <w:szCs w:val="24"/>
        </w:rPr>
        <w:t xml:space="preserve"> (2017). The global distribution of tetrapods reveals a need for targeted reptile conservation. </w:t>
      </w:r>
      <w:r w:rsidRPr="00223515">
        <w:rPr>
          <w:rFonts w:ascii="Calibri" w:hAnsi="Calibri" w:cs="Calibri"/>
          <w:i/>
          <w:iCs/>
          <w:noProof/>
          <w:szCs w:val="24"/>
        </w:rPr>
        <w:t>Nat. Ecol. Evol.</w:t>
      </w:r>
    </w:p>
    <w:p w14:paraId="5C548C1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ayol, F., Sol, D. &amp; Pigot, A.L. (2020). Brain Size and Life History Interact to Predict Urban Tolerance in Birds. </w:t>
      </w:r>
      <w:r w:rsidRPr="00223515">
        <w:rPr>
          <w:rFonts w:ascii="Calibri" w:hAnsi="Calibri" w:cs="Calibri"/>
          <w:i/>
          <w:iCs/>
          <w:noProof/>
          <w:szCs w:val="24"/>
        </w:rPr>
        <w:t>Front. Ecol. Evol.</w:t>
      </w:r>
      <w:r w:rsidRPr="00223515">
        <w:rPr>
          <w:rFonts w:ascii="Calibri" w:hAnsi="Calibri" w:cs="Calibri"/>
          <w:noProof/>
          <w:szCs w:val="24"/>
        </w:rPr>
        <w:t>, 8, 58.</w:t>
      </w:r>
    </w:p>
    <w:p w14:paraId="328F990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chloss, C.A., Nunez, T.A. &amp; Lawler, J.J. (2012). Dispersal will limit ability of mammals to track climate change in the Western Hemisphere. </w:t>
      </w:r>
      <w:r w:rsidRPr="00223515">
        <w:rPr>
          <w:rFonts w:ascii="Calibri" w:hAnsi="Calibri" w:cs="Calibri"/>
          <w:i/>
          <w:iCs/>
          <w:noProof/>
          <w:szCs w:val="24"/>
        </w:rPr>
        <w:t>Proc. Natl. Acad. Sci.</w:t>
      </w:r>
      <w:r w:rsidRPr="00223515">
        <w:rPr>
          <w:rFonts w:ascii="Calibri" w:hAnsi="Calibri" w:cs="Calibri"/>
          <w:noProof/>
          <w:szCs w:val="24"/>
        </w:rPr>
        <w:t>, 109, 8606–8611.</w:t>
      </w:r>
    </w:p>
    <w:p w14:paraId="49EED51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cott Rinnan; Joshua Lawler. (2019). Climate‐niche factor analysis: a spatial approach to quantifying species vulnerability to climate change. </w:t>
      </w:r>
      <w:r w:rsidRPr="00223515">
        <w:rPr>
          <w:rFonts w:ascii="Calibri" w:hAnsi="Calibri" w:cs="Calibri"/>
          <w:i/>
          <w:iCs/>
          <w:noProof/>
          <w:szCs w:val="24"/>
        </w:rPr>
        <w:t>Ecography (Cop.).</w:t>
      </w:r>
      <w:r w:rsidRPr="00223515">
        <w:rPr>
          <w:rFonts w:ascii="Calibri" w:hAnsi="Calibri" w:cs="Calibri"/>
          <w:noProof/>
          <w:szCs w:val="24"/>
        </w:rPr>
        <w:t>, 42, 1494–1503.</w:t>
      </w:r>
    </w:p>
    <w:p w14:paraId="6A70F578"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egan, D.B., Murray, K.A. &amp; Watson, J.E.M. (2016). A global assessment of current and future biodiversity vulnerability to habitat loss-climate change interactions. </w:t>
      </w:r>
      <w:r w:rsidRPr="00223515">
        <w:rPr>
          <w:rFonts w:ascii="Calibri" w:hAnsi="Calibri" w:cs="Calibri"/>
          <w:i/>
          <w:iCs/>
          <w:noProof/>
          <w:szCs w:val="24"/>
        </w:rPr>
        <w:t>Glob. Ecol. Conserv.</w:t>
      </w:r>
      <w:r w:rsidRPr="00223515">
        <w:rPr>
          <w:rFonts w:ascii="Calibri" w:hAnsi="Calibri" w:cs="Calibri"/>
          <w:noProof/>
          <w:szCs w:val="24"/>
        </w:rPr>
        <w:t>, 5, 12–21.</w:t>
      </w:r>
    </w:p>
    <w:p w14:paraId="0A85E5F2"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La Sorte, F.A., Lepczyk, C.A., Aronson, M.F.J., Goddard, M.A., Hedblom, M., Katti, M., </w:t>
      </w:r>
      <w:r w:rsidRPr="00223515">
        <w:rPr>
          <w:rFonts w:ascii="Calibri" w:hAnsi="Calibri" w:cs="Calibri"/>
          <w:i/>
          <w:iCs/>
          <w:noProof/>
          <w:szCs w:val="24"/>
        </w:rPr>
        <w:t>et al.</w:t>
      </w:r>
      <w:r w:rsidRPr="00223515">
        <w:rPr>
          <w:rFonts w:ascii="Calibri" w:hAnsi="Calibri" w:cs="Calibri"/>
          <w:noProof/>
          <w:szCs w:val="24"/>
        </w:rPr>
        <w:t xml:space="preserve"> (2018). The phylogenetic and functional diversity of regional breeding bird assemblages is reduced and constricted through urbanization. </w:t>
      </w:r>
      <w:r w:rsidRPr="00223515">
        <w:rPr>
          <w:rFonts w:ascii="Calibri" w:hAnsi="Calibri" w:cs="Calibri"/>
          <w:i/>
          <w:iCs/>
          <w:noProof/>
          <w:szCs w:val="24"/>
        </w:rPr>
        <w:t>Divers. Distrib.</w:t>
      </w:r>
    </w:p>
    <w:p w14:paraId="4DD3373A"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nl-NL"/>
          <w:rPrChange w:id="816" w:author="Etard, Adrienne" w:date="2022-05-12T15:22:00Z">
            <w:rPr>
              <w:rFonts w:ascii="Calibri" w:hAnsi="Calibri" w:cs="Calibri"/>
              <w:noProof/>
              <w:szCs w:val="24"/>
            </w:rPr>
          </w:rPrChange>
        </w:rPr>
      </w:pPr>
      <w:r w:rsidRPr="00223515">
        <w:rPr>
          <w:rFonts w:ascii="Calibri" w:hAnsi="Calibri" w:cs="Calibri"/>
          <w:noProof/>
          <w:szCs w:val="24"/>
        </w:rPr>
        <w:t xml:space="preserve">Spooner, F.E.B., Pearson, R.G. &amp; Freeman, R. (2018). Rapid warming is associated with population decline among terrestrial birds and mammals globally. </w:t>
      </w:r>
      <w:r w:rsidRPr="00F356C8">
        <w:rPr>
          <w:rFonts w:ascii="Calibri" w:hAnsi="Calibri" w:cs="Calibri"/>
          <w:i/>
          <w:iCs/>
          <w:noProof/>
          <w:szCs w:val="24"/>
          <w:lang w:val="nl-NL"/>
          <w:rPrChange w:id="817" w:author="Etard, Adrienne" w:date="2022-05-12T15:22:00Z">
            <w:rPr>
              <w:rFonts w:ascii="Calibri" w:hAnsi="Calibri" w:cs="Calibri"/>
              <w:i/>
              <w:iCs/>
              <w:noProof/>
              <w:szCs w:val="24"/>
            </w:rPr>
          </w:rPrChange>
        </w:rPr>
        <w:t>Glob. Chang. Biol.</w:t>
      </w:r>
    </w:p>
    <w:p w14:paraId="3AFA7C65"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nl-NL"/>
          <w:rPrChange w:id="818" w:author="Etard, Adrienne" w:date="2022-05-12T15:22:00Z">
            <w:rPr>
              <w:rFonts w:ascii="Calibri" w:hAnsi="Calibri" w:cs="Calibri"/>
              <w:noProof/>
              <w:szCs w:val="24"/>
            </w:rPr>
          </w:rPrChange>
        </w:rPr>
        <w:t xml:space="preserve">Stehfest, E., van Zeist, W.J., Valin, H., Havlik, P., Popp, A., Kyle, P., </w:t>
      </w:r>
      <w:r w:rsidRPr="00F356C8">
        <w:rPr>
          <w:rFonts w:ascii="Calibri" w:hAnsi="Calibri" w:cs="Calibri"/>
          <w:i/>
          <w:iCs/>
          <w:noProof/>
          <w:szCs w:val="24"/>
          <w:lang w:val="nl-NL"/>
          <w:rPrChange w:id="819" w:author="Etard, Adrienne" w:date="2022-05-12T15:22:00Z">
            <w:rPr>
              <w:rFonts w:ascii="Calibri" w:hAnsi="Calibri" w:cs="Calibri"/>
              <w:i/>
              <w:iCs/>
              <w:noProof/>
              <w:szCs w:val="24"/>
            </w:rPr>
          </w:rPrChange>
        </w:rPr>
        <w:t>et al.</w:t>
      </w:r>
      <w:r w:rsidRPr="00F356C8">
        <w:rPr>
          <w:rFonts w:ascii="Calibri" w:hAnsi="Calibri" w:cs="Calibri"/>
          <w:noProof/>
          <w:szCs w:val="24"/>
          <w:lang w:val="nl-NL"/>
          <w:rPrChange w:id="820" w:author="Etard, Adrienne" w:date="2022-05-12T15:22:00Z">
            <w:rPr>
              <w:rFonts w:ascii="Calibri" w:hAnsi="Calibri" w:cs="Calibri"/>
              <w:noProof/>
              <w:szCs w:val="24"/>
            </w:rPr>
          </w:rPrChange>
        </w:rPr>
        <w:t xml:space="preserve"> </w:t>
      </w:r>
      <w:r w:rsidRPr="00223515">
        <w:rPr>
          <w:rFonts w:ascii="Calibri" w:hAnsi="Calibri" w:cs="Calibri"/>
          <w:noProof/>
          <w:szCs w:val="24"/>
        </w:rPr>
        <w:t xml:space="preserve">(2019). Key determinants of </w:t>
      </w:r>
      <w:r w:rsidRPr="00223515">
        <w:rPr>
          <w:rFonts w:ascii="Calibri" w:hAnsi="Calibri" w:cs="Calibri"/>
          <w:noProof/>
          <w:szCs w:val="24"/>
        </w:rPr>
        <w:lastRenderedPageBreak/>
        <w:t xml:space="preserve">global land-use projections. </w:t>
      </w:r>
      <w:r w:rsidRPr="00223515">
        <w:rPr>
          <w:rFonts w:ascii="Calibri" w:hAnsi="Calibri" w:cs="Calibri"/>
          <w:i/>
          <w:iCs/>
          <w:noProof/>
          <w:szCs w:val="24"/>
        </w:rPr>
        <w:t>Nat. Commun.</w:t>
      </w:r>
      <w:r w:rsidRPr="00223515">
        <w:rPr>
          <w:rFonts w:ascii="Calibri" w:hAnsi="Calibri" w:cs="Calibri"/>
          <w:noProof/>
          <w:szCs w:val="24"/>
        </w:rPr>
        <w:t>, 10, 1–10.</w:t>
      </w:r>
    </w:p>
    <w:p w14:paraId="3682FDBE"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tekhoven, D.J. (2016). Nonparametric Missing Value Imputation using Random Forest. </w:t>
      </w:r>
      <w:r w:rsidRPr="00223515">
        <w:rPr>
          <w:rFonts w:ascii="Calibri" w:hAnsi="Calibri" w:cs="Calibri"/>
          <w:i/>
          <w:iCs/>
          <w:noProof/>
          <w:szCs w:val="24"/>
        </w:rPr>
        <w:t>R Packag. version 1.4</w:t>
      </w:r>
      <w:r w:rsidRPr="00223515">
        <w:rPr>
          <w:rFonts w:ascii="Calibri" w:hAnsi="Calibri" w:cs="Calibri"/>
          <w:noProof/>
          <w:szCs w:val="24"/>
        </w:rPr>
        <w:t>.</w:t>
      </w:r>
    </w:p>
    <w:p w14:paraId="5A4D2DB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Stekhoven, D.J. &amp; Bühlmann, P. (2012). Missforest-Non-parametric missing value imputation for mixed-type data. </w:t>
      </w:r>
      <w:r w:rsidRPr="00223515">
        <w:rPr>
          <w:rFonts w:ascii="Calibri" w:hAnsi="Calibri" w:cs="Calibri"/>
          <w:i/>
          <w:iCs/>
          <w:noProof/>
          <w:szCs w:val="24"/>
        </w:rPr>
        <w:t>Bioinformatics</w:t>
      </w:r>
      <w:r w:rsidRPr="00223515">
        <w:rPr>
          <w:rFonts w:ascii="Calibri" w:hAnsi="Calibri" w:cs="Calibri"/>
          <w:noProof/>
          <w:szCs w:val="24"/>
        </w:rPr>
        <w:t>.</w:t>
      </w:r>
    </w:p>
    <w:p w14:paraId="5DDF1766"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Thuiller, W., Lavorel, S. &amp; Araújo, M.B. (2005). Niche properties and geographical extent as predictors of species sensitivity to climate change. </w:t>
      </w:r>
      <w:r w:rsidRPr="00223515">
        <w:rPr>
          <w:rFonts w:ascii="Calibri" w:hAnsi="Calibri" w:cs="Calibri"/>
          <w:i/>
          <w:iCs/>
          <w:noProof/>
          <w:szCs w:val="24"/>
        </w:rPr>
        <w:t>Glob. Ecol. Biogeogr.</w:t>
      </w:r>
      <w:r w:rsidRPr="00223515">
        <w:rPr>
          <w:rFonts w:ascii="Calibri" w:hAnsi="Calibri" w:cs="Calibri"/>
          <w:noProof/>
          <w:szCs w:val="24"/>
        </w:rPr>
        <w:t>, 14, 347–357.</w:t>
      </w:r>
    </w:p>
    <w:p w14:paraId="5291890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Tinoco, B.A., Santillán, V.E. &amp; Graham, C.H. (2018). Land use change has stronger effects on functional diversity than taxonomic diversity in tropical Andean hummingbirds. </w:t>
      </w:r>
      <w:r w:rsidRPr="00223515">
        <w:rPr>
          <w:rFonts w:ascii="Calibri" w:hAnsi="Calibri" w:cs="Calibri"/>
          <w:i/>
          <w:iCs/>
          <w:noProof/>
          <w:szCs w:val="24"/>
        </w:rPr>
        <w:t>Ecol. Evol.</w:t>
      </w:r>
    </w:p>
    <w:p w14:paraId="3443D898"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fr-FR"/>
          <w:rPrChange w:id="821" w:author="Etard, Adrienne" w:date="2022-05-12T15:22:00Z">
            <w:rPr>
              <w:rFonts w:ascii="Calibri" w:hAnsi="Calibri" w:cs="Calibri"/>
              <w:noProof/>
              <w:szCs w:val="24"/>
            </w:rPr>
          </w:rPrChange>
        </w:rPr>
      </w:pPr>
      <w:r w:rsidRPr="00223515">
        <w:rPr>
          <w:rFonts w:ascii="Calibri" w:hAnsi="Calibri" w:cs="Calibri"/>
          <w:noProof/>
          <w:szCs w:val="24"/>
        </w:rPr>
        <w:t xml:space="preserve">Tonini, J.F.R., Beard, K.H., Ferreira, R.B., Jetz, W. &amp; Pyron, R.A. (2016). Fully-sampled phylogenies of squamates reveal evolutionary patterns in threat status. </w:t>
      </w:r>
      <w:r w:rsidRPr="00F356C8">
        <w:rPr>
          <w:rFonts w:ascii="Calibri" w:hAnsi="Calibri" w:cs="Calibri"/>
          <w:i/>
          <w:iCs/>
          <w:noProof/>
          <w:szCs w:val="24"/>
          <w:lang w:val="fr-FR"/>
          <w:rPrChange w:id="822" w:author="Etard, Adrienne" w:date="2022-05-12T15:22:00Z">
            <w:rPr>
              <w:rFonts w:ascii="Calibri" w:hAnsi="Calibri" w:cs="Calibri"/>
              <w:i/>
              <w:iCs/>
              <w:noProof/>
              <w:szCs w:val="24"/>
            </w:rPr>
          </w:rPrChange>
        </w:rPr>
        <w:t>Biol. Conserv.</w:t>
      </w:r>
      <w:r w:rsidRPr="00F356C8">
        <w:rPr>
          <w:rFonts w:ascii="Calibri" w:hAnsi="Calibri" w:cs="Calibri"/>
          <w:noProof/>
          <w:szCs w:val="24"/>
          <w:lang w:val="fr-FR"/>
          <w:rPrChange w:id="823" w:author="Etard, Adrienne" w:date="2022-05-12T15:22:00Z">
            <w:rPr>
              <w:rFonts w:ascii="Calibri" w:hAnsi="Calibri" w:cs="Calibri"/>
              <w:noProof/>
              <w:szCs w:val="24"/>
            </w:rPr>
          </w:rPrChange>
        </w:rPr>
        <w:t>, 204, 23–31.</w:t>
      </w:r>
    </w:p>
    <w:p w14:paraId="29D91863" w14:textId="77777777" w:rsidR="00223515" w:rsidRPr="00F356C8" w:rsidRDefault="00223515" w:rsidP="00223515">
      <w:pPr>
        <w:widowControl w:val="0"/>
        <w:autoSpaceDE w:val="0"/>
        <w:autoSpaceDN w:val="0"/>
        <w:adjustRightInd w:val="0"/>
        <w:spacing w:line="240" w:lineRule="auto"/>
        <w:ind w:left="480" w:hanging="480"/>
        <w:rPr>
          <w:rFonts w:ascii="Calibri" w:hAnsi="Calibri" w:cs="Calibri"/>
          <w:noProof/>
          <w:szCs w:val="24"/>
          <w:lang w:val="nl-NL"/>
          <w:rPrChange w:id="824" w:author="Etard, Adrienne" w:date="2022-05-12T15:22:00Z">
            <w:rPr>
              <w:rFonts w:ascii="Calibri" w:hAnsi="Calibri" w:cs="Calibri"/>
              <w:noProof/>
              <w:szCs w:val="24"/>
            </w:rPr>
          </w:rPrChange>
        </w:rPr>
      </w:pPr>
      <w:r w:rsidRPr="00F356C8">
        <w:rPr>
          <w:rFonts w:ascii="Calibri" w:hAnsi="Calibri" w:cs="Calibri"/>
          <w:noProof/>
          <w:szCs w:val="24"/>
          <w:lang w:val="fr-FR"/>
          <w:rPrChange w:id="825" w:author="Etard, Adrienne" w:date="2022-05-12T15:22:00Z">
            <w:rPr>
              <w:rFonts w:ascii="Calibri" w:hAnsi="Calibri" w:cs="Calibri"/>
              <w:noProof/>
              <w:szCs w:val="24"/>
            </w:rPr>
          </w:rPrChange>
        </w:rPr>
        <w:t xml:space="preserve">Toussaint, A., Brosse, S., Bueno, C.G., Pärtel, M., Tamme, R. &amp; Carmona, C.P. (2021). </w:t>
      </w:r>
      <w:r w:rsidRPr="00223515">
        <w:rPr>
          <w:rFonts w:ascii="Calibri" w:hAnsi="Calibri" w:cs="Calibri"/>
          <w:noProof/>
          <w:szCs w:val="24"/>
        </w:rPr>
        <w:t xml:space="preserve">Extinction of threatened vertebrates will lead to idiosyncratic changes in functional diversity across the world. </w:t>
      </w:r>
      <w:r w:rsidRPr="00F356C8">
        <w:rPr>
          <w:rFonts w:ascii="Calibri" w:hAnsi="Calibri" w:cs="Calibri"/>
          <w:i/>
          <w:iCs/>
          <w:noProof/>
          <w:szCs w:val="24"/>
          <w:lang w:val="nl-NL"/>
          <w:rPrChange w:id="826" w:author="Etard, Adrienne" w:date="2022-05-12T15:22:00Z">
            <w:rPr>
              <w:rFonts w:ascii="Calibri" w:hAnsi="Calibri" w:cs="Calibri"/>
              <w:i/>
              <w:iCs/>
              <w:noProof/>
              <w:szCs w:val="24"/>
            </w:rPr>
          </w:rPrChange>
        </w:rPr>
        <w:t>Nat. Commun.</w:t>
      </w:r>
      <w:r w:rsidRPr="00F356C8">
        <w:rPr>
          <w:rFonts w:ascii="Calibri" w:hAnsi="Calibri" w:cs="Calibri"/>
          <w:noProof/>
          <w:szCs w:val="24"/>
          <w:lang w:val="nl-NL"/>
          <w:rPrChange w:id="827" w:author="Etard, Adrienne" w:date="2022-05-12T15:22:00Z">
            <w:rPr>
              <w:rFonts w:ascii="Calibri" w:hAnsi="Calibri" w:cs="Calibri"/>
              <w:noProof/>
              <w:szCs w:val="24"/>
            </w:rPr>
          </w:rPrChange>
        </w:rPr>
        <w:t>, 12, 1–12.</w:t>
      </w:r>
    </w:p>
    <w:p w14:paraId="0889474A"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F356C8">
        <w:rPr>
          <w:rFonts w:ascii="Calibri" w:hAnsi="Calibri" w:cs="Calibri"/>
          <w:noProof/>
          <w:szCs w:val="24"/>
          <w:lang w:val="nl-NL"/>
          <w:rPrChange w:id="828" w:author="Etard, Adrienne" w:date="2022-05-12T15:22:00Z">
            <w:rPr>
              <w:rFonts w:ascii="Calibri" w:hAnsi="Calibri" w:cs="Calibri"/>
              <w:noProof/>
              <w:szCs w:val="24"/>
            </w:rPr>
          </w:rPrChange>
        </w:rPr>
        <w:t xml:space="preserve">Verberk, W.C.E.P., van Noordwijk, C.G.E. &amp; Hildrew, A.G. (2013). </w:t>
      </w:r>
      <w:r w:rsidRPr="00223515">
        <w:rPr>
          <w:rFonts w:ascii="Calibri" w:hAnsi="Calibri" w:cs="Calibri"/>
          <w:noProof/>
          <w:szCs w:val="24"/>
        </w:rPr>
        <w:t xml:space="preserve">Delivering on a promise: integrating species traits to transform descriptive community ecology into a predictive science. </w:t>
      </w:r>
      <w:r w:rsidRPr="00223515">
        <w:rPr>
          <w:rFonts w:ascii="Calibri" w:hAnsi="Calibri" w:cs="Calibri"/>
          <w:i/>
          <w:iCs/>
          <w:noProof/>
          <w:szCs w:val="24"/>
        </w:rPr>
        <w:t>Freshw. Sci.</w:t>
      </w:r>
    </w:p>
    <w:p w14:paraId="158093A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Wheatley, C.J., Beale, C.M., Bradbury, R.B., Pearce-Higgins, J.W., Critchlow, R. &amp; Thomas, C.D. (2017). Climate change vulnerability for species—Assessing the assessments. </w:t>
      </w:r>
      <w:r w:rsidRPr="00223515">
        <w:rPr>
          <w:rFonts w:ascii="Calibri" w:hAnsi="Calibri" w:cs="Calibri"/>
          <w:i/>
          <w:iCs/>
          <w:noProof/>
          <w:szCs w:val="24"/>
        </w:rPr>
        <w:t>Glob. Chang. Biol.</w:t>
      </w:r>
    </w:p>
    <w:p w14:paraId="00AC9F13"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szCs w:val="24"/>
        </w:rPr>
      </w:pPr>
      <w:r w:rsidRPr="00223515">
        <w:rPr>
          <w:rFonts w:ascii="Calibri" w:hAnsi="Calibri" w:cs="Calibri"/>
          <w:noProof/>
          <w:szCs w:val="24"/>
        </w:rPr>
        <w:t xml:space="preserve">White, C.R. (2011). Allometric estimation of metabolic rates in animals. </w:t>
      </w:r>
      <w:r w:rsidRPr="00223515">
        <w:rPr>
          <w:rFonts w:ascii="Calibri" w:hAnsi="Calibri" w:cs="Calibri"/>
          <w:i/>
          <w:iCs/>
          <w:noProof/>
          <w:szCs w:val="24"/>
        </w:rPr>
        <w:t>Comp. Biochem. Physiol. - A Mol. Integr. Physiol.</w:t>
      </w:r>
      <w:r w:rsidRPr="00223515">
        <w:rPr>
          <w:rFonts w:ascii="Calibri" w:hAnsi="Calibri" w:cs="Calibri"/>
          <w:noProof/>
          <w:szCs w:val="24"/>
        </w:rPr>
        <w:t>, 158, 346–357.</w:t>
      </w:r>
    </w:p>
    <w:p w14:paraId="795F3A9F" w14:textId="77777777" w:rsidR="00223515" w:rsidRPr="00223515" w:rsidRDefault="00223515" w:rsidP="00223515">
      <w:pPr>
        <w:widowControl w:val="0"/>
        <w:autoSpaceDE w:val="0"/>
        <w:autoSpaceDN w:val="0"/>
        <w:adjustRightInd w:val="0"/>
        <w:spacing w:line="240" w:lineRule="auto"/>
        <w:ind w:left="480" w:hanging="480"/>
        <w:rPr>
          <w:rFonts w:ascii="Calibri" w:hAnsi="Calibri" w:cs="Calibri"/>
          <w:noProof/>
        </w:rPr>
      </w:pPr>
      <w:r w:rsidRPr="00223515">
        <w:rPr>
          <w:rFonts w:ascii="Calibri" w:hAnsi="Calibri" w:cs="Calibri"/>
          <w:noProof/>
          <w:szCs w:val="24"/>
        </w:rPr>
        <w:t xml:space="preserve">Wilman, H., Belmaker, J., Simpson, J., de la Rosa, C., Rivadeneira, M.M. &amp; Jetz, W. (2014). EltonTraits 1.0: Species-level foraging attributes of the world’s birds and mammals. </w:t>
      </w:r>
      <w:r w:rsidRPr="00223515">
        <w:rPr>
          <w:rFonts w:ascii="Calibri" w:hAnsi="Calibri" w:cs="Calibri"/>
          <w:i/>
          <w:iCs/>
          <w:noProof/>
          <w:szCs w:val="24"/>
        </w:rPr>
        <w:t>Ecology</w:t>
      </w:r>
      <w:r w:rsidRPr="00223515">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15"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8" w:author="Newbold, Tim" w:date="2022-04-26T07:53:00Z" w:initials="NT">
    <w:p w14:paraId="31CD2091" w14:textId="3DF39053" w:rsidR="00C6401C" w:rsidRDefault="00C6401C">
      <w:pPr>
        <w:pStyle w:val="CommentText"/>
      </w:pPr>
      <w:r>
        <w:rPr>
          <w:rStyle w:val="CommentReference"/>
        </w:rPr>
        <w:annotationRef/>
      </w:r>
      <w:r>
        <w:t>I think the novelty doesn’t come through very strongly here. The first part of the sentence makes it sound like the link between traits and responses is already very well established, but there a lots of gaps in the existing literature (of which multi-taxon comparison is just one). Another key novelty of your study is considering both climate-change and land-use sensitivity across such a wide set of species.</w:t>
      </w:r>
    </w:p>
  </w:comment>
  <w:comment w:id="22"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27"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32"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33"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47"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52"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53"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56"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61"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62"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63" w:author="Newbold, Tim" w:date="2022-04-26T15:28:00Z" w:initials="NT">
    <w:p w14:paraId="640CBDA6" w14:textId="4694E835" w:rsidR="00C6401C" w:rsidRDefault="00C6401C">
      <w:pPr>
        <w:pStyle w:val="CommentText"/>
      </w:pPr>
      <w:r>
        <w:rPr>
          <w:rStyle w:val="CommentReference"/>
        </w:rPr>
        <w:annotationRef/>
      </w:r>
      <w:r>
        <w:t xml:space="preserve">I am not sure that the Frishkoff study fits well here. It didn’t consider traits, so it is certainly not an example of a functional diversity study, as somewhat implied here. </w:t>
      </w:r>
    </w:p>
  </w:comment>
  <w:comment w:id="64"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86"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87" w:author="Newbold, Tim" w:date="2022-04-26T15:27:00Z" w:initials="NT">
    <w:p w14:paraId="41818343" w14:textId="29ACC4F5" w:rsidR="00C6401C" w:rsidRDefault="00C6401C">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93"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94"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114" w:author="Newbold, Tim" w:date="2022-04-26T15:36:00Z" w:initials="NT">
    <w:p w14:paraId="70FEC78C" w14:textId="17E7E253" w:rsidR="00C6401C" w:rsidRDefault="00C6401C">
      <w:pPr>
        <w:pStyle w:val="CommentText"/>
      </w:pPr>
      <w:r>
        <w:rPr>
          <w:rStyle w:val="CommentReference"/>
        </w:rPr>
        <w:annotationRef/>
      </w:r>
      <w:r>
        <w:t>Again, be careful not to imply that we can elucidate a mechanistic link.</w:t>
      </w:r>
    </w:p>
  </w:comment>
  <w:comment w:id="115"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118"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119"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122"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128"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133" w:author="Newbold, Tim" w:date="2022-04-26T15:59:00Z" w:initials="NT">
    <w:p w14:paraId="54B083AA" w14:textId="37D5F7A8" w:rsidR="00C6401C" w:rsidRDefault="00C6401C">
      <w:pPr>
        <w:pStyle w:val="CommentText"/>
      </w:pPr>
      <w:r>
        <w:rPr>
          <w:rStyle w:val="CommentReference"/>
        </w:rPr>
        <w:annotationRef/>
      </w:r>
      <w:r>
        <w:t>In your thesis, you should use the first person singular.</w:t>
      </w:r>
    </w:p>
  </w:comment>
  <w:comment w:id="138"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145"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146"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147"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152"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153"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157"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156"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164" w:author="Newbold, Tim" w:date="2022-04-26T15:49:00Z" w:initials="NT">
    <w:p w14:paraId="1245895D" w14:textId="467E11A5" w:rsidR="00C6401C" w:rsidRDefault="00C6401C">
      <w:pPr>
        <w:pStyle w:val="CommentText"/>
      </w:pPr>
      <w:r>
        <w:rPr>
          <w:rStyle w:val="CommentReference"/>
        </w:rPr>
        <w:annotationRef/>
      </w:r>
      <w:r>
        <w:t>Given that we can’t establish a mechanistic link between traits and responses to land-use change or estimated sensitivity to climate change, we would not be able to predict species’ responses.</w:t>
      </w:r>
    </w:p>
  </w:comment>
  <w:comment w:id="162"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174"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180"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199" w:author="Newbold, Tim" w:date="2022-04-26T15:53:00Z" w:initials="NT">
    <w:p w14:paraId="35E8C95C" w14:textId="3A921E2A" w:rsidR="00C6401C" w:rsidRDefault="00C6401C">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200"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207"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212"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221"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222"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226"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228" w:author="Etard, Adrienne" w:date="2022-04-21T09:40:00Z" w:initials="EA">
    <w:p w14:paraId="692F6A7F" w14:textId="2F827404" w:rsidR="00C6401C" w:rsidRDefault="00C6401C">
      <w:pPr>
        <w:pStyle w:val="CommentText"/>
      </w:pPr>
      <w:r>
        <w:rPr>
          <w:rStyle w:val="CommentReference"/>
        </w:rPr>
        <w:annotationRef/>
      </w:r>
      <w:r>
        <w:t xml:space="preserve">I have added some details in the SI, however I haven’t fully described Rhiannon’s methods </w:t>
      </w:r>
    </w:p>
  </w:comment>
  <w:comment w:id="229"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232"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245"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244"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249"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262"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264"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265"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269"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276"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266"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280"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283" w:author="Newbold, Tim" w:date="2022-04-26T18:18:00Z" w:initials="NT">
    <w:p w14:paraId="16FEDF66" w14:textId="4537A841" w:rsidR="00C6401C" w:rsidRDefault="00C6401C">
      <w:pPr>
        <w:pStyle w:val="CommentText"/>
      </w:pPr>
      <w:r>
        <w:rPr>
          <w:rStyle w:val="CommentReference"/>
        </w:rPr>
        <w:annotationRef/>
      </w:r>
      <w:r>
        <w:t>And amphibians?</w:t>
      </w:r>
    </w:p>
  </w:comment>
  <w:comment w:id="285"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286"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288"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301"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313"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314"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323"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332" w:author="Newbold, Tim" w:date="2022-04-26T18:25:00Z" w:initials="NT">
    <w:p w14:paraId="0B082FF0" w14:textId="284A1A1C" w:rsidR="00C6401C" w:rsidRDefault="00C6401C">
      <w:pPr>
        <w:pStyle w:val="CommentText"/>
      </w:pPr>
      <w:r>
        <w:rPr>
          <w:rStyle w:val="CommentReference"/>
        </w:rPr>
        <w:annotationRef/>
      </w:r>
      <w:r>
        <w:t>Most records are of abundance – I think that would be worth clarifying here.</w:t>
      </w:r>
    </w:p>
  </w:comment>
  <w:comment w:id="333"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335"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336"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337"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345"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360"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363"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372"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377" w:author="Newbold, Tim" w:date="2022-04-26T19:08:00Z" w:initials="NT">
    <w:p w14:paraId="618B4E8A" w14:textId="6296E140" w:rsidR="00C6401C" w:rsidRDefault="00C6401C">
      <w:pPr>
        <w:pStyle w:val="CommentText"/>
      </w:pPr>
      <w:r>
        <w:rPr>
          <w:rStyle w:val="CommentReference"/>
        </w:rPr>
        <w:annotationRef/>
      </w:r>
      <w:r>
        <w:t>Give version number</w:t>
      </w:r>
    </w:p>
  </w:comment>
  <w:comment w:id="378"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380" w:author="Newbold, Tim" w:date="2022-04-26T18:34:00Z" w:initials="NT">
    <w:p w14:paraId="2CE13CFC" w14:textId="697BDB22" w:rsidR="00C6401C" w:rsidRPr="0097661F" w:rsidRDefault="00C6401C">
      <w:pPr>
        <w:pStyle w:val="CommentText"/>
      </w:pPr>
      <w:r>
        <w:rPr>
          <w:rStyle w:val="CommentReference"/>
        </w:rPr>
        <w:annotationRef/>
      </w:r>
      <w:r>
        <w:t xml:space="preserve">I think this is perhaps more complicated than it needs to be. You present this as being different ways in which traits can influence responses to land use, whereas they are actually just different ways of </w:t>
      </w:r>
      <w:r>
        <w:rPr>
          <w:i/>
        </w:rPr>
        <w:t xml:space="preserve">visualising </w:t>
      </w:r>
      <w:r>
        <w:t xml:space="preserve">the effects of traits on species’ land-use sensitivity. You can either express differences relative to species with the same traits in the reference land use (minimally used primary vegetation; within land-use effects) or you can express differences for the same land use relative to species with different traits (among land-use effects). </w:t>
      </w:r>
    </w:p>
  </w:comment>
  <w:comment w:id="385"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388" w:author="Newbold, Tim" w:date="2022-04-26T18:44:00Z" w:initials="NT">
    <w:p w14:paraId="1DAD033B" w14:textId="1FBFA7A3" w:rsidR="00C6401C" w:rsidRDefault="00C6401C">
      <w:pPr>
        <w:pStyle w:val="CommentText"/>
      </w:pPr>
      <w:r>
        <w:rPr>
          <w:rStyle w:val="CommentReference"/>
        </w:rPr>
        <w:annotationRef/>
      </w:r>
      <w:r>
        <w:t>This is very confusing. I think you could do without this sentence.</w:t>
      </w:r>
    </w:p>
  </w:comment>
  <w:comment w:id="390" w:author="Newbold, Tim" w:date="2022-04-26T18:44:00Z" w:initials="NT">
    <w:p w14:paraId="7C2E9C2A" w14:textId="2E3C2B4D" w:rsidR="00C6401C" w:rsidRDefault="00C6401C">
      <w:pPr>
        <w:pStyle w:val="CommentText"/>
      </w:pPr>
      <w:r>
        <w:rPr>
          <w:rStyle w:val="CommentReference"/>
        </w:rPr>
        <w:annotationRef/>
      </w:r>
      <w:r>
        <w:t>I don’t think this sentence adds new information, so can be cut I think.</w:t>
      </w:r>
    </w:p>
  </w:comment>
  <w:comment w:id="392"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397"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398"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401"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403"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405"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406"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407" w:author="Newbold, Tim" w:date="2022-04-26T18:53:00Z" w:initials="NT">
    <w:p w14:paraId="15D9D484" w14:textId="6D5D1F0A" w:rsidR="00C6401C" w:rsidRDefault="00C6401C">
      <w:pPr>
        <w:pStyle w:val="CommentText"/>
      </w:pPr>
      <w:r>
        <w:rPr>
          <w:rStyle w:val="CommentReference"/>
        </w:rPr>
        <w:annotationRef/>
      </w:r>
      <w:r>
        <w:t>Give version number.</w:t>
      </w:r>
    </w:p>
  </w:comment>
  <w:comment w:id="410"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411"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415"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419"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420"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425" w:author="Etard, Adrienne" w:date="2022-05-11T17:16:00Z" w:initials="EA">
    <w:p w14:paraId="15D88786" w14:textId="7F5AC6FF" w:rsidR="00C6401C" w:rsidRDefault="00C6401C">
      <w:pPr>
        <w:pStyle w:val="CommentText"/>
      </w:pPr>
      <w:r>
        <w:rPr>
          <w:rStyle w:val="CommentReference"/>
        </w:rPr>
        <w:annotationRef/>
      </w:r>
      <w:r>
        <w:t>(for the thesis)</w:t>
      </w:r>
    </w:p>
  </w:comment>
  <w:comment w:id="428"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436" w:author="Newbold, Tim" w:date="2022-04-26T19:07:00Z" w:initials="NT">
    <w:p w14:paraId="668EFD10" w14:textId="08B8365C" w:rsidR="00C6401C" w:rsidRDefault="00C6401C">
      <w:pPr>
        <w:pStyle w:val="CommentText"/>
      </w:pPr>
      <w:r>
        <w:rPr>
          <w:rStyle w:val="CommentReference"/>
        </w:rPr>
        <w:annotationRef/>
      </w:r>
      <w:r>
        <w:t>Give version number</w:t>
      </w:r>
    </w:p>
  </w:comment>
  <w:comment w:id="440"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449"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460" w:author="Newbold, Tim" w:date="2022-05-13T13:55:00Z" w:initials="NT">
    <w:p w14:paraId="43B0CD77" w14:textId="1228268A" w:rsidR="00881774" w:rsidRDefault="00881774">
      <w:pPr>
        <w:pStyle w:val="CommentText"/>
      </w:pPr>
      <w:r>
        <w:rPr>
          <w:rStyle w:val="CommentReference"/>
        </w:rPr>
        <w:annotationRef/>
      </w:r>
      <w:r>
        <w:t>I would combine these two paragraphs into a single sub-section</w:t>
      </w:r>
      <w:r w:rsidR="003930F3">
        <w:t xml:space="preserve"> on model robustness (note, this is not the same as validation!)</w:t>
      </w:r>
      <w:r>
        <w:t>.</w:t>
      </w:r>
    </w:p>
  </w:comment>
  <w:comment w:id="466" w:author="Newbold, Tim" w:date="2022-05-13T13:56:00Z" w:initials="NT">
    <w:p w14:paraId="1DCDE2E7" w14:textId="46F1E334" w:rsidR="00881774" w:rsidRDefault="00881774">
      <w:pPr>
        <w:pStyle w:val="CommentText"/>
      </w:pPr>
      <w:r>
        <w:rPr>
          <w:rStyle w:val="CommentReference"/>
        </w:rPr>
        <w:annotationRef/>
      </w:r>
      <w:r>
        <w:t>Is this correct?</w:t>
      </w:r>
    </w:p>
  </w:comment>
  <w:comment w:id="490"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500" w:author="Newbold, Tim" w:date="2022-04-27T08:55:00Z" w:initials="NT">
    <w:p w14:paraId="49C9A2C8" w14:textId="6CC71B5D" w:rsidR="00C6401C" w:rsidRDefault="00C6401C">
      <w:pPr>
        <w:pStyle w:val="CommentText"/>
      </w:pPr>
      <w:r>
        <w:rPr>
          <w:rStyle w:val="CommentReference"/>
        </w:rPr>
        <w:annotationRef/>
      </w:r>
      <w:r>
        <w:t>This result is a bit confusing here, because you didn’t say earlier that the effect of habitat specialisation within land uses was not significant for reptiles.</w:t>
      </w:r>
    </w:p>
  </w:comment>
  <w:comment w:id="502" w:author="Newbold, Tim" w:date="2022-04-27T08:57:00Z" w:initials="NT">
    <w:p w14:paraId="2D71A391" w14:textId="7EC8B773" w:rsidR="00C6401C" w:rsidRDefault="00C6401C">
      <w:pPr>
        <w:pStyle w:val="CommentText"/>
      </w:pPr>
      <w:r>
        <w:rPr>
          <w:rStyle w:val="CommentReference"/>
        </w:rPr>
        <w:annotationRef/>
      </w:r>
      <w:r>
        <w:t>What do you mean by “not necessarily distinguishable”? Do you mean not distinguishable for all Classes/land uses?</w:t>
      </w:r>
    </w:p>
  </w:comment>
  <w:comment w:id="504"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512"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514" w:author="Newbold, Tim" w:date="2022-04-27T09:00:00Z" w:initials="NT">
    <w:p w14:paraId="1B238548" w14:textId="4D1F208F" w:rsidR="00C6401C" w:rsidRDefault="00C6401C">
      <w:pPr>
        <w:pStyle w:val="CommentText"/>
      </w:pPr>
      <w:r>
        <w:rPr>
          <w:rStyle w:val="CommentReference"/>
        </w:rPr>
        <w:annotationRef/>
      </w:r>
      <w:r>
        <w:t>Correct?</w:t>
      </w:r>
    </w:p>
  </w:comment>
  <w:comment w:id="518" w:author="Newbold, Tim" w:date="2022-04-27T09:00:00Z" w:initials="NT">
    <w:p w14:paraId="46F30D1C" w14:textId="2257425A" w:rsidR="00C6401C" w:rsidRDefault="00C6401C">
      <w:pPr>
        <w:pStyle w:val="CommentText"/>
      </w:pPr>
      <w:r>
        <w:rPr>
          <w:rStyle w:val="CommentReference"/>
        </w:rPr>
        <w:annotationRef/>
      </w:r>
      <w:r>
        <w:t>Correct?</w:t>
      </w:r>
    </w:p>
  </w:comment>
  <w:comment w:id="532" w:author="Newbold, Tim" w:date="2022-05-13T14:16:00Z" w:initials="NT">
    <w:p w14:paraId="3346F946" w14:textId="234739CA" w:rsidR="00B310EB" w:rsidRDefault="00B310EB">
      <w:pPr>
        <w:pStyle w:val="CommentText"/>
      </w:pPr>
      <w:r>
        <w:rPr>
          <w:rStyle w:val="CommentReference"/>
        </w:rPr>
        <w:annotationRef/>
      </w:r>
      <w:r>
        <w:t>It is not clear what you mean here.</w:t>
      </w:r>
    </w:p>
  </w:comment>
  <w:comment w:id="533"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538"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539"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540"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552"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541"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568"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587"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589"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590" w:author="Adrienne Etard"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588"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591"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592"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593"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621"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635" w:author="Newbold, Tim" w:date="2022-05-13T15:18:00Z" w:initials="NT">
    <w:p w14:paraId="1C50D755" w14:textId="2C5A489C" w:rsidR="00516DBC" w:rsidRDefault="00516DBC">
      <w:pPr>
        <w:pStyle w:val="CommentText"/>
      </w:pPr>
      <w:r>
        <w:rPr>
          <w:rStyle w:val="CommentReference"/>
        </w:rPr>
        <w:annotationRef/>
      </w:r>
      <w:r>
        <w:t>Correct?</w:t>
      </w:r>
    </w:p>
  </w:comment>
  <w:comment w:id="640" w:author="Newbold, Tim" w:date="2022-04-27T09:59:00Z" w:initials="NT">
    <w:p w14:paraId="683DA0CC" w14:textId="795184B1" w:rsidR="00C6401C" w:rsidRDefault="00C6401C">
      <w:pPr>
        <w:pStyle w:val="CommentText"/>
      </w:pPr>
      <w:r>
        <w:rPr>
          <w:rStyle w:val="CommentReference"/>
        </w:rPr>
        <w:annotationRef/>
      </w:r>
      <w:r>
        <w:t>It is sufficient just to say in the methods that you used proxies for lifespan.</w:t>
      </w:r>
    </w:p>
  </w:comment>
  <w:comment w:id="641" w:author="Newbold, Tim" w:date="2022-05-13T15:23:00Z" w:initials="NT">
    <w:p w14:paraId="2B6BF532" w14:textId="28EBB208" w:rsidR="009911B9" w:rsidRDefault="009911B9">
      <w:pPr>
        <w:pStyle w:val="CommentText"/>
      </w:pPr>
      <w:r>
        <w:rPr>
          <w:rStyle w:val="CommentReference"/>
        </w:rPr>
        <w:annotationRef/>
      </w:r>
      <w:r>
        <w:t>I would have a single section on model robustness, rather than a separate section specifically on the trait imputations.</w:t>
      </w:r>
    </w:p>
  </w:comment>
  <w:comment w:id="645" w:author="Adrienne Etard" w:date="2022-04-19T15:41:00Z" w:initials="AE">
    <w:p w14:paraId="4020F586" w14:textId="6861C80B" w:rsidR="00C6401C" w:rsidRDefault="00C6401C">
      <w:pPr>
        <w:pStyle w:val="CommentText"/>
      </w:pPr>
      <w:r>
        <w:rPr>
          <w:rStyle w:val="CommentReference"/>
        </w:rPr>
        <w:annotationRef/>
      </w:r>
      <w:r>
        <w:rPr>
          <w:rStyle w:val="SubtleEmphasis"/>
          <w:i w:val="0"/>
          <w:iCs w:val="0"/>
          <w:color w:val="auto"/>
        </w:rPr>
        <w:t>For climate-change sensitivity, we found negative effects of geographical range area and habitat breadth in three out of four classes, and negative effects of specialisation on natural habitats in birds and reptiles</w:t>
      </w:r>
    </w:p>
  </w:comment>
  <w:comment w:id="665"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687"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691"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732" w:author="Newbold, Tim" w:date="2022-05-13T16:01:00Z" w:initials="NT">
    <w:p w14:paraId="602CDA53" w14:textId="1DE27825" w:rsidR="006A57DF" w:rsidRDefault="006A57DF">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765"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772"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 w:id="786" w:author="Newbold, Tim" w:date="2022-05-13T16:04:00Z" w:initials="NT">
    <w:p w14:paraId="1D8F9A12" w14:textId="68E402D3" w:rsidR="00D23A72" w:rsidRDefault="00D23A72">
      <w:pPr>
        <w:pStyle w:val="CommentText"/>
      </w:pPr>
      <w:r>
        <w:rPr>
          <w:rStyle w:val="CommentReference"/>
        </w:rPr>
        <w:annotationRef/>
      </w:r>
      <w:r>
        <w:t>It would be better to end on a positive summary of what your study does tell us, pending the ability to study the links more mechanist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31CD2091"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0"/>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70FEC78C" w15:done="1"/>
  <w15:commentEx w15:paraId="6025DA8F" w15:done="0"/>
  <w15:commentEx w15:paraId="78E60C32" w15:done="1"/>
  <w15:commentEx w15:paraId="65D6FCF4" w15:done="0"/>
  <w15:commentEx w15:paraId="783A4BE0" w15:done="0"/>
  <w15:commentEx w15:paraId="27BF07A4" w15:done="1"/>
  <w15:commentEx w15:paraId="54B083AA"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1245895D" w15:done="1"/>
  <w15:commentEx w15:paraId="209B84CC" w15:done="0"/>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692F6A7F" w15:done="1"/>
  <w15:commentEx w15:paraId="72713B80" w15:done="0"/>
  <w15:commentEx w15:paraId="357061B6" w15:done="0"/>
  <w15:commentEx w15:paraId="6C3DD294" w15:done="0"/>
  <w15:commentEx w15:paraId="6EA85D78" w15:done="1"/>
  <w15:commentEx w15:paraId="15EE8DBC" w15:done="0"/>
  <w15:commentEx w15:paraId="76595245" w15:done="1"/>
  <w15:commentEx w15:paraId="12E45C4F" w15:done="1"/>
  <w15:commentEx w15:paraId="18E6D698" w15:done="0"/>
  <w15:commentEx w15:paraId="767865A0" w15:done="0"/>
  <w15:commentEx w15:paraId="264664CA" w15:done="0"/>
  <w15:commentEx w15:paraId="101BD594" w15:done="1"/>
  <w15:commentEx w15:paraId="7A846412" w15:done="0"/>
  <w15:commentEx w15:paraId="16FEDF66" w15:done="1"/>
  <w15:commentEx w15:paraId="5D361A13" w15:done="1"/>
  <w15:commentEx w15:paraId="011CA4AA" w15:done="0"/>
  <w15:commentEx w15:paraId="5A9F2BB1" w15:done="0"/>
  <w15:commentEx w15:paraId="3813048E" w15:done="0"/>
  <w15:commentEx w15:paraId="735E9E08" w15:done="1"/>
  <w15:commentEx w15:paraId="21E89912" w15:done="0"/>
  <w15:commentEx w15:paraId="574B435A" w15:done="0"/>
  <w15:commentEx w15:paraId="0B082FF0" w15:done="1"/>
  <w15:commentEx w15:paraId="5A6266CC" w15:done="0"/>
  <w15:commentEx w15:paraId="38F38261" w15:done="0"/>
  <w15:commentEx w15:paraId="06187E29" w15:done="1"/>
  <w15:commentEx w15:paraId="682917EC" w15:done="0"/>
  <w15:commentEx w15:paraId="76FB107A" w15:done="1"/>
  <w15:commentEx w15:paraId="1A7C3AFD" w15:done="0"/>
  <w15:commentEx w15:paraId="40765E5F" w15:done="1"/>
  <w15:commentEx w15:paraId="3235DBFC" w15:done="0"/>
  <w15:commentEx w15:paraId="618B4E8A" w15:done="1"/>
  <w15:commentEx w15:paraId="64BBEA80" w15:done="1"/>
  <w15:commentEx w15:paraId="2CE13CFC" w15:done="1"/>
  <w15:commentEx w15:paraId="629805CD" w15:done="1"/>
  <w15:commentEx w15:paraId="1DAD033B" w15:done="1"/>
  <w15:commentEx w15:paraId="7C2E9C2A" w15:done="1"/>
  <w15:commentEx w15:paraId="672690D6" w15:done="1"/>
  <w15:commentEx w15:paraId="4D22910C" w15:done="0"/>
  <w15:commentEx w15:paraId="4C5E341F" w15:done="1"/>
  <w15:commentEx w15:paraId="2497FFD7" w15:done="1"/>
  <w15:commentEx w15:paraId="09595D61" w15:done="1"/>
  <w15:commentEx w15:paraId="4AFABEDF" w15:done="0"/>
  <w15:commentEx w15:paraId="188C12F5" w15:done="1"/>
  <w15:commentEx w15:paraId="15D9D484" w15:done="1"/>
  <w15:commentEx w15:paraId="4ACFCF95" w15:done="1"/>
  <w15:commentEx w15:paraId="3A44FC76" w15:done="1"/>
  <w15:commentEx w15:paraId="2D16A9A6" w15:done="1"/>
  <w15:commentEx w15:paraId="70834158" w15:done="0"/>
  <w15:commentEx w15:paraId="281E8963" w15:done="0"/>
  <w15:commentEx w15:paraId="15D88786" w15:done="1"/>
  <w15:commentEx w15:paraId="20149853" w15:done="1"/>
  <w15:commentEx w15:paraId="668EFD10" w15:done="1"/>
  <w15:commentEx w15:paraId="66DFB367" w15:done="1"/>
  <w15:commentEx w15:paraId="29BBDB76" w15:done="1"/>
  <w15:commentEx w15:paraId="43B0CD77" w15:done="0"/>
  <w15:commentEx w15:paraId="1DCDE2E7" w15:done="0"/>
  <w15:commentEx w15:paraId="5223580D" w15:done="1"/>
  <w15:commentEx w15:paraId="49C9A2C8" w15:done="1"/>
  <w15:commentEx w15:paraId="2D71A391" w15:done="1"/>
  <w15:commentEx w15:paraId="24B05481" w15:done="1"/>
  <w15:commentEx w15:paraId="46C22707" w15:done="1"/>
  <w15:commentEx w15:paraId="1B238548" w15:done="1"/>
  <w15:commentEx w15:paraId="46F30D1C" w15:done="1"/>
  <w15:commentEx w15:paraId="3346F946" w15:done="0"/>
  <w15:commentEx w15:paraId="17EC2D7E" w15:done="0"/>
  <w15:commentEx w15:paraId="7BBAD66E" w15:done="1"/>
  <w15:commentEx w15:paraId="5218DFC0" w15:done="1"/>
  <w15:commentEx w15:paraId="796C253A" w15:done="0"/>
  <w15:commentEx w15:paraId="31FAC0A6" w15:done="0"/>
  <w15:commentEx w15:paraId="733B7CB0" w15:done="0"/>
  <w15:commentEx w15:paraId="52BE1F94" w15:done="0"/>
  <w15:commentEx w15:paraId="5995FF86" w15:done="0"/>
  <w15:commentEx w15:paraId="69C2D6EF" w15:done="0"/>
  <w15:commentEx w15:paraId="175CB21F" w15:done="1"/>
  <w15:commentEx w15:paraId="7542549B" w15:done="0"/>
  <w15:commentEx w15:paraId="7A38FF64" w15:done="0"/>
  <w15:commentEx w15:paraId="309B66B6" w15:done="1"/>
  <w15:commentEx w15:paraId="7B8050C5" w15:paraIdParent="309B66B6" w15:done="1"/>
  <w15:commentEx w15:paraId="4D8AEA68" w15:done="1"/>
  <w15:commentEx w15:paraId="1C50D755" w15:done="0"/>
  <w15:commentEx w15:paraId="683DA0CC" w15:done="1"/>
  <w15:commentEx w15:paraId="2B6BF532" w15:done="0"/>
  <w15:commentEx w15:paraId="4020F586" w15:done="1"/>
  <w15:commentEx w15:paraId="0A5A4E04" w15:done="0"/>
  <w15:commentEx w15:paraId="3C3C562B" w15:done="0"/>
  <w15:commentEx w15:paraId="3248FAEF" w15:done="0"/>
  <w15:commentEx w15:paraId="602CDA53" w15:done="0"/>
  <w15:commentEx w15:paraId="4C40785B" w15:done="0"/>
  <w15:commentEx w15:paraId="7F2A5AD2" w15:done="0"/>
  <w15:commentEx w15:paraId="1D8F9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12238E"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128FF6" w16cex:dateUtc="2022-04-26T14:36: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56B" w16cex:dateUtc="2022-04-26T14:5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1292EC" w16cex:dateUtc="2022-04-26T14:49: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0BA51C" w16cex:dateUtc="2022-04-21T08:4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12B78D" w16cex:dateUtc="2022-04-26T17:25: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12B7F3" w16cex:dateUtc="2022-04-26T17:26: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9D3" w16cex:dateUtc="2022-04-26T17:34:00Z"/>
  <w16cex:commentExtensible w16cex:durableId="2612BACD" w16cex:dateUtc="2022-04-26T17:39:00Z"/>
  <w16cex:commentExtensible w16cex:durableId="2623B5A3" w16cex:dateUtc="2022-04-26T17:44:00Z"/>
  <w16cex:commentExtensible w16cex:durableId="2612BC0B" w16cex:dateUtc="2022-04-26T17:44: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266E09" w16cex:dateUtc="2022-05-11T16:16: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1D9" w16cex:dateUtc="2022-05-13T12:55:00Z"/>
  <w16cex:commentExtensible w16cex:durableId="2628E216" w16cex:dateUtc="2022-05-13T12:56:00Z"/>
  <w16cex:commentExtensible w16cex:durableId="2613837F" w16cex:dateUtc="2022-04-27T07:55:00Z"/>
  <w16cex:commentExtensible w16cex:durableId="26138368" w16cex:dateUtc="2022-04-27T07:55:00Z"/>
  <w16cex:commentExtensible w16cex:durableId="261383F0" w16cex:dateUtc="2022-04-27T07:57:00Z"/>
  <w16cex:commentExtensible w16cex:durableId="26067CAE" w16cex:dateUtc="2022-04-17T10:46:00Z"/>
  <w16cex:commentExtensible w16cex:durableId="26138487" w16cex:dateUtc="2022-04-27T07:59:00Z"/>
  <w16cex:commentExtensible w16cex:durableId="26138499" w16cex:dateUtc="2022-04-27T08:00:00Z"/>
  <w16cex:commentExtensible w16cex:durableId="261384AD" w16cex:dateUtc="2022-04-27T08:00:00Z"/>
  <w16cex:commentExtensible w16cex:durableId="2628E6CC" w16cex:dateUtc="2022-05-13T13:16: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139285" w16cex:dateUtc="2022-04-27T08:59:00Z"/>
  <w16cex:commentExtensible w16cex:durableId="2628F65A" w16cex:dateUtc="2022-05-13T14:23:00Z"/>
  <w16cex:commentExtensible w16cex:durableId="260956A6" w16cex:dateUtc="2022-04-19T14:41:00Z"/>
  <w16cex:commentExtensible w16cex:durableId="2628F9D0" w16cex:dateUtc="2022-05-13T14:37:00Z"/>
  <w16cex:commentExtensible w16cex:durableId="2628FB60" w16cex:dateUtc="2022-05-13T14:44:00Z"/>
  <w16cex:commentExtensible w16cex:durableId="2628FB2C" w16cex:dateUtc="2022-05-13T14:43:00Z"/>
  <w16cex:commentExtensible w16cex:durableId="2628FF68" w16cex:dateUtc="2022-05-13T15:01:00Z"/>
  <w16cex:commentExtensible w16cex:durableId="2628FECC" w16cex:dateUtc="2022-05-13T14:59:00Z"/>
  <w16cex:commentExtensible w16cex:durableId="2628FEE8" w16cex:dateUtc="2022-05-13T14:59:00Z"/>
  <w16cex:commentExtensible w16cex:durableId="2629002B" w16cex:dateUtc="2022-05-13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31CD2091" w16cid:durableId="2612238E"/>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70FEC78C" w16cid:durableId="26128FF6"/>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54B083AA" w16cid:durableId="2612956B"/>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1245895D" w16cid:durableId="261292EC"/>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692F6A7F" w16cid:durableId="260BA51C"/>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0B082FF0" w16cid:durableId="2612B78D"/>
  <w16cid:commentId w16cid:paraId="5A6266CC" w16cid:durableId="2628C172"/>
  <w16cid:commentId w16cid:paraId="38F38261" w16cid:durableId="2628C196"/>
  <w16cid:commentId w16cid:paraId="06187E29" w16cid:durableId="2612B7AA"/>
  <w16cid:commentId w16cid:paraId="682917EC" w16cid:durableId="2628C1AA"/>
  <w16cid:commentId w16cid:paraId="76FB107A" w16cid:durableId="2612B7F3"/>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2CE13CFC" w16cid:durableId="2612B9D3"/>
  <w16cid:commentId w16cid:paraId="629805CD" w16cid:durableId="2612BACD"/>
  <w16cid:commentId w16cid:paraId="1DAD033B" w16cid:durableId="2623B5A3"/>
  <w16cid:commentId w16cid:paraId="7C2E9C2A" w16cid:durableId="2612BC0B"/>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15D88786" w16cid:durableId="26266E09"/>
  <w16cid:commentId w16cid:paraId="20149853" w16cid:durableId="2612C135"/>
  <w16cid:commentId w16cid:paraId="668EFD10" w16cid:durableId="2612C18D"/>
  <w16cid:commentId w16cid:paraId="66DFB367" w16cid:durableId="2612C257"/>
  <w16cid:commentId w16cid:paraId="29BBDB76" w16cid:durableId="2612C2D4"/>
  <w16cid:commentId w16cid:paraId="43B0CD77" w16cid:durableId="2628E1D9"/>
  <w16cid:commentId w16cid:paraId="1DCDE2E7" w16cid:durableId="2628E216"/>
  <w16cid:commentId w16cid:paraId="5223580D" w16cid:durableId="2613837F"/>
  <w16cid:commentId w16cid:paraId="49C9A2C8" w16cid:durableId="26138368"/>
  <w16cid:commentId w16cid:paraId="2D71A391" w16cid:durableId="261383F0"/>
  <w16cid:commentId w16cid:paraId="24B05481" w16cid:durableId="26067CAE"/>
  <w16cid:commentId w16cid:paraId="46C22707" w16cid:durableId="26138487"/>
  <w16cid:commentId w16cid:paraId="1B238548" w16cid:durableId="26138499"/>
  <w16cid:commentId w16cid:paraId="46F30D1C" w16cid:durableId="261384AD"/>
  <w16cid:commentId w16cid:paraId="3346F946" w16cid:durableId="2628E6CC"/>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683DA0CC" w16cid:durableId="26139285"/>
  <w16cid:commentId w16cid:paraId="2B6BF532" w16cid:durableId="2628F65A"/>
  <w16cid:commentId w16cid:paraId="4020F586" w16cid:durableId="260956A6"/>
  <w16cid:commentId w16cid:paraId="0A5A4E04" w16cid:durableId="2628F9D0"/>
  <w16cid:commentId w16cid:paraId="3C3C562B" w16cid:durableId="2628FB60"/>
  <w16cid:commentId w16cid:paraId="3248FAEF" w16cid:durableId="2628FB2C"/>
  <w16cid:commentId w16cid:paraId="602CDA53" w16cid:durableId="2628FF68"/>
  <w16cid:commentId w16cid:paraId="4C40785B" w16cid:durableId="2628FECC"/>
  <w16cid:commentId w16cid:paraId="7F2A5AD2" w16cid:durableId="2628FEE8"/>
  <w16cid:commentId w16cid:paraId="1D8F9A12" w16cid:durableId="26290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38082" w14:textId="77777777" w:rsidR="002F1FEE" w:rsidRDefault="002F1FEE" w:rsidP="00CB7F14">
      <w:pPr>
        <w:spacing w:after="0" w:line="240" w:lineRule="auto"/>
      </w:pPr>
      <w:r>
        <w:separator/>
      </w:r>
    </w:p>
  </w:endnote>
  <w:endnote w:type="continuationSeparator" w:id="0">
    <w:p w14:paraId="00ECB79C" w14:textId="77777777" w:rsidR="002F1FEE" w:rsidRDefault="002F1FEE" w:rsidP="00CB7F14">
      <w:pPr>
        <w:spacing w:after="0" w:line="240" w:lineRule="auto"/>
      </w:pPr>
      <w:r>
        <w:continuationSeparator/>
      </w:r>
    </w:p>
  </w:endnote>
  <w:endnote w:type="continuationNotice" w:id="1">
    <w:p w14:paraId="57F4384A" w14:textId="77777777" w:rsidR="002F1FEE" w:rsidRDefault="002F1F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63C93" w14:textId="77777777" w:rsidR="002F1FEE" w:rsidRDefault="002F1FEE" w:rsidP="00CB7F14">
      <w:pPr>
        <w:spacing w:after="0" w:line="240" w:lineRule="auto"/>
      </w:pPr>
      <w:r>
        <w:separator/>
      </w:r>
    </w:p>
  </w:footnote>
  <w:footnote w:type="continuationSeparator" w:id="0">
    <w:p w14:paraId="4F521756" w14:textId="77777777" w:rsidR="002F1FEE" w:rsidRDefault="002F1FEE" w:rsidP="00CB7F14">
      <w:pPr>
        <w:spacing w:after="0" w:line="240" w:lineRule="auto"/>
      </w:pPr>
      <w:r>
        <w:continuationSeparator/>
      </w:r>
    </w:p>
  </w:footnote>
  <w:footnote w:type="continuationNotice" w:id="1">
    <w:p w14:paraId="52EC1805" w14:textId="77777777" w:rsidR="002F1FEE" w:rsidRDefault="002F1F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1"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2"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0"/>
  </w:num>
  <w:num w:numId="2" w16cid:durableId="856692901">
    <w:abstractNumId w:val="6"/>
  </w:num>
  <w:num w:numId="3" w16cid:durableId="1887911909">
    <w:abstractNumId w:val="7"/>
  </w:num>
  <w:num w:numId="4" w16cid:durableId="753665383">
    <w:abstractNumId w:val="9"/>
  </w:num>
  <w:num w:numId="5" w16cid:durableId="590622122">
    <w:abstractNumId w:val="4"/>
  </w:num>
  <w:num w:numId="6" w16cid:durableId="508833971">
    <w:abstractNumId w:val="3"/>
  </w:num>
  <w:num w:numId="7" w16cid:durableId="115872508">
    <w:abstractNumId w:val="12"/>
  </w:num>
  <w:num w:numId="8" w16cid:durableId="1098599152">
    <w:abstractNumId w:val="1"/>
  </w:num>
  <w:num w:numId="9" w16cid:durableId="1893878536">
    <w:abstractNumId w:val="2"/>
  </w:num>
  <w:num w:numId="10" w16cid:durableId="2032296586">
    <w:abstractNumId w:val="8"/>
  </w:num>
  <w:num w:numId="11" w16cid:durableId="1449540633">
    <w:abstractNumId w:val="11"/>
  </w:num>
  <w:num w:numId="12" w16cid:durableId="1842350526">
    <w:abstractNumId w:val="10"/>
  </w:num>
  <w:num w:numId="13" w16cid:durableId="113371284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Etard, Adrienne [2]">
    <w15:presenceInfo w15:providerId="AD" w15:userId="S::ucbteta@ucl.ac.uk::b6e72120-0b4f-4d07-b4f0-0bf379bf9763"/>
  </w15:person>
  <w15:person w15:author="Adrienne Etard">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5BE3"/>
    <w:rsid w:val="0001015A"/>
    <w:rsid w:val="0001093D"/>
    <w:rsid w:val="00011187"/>
    <w:rsid w:val="0001229A"/>
    <w:rsid w:val="0001299F"/>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409A"/>
    <w:rsid w:val="00045A31"/>
    <w:rsid w:val="00045F4E"/>
    <w:rsid w:val="00046057"/>
    <w:rsid w:val="0004769F"/>
    <w:rsid w:val="00047A5A"/>
    <w:rsid w:val="000507E7"/>
    <w:rsid w:val="00052F3C"/>
    <w:rsid w:val="00053236"/>
    <w:rsid w:val="00054782"/>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22B8"/>
    <w:rsid w:val="00073409"/>
    <w:rsid w:val="00073785"/>
    <w:rsid w:val="000737A6"/>
    <w:rsid w:val="00074851"/>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A29"/>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B4D"/>
    <w:rsid w:val="000C5813"/>
    <w:rsid w:val="000C626D"/>
    <w:rsid w:val="000C7359"/>
    <w:rsid w:val="000C7926"/>
    <w:rsid w:val="000C793D"/>
    <w:rsid w:val="000C7C6F"/>
    <w:rsid w:val="000D1767"/>
    <w:rsid w:val="000D41F9"/>
    <w:rsid w:val="000D481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FD5"/>
    <w:rsid w:val="000F6152"/>
    <w:rsid w:val="000F6453"/>
    <w:rsid w:val="000F6700"/>
    <w:rsid w:val="001002EA"/>
    <w:rsid w:val="001004D2"/>
    <w:rsid w:val="00100F34"/>
    <w:rsid w:val="00100FD5"/>
    <w:rsid w:val="001012CA"/>
    <w:rsid w:val="001019BB"/>
    <w:rsid w:val="00101DD2"/>
    <w:rsid w:val="0010243B"/>
    <w:rsid w:val="001030E1"/>
    <w:rsid w:val="001035F0"/>
    <w:rsid w:val="001043B0"/>
    <w:rsid w:val="001046D6"/>
    <w:rsid w:val="00104A0F"/>
    <w:rsid w:val="00105ACF"/>
    <w:rsid w:val="00105CBE"/>
    <w:rsid w:val="00106DC7"/>
    <w:rsid w:val="00107C8F"/>
    <w:rsid w:val="001101F3"/>
    <w:rsid w:val="00113143"/>
    <w:rsid w:val="001132BC"/>
    <w:rsid w:val="00117C78"/>
    <w:rsid w:val="00117F21"/>
    <w:rsid w:val="0012315D"/>
    <w:rsid w:val="00123A6A"/>
    <w:rsid w:val="001243D9"/>
    <w:rsid w:val="001256D0"/>
    <w:rsid w:val="0012627C"/>
    <w:rsid w:val="00126EB1"/>
    <w:rsid w:val="00127097"/>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40496"/>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C49"/>
    <w:rsid w:val="00183FAA"/>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CD2"/>
    <w:rsid w:val="001A6F94"/>
    <w:rsid w:val="001A75E6"/>
    <w:rsid w:val="001B09B1"/>
    <w:rsid w:val="001B0BDE"/>
    <w:rsid w:val="001B0E41"/>
    <w:rsid w:val="001B0F88"/>
    <w:rsid w:val="001B20BB"/>
    <w:rsid w:val="001B2C2D"/>
    <w:rsid w:val="001B3104"/>
    <w:rsid w:val="001B3F03"/>
    <w:rsid w:val="001B58AE"/>
    <w:rsid w:val="001B60CF"/>
    <w:rsid w:val="001B62C1"/>
    <w:rsid w:val="001B647A"/>
    <w:rsid w:val="001C080F"/>
    <w:rsid w:val="001C2587"/>
    <w:rsid w:val="001C3C0F"/>
    <w:rsid w:val="001C524C"/>
    <w:rsid w:val="001D03B2"/>
    <w:rsid w:val="001D0419"/>
    <w:rsid w:val="001D2997"/>
    <w:rsid w:val="001D2FD3"/>
    <w:rsid w:val="001D37AB"/>
    <w:rsid w:val="001D38B3"/>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C03"/>
    <w:rsid w:val="00203F4A"/>
    <w:rsid w:val="00204138"/>
    <w:rsid w:val="0020512F"/>
    <w:rsid w:val="00205D1C"/>
    <w:rsid w:val="002069F2"/>
    <w:rsid w:val="00207501"/>
    <w:rsid w:val="002152C8"/>
    <w:rsid w:val="00216D8D"/>
    <w:rsid w:val="0021708D"/>
    <w:rsid w:val="00217CAB"/>
    <w:rsid w:val="00217E9D"/>
    <w:rsid w:val="00217EE8"/>
    <w:rsid w:val="00220398"/>
    <w:rsid w:val="002203DF"/>
    <w:rsid w:val="00220949"/>
    <w:rsid w:val="00220CED"/>
    <w:rsid w:val="002226F4"/>
    <w:rsid w:val="00223515"/>
    <w:rsid w:val="00223805"/>
    <w:rsid w:val="00224442"/>
    <w:rsid w:val="00224643"/>
    <w:rsid w:val="00225314"/>
    <w:rsid w:val="002260A7"/>
    <w:rsid w:val="00226127"/>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516F1"/>
    <w:rsid w:val="00252BC3"/>
    <w:rsid w:val="00253853"/>
    <w:rsid w:val="0025431E"/>
    <w:rsid w:val="00254352"/>
    <w:rsid w:val="00255092"/>
    <w:rsid w:val="00255560"/>
    <w:rsid w:val="0025595A"/>
    <w:rsid w:val="0025755E"/>
    <w:rsid w:val="00257950"/>
    <w:rsid w:val="002615AB"/>
    <w:rsid w:val="002619C2"/>
    <w:rsid w:val="00261D57"/>
    <w:rsid w:val="0026435C"/>
    <w:rsid w:val="002645BF"/>
    <w:rsid w:val="002648E6"/>
    <w:rsid w:val="0026493A"/>
    <w:rsid w:val="00266D29"/>
    <w:rsid w:val="00267D54"/>
    <w:rsid w:val="002706E6"/>
    <w:rsid w:val="00271F27"/>
    <w:rsid w:val="00272801"/>
    <w:rsid w:val="00272D08"/>
    <w:rsid w:val="0027361F"/>
    <w:rsid w:val="0027598B"/>
    <w:rsid w:val="00275FC3"/>
    <w:rsid w:val="002764D6"/>
    <w:rsid w:val="00276D5A"/>
    <w:rsid w:val="00276D68"/>
    <w:rsid w:val="00277C60"/>
    <w:rsid w:val="00277D53"/>
    <w:rsid w:val="002808D9"/>
    <w:rsid w:val="00281592"/>
    <w:rsid w:val="00282E46"/>
    <w:rsid w:val="00284201"/>
    <w:rsid w:val="00284B6A"/>
    <w:rsid w:val="0028572B"/>
    <w:rsid w:val="00285F90"/>
    <w:rsid w:val="002870F2"/>
    <w:rsid w:val="002901D4"/>
    <w:rsid w:val="002908BF"/>
    <w:rsid w:val="00290A64"/>
    <w:rsid w:val="00290ADE"/>
    <w:rsid w:val="00290B0F"/>
    <w:rsid w:val="002910E6"/>
    <w:rsid w:val="00293263"/>
    <w:rsid w:val="00294F43"/>
    <w:rsid w:val="00296240"/>
    <w:rsid w:val="00296C33"/>
    <w:rsid w:val="00296FB2"/>
    <w:rsid w:val="00297BC2"/>
    <w:rsid w:val="002A066F"/>
    <w:rsid w:val="002A0A5F"/>
    <w:rsid w:val="002A2024"/>
    <w:rsid w:val="002A2256"/>
    <w:rsid w:val="002A24E6"/>
    <w:rsid w:val="002A2B68"/>
    <w:rsid w:val="002A2CFB"/>
    <w:rsid w:val="002A2EBC"/>
    <w:rsid w:val="002A3281"/>
    <w:rsid w:val="002A41A2"/>
    <w:rsid w:val="002A493F"/>
    <w:rsid w:val="002A601B"/>
    <w:rsid w:val="002A7751"/>
    <w:rsid w:val="002A7B37"/>
    <w:rsid w:val="002A7F84"/>
    <w:rsid w:val="002B10D6"/>
    <w:rsid w:val="002B1C1B"/>
    <w:rsid w:val="002B2456"/>
    <w:rsid w:val="002B287C"/>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D0C4A"/>
    <w:rsid w:val="002D1141"/>
    <w:rsid w:val="002D2983"/>
    <w:rsid w:val="002D2B72"/>
    <w:rsid w:val="002D4D36"/>
    <w:rsid w:val="002D5227"/>
    <w:rsid w:val="002D6147"/>
    <w:rsid w:val="002D65E3"/>
    <w:rsid w:val="002D665B"/>
    <w:rsid w:val="002D75A6"/>
    <w:rsid w:val="002D75EF"/>
    <w:rsid w:val="002D7996"/>
    <w:rsid w:val="002E13B7"/>
    <w:rsid w:val="002E1994"/>
    <w:rsid w:val="002E1A59"/>
    <w:rsid w:val="002E2E1E"/>
    <w:rsid w:val="002E5149"/>
    <w:rsid w:val="002E6175"/>
    <w:rsid w:val="002E6F62"/>
    <w:rsid w:val="002E7884"/>
    <w:rsid w:val="002F00B3"/>
    <w:rsid w:val="002F1309"/>
    <w:rsid w:val="002F1432"/>
    <w:rsid w:val="002F1FEE"/>
    <w:rsid w:val="002F3E09"/>
    <w:rsid w:val="002F42D6"/>
    <w:rsid w:val="002F5279"/>
    <w:rsid w:val="002F6889"/>
    <w:rsid w:val="002F79AC"/>
    <w:rsid w:val="002F7FEE"/>
    <w:rsid w:val="003011AC"/>
    <w:rsid w:val="00301717"/>
    <w:rsid w:val="0030234E"/>
    <w:rsid w:val="00302DE2"/>
    <w:rsid w:val="003036C7"/>
    <w:rsid w:val="003039A3"/>
    <w:rsid w:val="00304128"/>
    <w:rsid w:val="00304C12"/>
    <w:rsid w:val="00305828"/>
    <w:rsid w:val="00306509"/>
    <w:rsid w:val="00306A50"/>
    <w:rsid w:val="00306EDE"/>
    <w:rsid w:val="003101C3"/>
    <w:rsid w:val="00310873"/>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65CF"/>
    <w:rsid w:val="0033755C"/>
    <w:rsid w:val="00337A87"/>
    <w:rsid w:val="00337F19"/>
    <w:rsid w:val="00340478"/>
    <w:rsid w:val="0034134E"/>
    <w:rsid w:val="003422F8"/>
    <w:rsid w:val="00343008"/>
    <w:rsid w:val="003431F0"/>
    <w:rsid w:val="00346211"/>
    <w:rsid w:val="00346A8C"/>
    <w:rsid w:val="00346B37"/>
    <w:rsid w:val="00352CAA"/>
    <w:rsid w:val="0035338D"/>
    <w:rsid w:val="00354BA9"/>
    <w:rsid w:val="00354E19"/>
    <w:rsid w:val="00354EBB"/>
    <w:rsid w:val="00355295"/>
    <w:rsid w:val="003559EA"/>
    <w:rsid w:val="00356C80"/>
    <w:rsid w:val="00357335"/>
    <w:rsid w:val="00357AED"/>
    <w:rsid w:val="00360E6D"/>
    <w:rsid w:val="00361CCD"/>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90255"/>
    <w:rsid w:val="00390D85"/>
    <w:rsid w:val="00391AA0"/>
    <w:rsid w:val="00392743"/>
    <w:rsid w:val="003930F3"/>
    <w:rsid w:val="00393B64"/>
    <w:rsid w:val="00395659"/>
    <w:rsid w:val="003A0E46"/>
    <w:rsid w:val="003A17A7"/>
    <w:rsid w:val="003A19B0"/>
    <w:rsid w:val="003A1E8C"/>
    <w:rsid w:val="003A2602"/>
    <w:rsid w:val="003A2667"/>
    <w:rsid w:val="003A42A3"/>
    <w:rsid w:val="003B1682"/>
    <w:rsid w:val="003B3C4F"/>
    <w:rsid w:val="003B42CD"/>
    <w:rsid w:val="003B491B"/>
    <w:rsid w:val="003B49E6"/>
    <w:rsid w:val="003B4D08"/>
    <w:rsid w:val="003B4FE0"/>
    <w:rsid w:val="003B764F"/>
    <w:rsid w:val="003C6A84"/>
    <w:rsid w:val="003C6C85"/>
    <w:rsid w:val="003C724E"/>
    <w:rsid w:val="003C7960"/>
    <w:rsid w:val="003C7C0C"/>
    <w:rsid w:val="003D044A"/>
    <w:rsid w:val="003D0A77"/>
    <w:rsid w:val="003D39E8"/>
    <w:rsid w:val="003D54A7"/>
    <w:rsid w:val="003D60A6"/>
    <w:rsid w:val="003D6655"/>
    <w:rsid w:val="003D70B8"/>
    <w:rsid w:val="003D72DD"/>
    <w:rsid w:val="003D7F71"/>
    <w:rsid w:val="003E0EF0"/>
    <w:rsid w:val="003E2129"/>
    <w:rsid w:val="003E4974"/>
    <w:rsid w:val="003E4A9B"/>
    <w:rsid w:val="003E4E36"/>
    <w:rsid w:val="003E4FFA"/>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F3F"/>
    <w:rsid w:val="00425DDA"/>
    <w:rsid w:val="004260BF"/>
    <w:rsid w:val="00426A7D"/>
    <w:rsid w:val="00427A40"/>
    <w:rsid w:val="004313F1"/>
    <w:rsid w:val="004313FE"/>
    <w:rsid w:val="0043186C"/>
    <w:rsid w:val="00431D58"/>
    <w:rsid w:val="00432F3B"/>
    <w:rsid w:val="00434FD2"/>
    <w:rsid w:val="0043561B"/>
    <w:rsid w:val="00435A3B"/>
    <w:rsid w:val="00435BB3"/>
    <w:rsid w:val="0043615B"/>
    <w:rsid w:val="00436B3F"/>
    <w:rsid w:val="00436C4B"/>
    <w:rsid w:val="00437180"/>
    <w:rsid w:val="00437CE9"/>
    <w:rsid w:val="0044139A"/>
    <w:rsid w:val="00441C0E"/>
    <w:rsid w:val="004436DB"/>
    <w:rsid w:val="00443AC6"/>
    <w:rsid w:val="00445C49"/>
    <w:rsid w:val="00446880"/>
    <w:rsid w:val="00446ADC"/>
    <w:rsid w:val="00447D62"/>
    <w:rsid w:val="00447DE7"/>
    <w:rsid w:val="00450745"/>
    <w:rsid w:val="00450AE2"/>
    <w:rsid w:val="00450F0F"/>
    <w:rsid w:val="00451000"/>
    <w:rsid w:val="00451042"/>
    <w:rsid w:val="004522D9"/>
    <w:rsid w:val="00453176"/>
    <w:rsid w:val="00453219"/>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13DF"/>
    <w:rsid w:val="004A296B"/>
    <w:rsid w:val="004A3B67"/>
    <w:rsid w:val="004A56D1"/>
    <w:rsid w:val="004A5B58"/>
    <w:rsid w:val="004A66D9"/>
    <w:rsid w:val="004A6D4C"/>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658D"/>
    <w:rsid w:val="004B79DC"/>
    <w:rsid w:val="004C00B1"/>
    <w:rsid w:val="004C03D3"/>
    <w:rsid w:val="004C0B69"/>
    <w:rsid w:val="004C0EFC"/>
    <w:rsid w:val="004C102F"/>
    <w:rsid w:val="004C4B98"/>
    <w:rsid w:val="004C6334"/>
    <w:rsid w:val="004C7B58"/>
    <w:rsid w:val="004C7FCF"/>
    <w:rsid w:val="004D0AD0"/>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5627"/>
    <w:rsid w:val="0051623A"/>
    <w:rsid w:val="005164F3"/>
    <w:rsid w:val="00516774"/>
    <w:rsid w:val="00516B3B"/>
    <w:rsid w:val="00516BB3"/>
    <w:rsid w:val="00516DBC"/>
    <w:rsid w:val="005178FC"/>
    <w:rsid w:val="005213D5"/>
    <w:rsid w:val="00521625"/>
    <w:rsid w:val="00521BEE"/>
    <w:rsid w:val="0052205A"/>
    <w:rsid w:val="005221DF"/>
    <w:rsid w:val="00522E79"/>
    <w:rsid w:val="0052385C"/>
    <w:rsid w:val="005241C8"/>
    <w:rsid w:val="00524406"/>
    <w:rsid w:val="005254C5"/>
    <w:rsid w:val="00525527"/>
    <w:rsid w:val="00526047"/>
    <w:rsid w:val="005271FF"/>
    <w:rsid w:val="00530017"/>
    <w:rsid w:val="005304BF"/>
    <w:rsid w:val="005313B1"/>
    <w:rsid w:val="00532207"/>
    <w:rsid w:val="00532A73"/>
    <w:rsid w:val="0053334F"/>
    <w:rsid w:val="00533476"/>
    <w:rsid w:val="00533839"/>
    <w:rsid w:val="005338F8"/>
    <w:rsid w:val="005346B7"/>
    <w:rsid w:val="0053581A"/>
    <w:rsid w:val="005359BD"/>
    <w:rsid w:val="00536975"/>
    <w:rsid w:val="005375FF"/>
    <w:rsid w:val="005376E1"/>
    <w:rsid w:val="00537EB5"/>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BA7"/>
    <w:rsid w:val="00555F23"/>
    <w:rsid w:val="00556FA9"/>
    <w:rsid w:val="00557DA3"/>
    <w:rsid w:val="00560A5D"/>
    <w:rsid w:val="0056468A"/>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F43"/>
    <w:rsid w:val="0059381E"/>
    <w:rsid w:val="00593BF4"/>
    <w:rsid w:val="00593C5E"/>
    <w:rsid w:val="00593E96"/>
    <w:rsid w:val="00594311"/>
    <w:rsid w:val="00594C63"/>
    <w:rsid w:val="00595BA3"/>
    <w:rsid w:val="00596094"/>
    <w:rsid w:val="005960BD"/>
    <w:rsid w:val="00596B37"/>
    <w:rsid w:val="00597074"/>
    <w:rsid w:val="005A4109"/>
    <w:rsid w:val="005A58B0"/>
    <w:rsid w:val="005A62F5"/>
    <w:rsid w:val="005A7003"/>
    <w:rsid w:val="005A7417"/>
    <w:rsid w:val="005A783B"/>
    <w:rsid w:val="005B012C"/>
    <w:rsid w:val="005B1B36"/>
    <w:rsid w:val="005B23F5"/>
    <w:rsid w:val="005B2513"/>
    <w:rsid w:val="005B2D20"/>
    <w:rsid w:val="005B3A05"/>
    <w:rsid w:val="005B495D"/>
    <w:rsid w:val="005B5524"/>
    <w:rsid w:val="005B5E09"/>
    <w:rsid w:val="005B60EF"/>
    <w:rsid w:val="005B64DE"/>
    <w:rsid w:val="005B662B"/>
    <w:rsid w:val="005B76AF"/>
    <w:rsid w:val="005B783C"/>
    <w:rsid w:val="005B7C1C"/>
    <w:rsid w:val="005B7EDF"/>
    <w:rsid w:val="005C0D3A"/>
    <w:rsid w:val="005C11DF"/>
    <w:rsid w:val="005C12BF"/>
    <w:rsid w:val="005C2275"/>
    <w:rsid w:val="005C2287"/>
    <w:rsid w:val="005C2562"/>
    <w:rsid w:val="005C2B4C"/>
    <w:rsid w:val="005C3DCC"/>
    <w:rsid w:val="005C3F40"/>
    <w:rsid w:val="005C4278"/>
    <w:rsid w:val="005C48E2"/>
    <w:rsid w:val="005C542F"/>
    <w:rsid w:val="005C670B"/>
    <w:rsid w:val="005C679C"/>
    <w:rsid w:val="005C7BDF"/>
    <w:rsid w:val="005D1223"/>
    <w:rsid w:val="005D1685"/>
    <w:rsid w:val="005D2CE8"/>
    <w:rsid w:val="005D3220"/>
    <w:rsid w:val="005D3760"/>
    <w:rsid w:val="005D39F1"/>
    <w:rsid w:val="005D4D7B"/>
    <w:rsid w:val="005D5D7E"/>
    <w:rsid w:val="005D5E5A"/>
    <w:rsid w:val="005E095F"/>
    <w:rsid w:val="005E16EF"/>
    <w:rsid w:val="005E18B8"/>
    <w:rsid w:val="005E372D"/>
    <w:rsid w:val="005E4582"/>
    <w:rsid w:val="005E5BEF"/>
    <w:rsid w:val="005E5E17"/>
    <w:rsid w:val="005E6731"/>
    <w:rsid w:val="005E7C18"/>
    <w:rsid w:val="005E7D24"/>
    <w:rsid w:val="005F00ED"/>
    <w:rsid w:val="005F0D40"/>
    <w:rsid w:val="005F158A"/>
    <w:rsid w:val="005F31AA"/>
    <w:rsid w:val="005F3435"/>
    <w:rsid w:val="005F3B79"/>
    <w:rsid w:val="005F3D3C"/>
    <w:rsid w:val="005F44EB"/>
    <w:rsid w:val="005F474C"/>
    <w:rsid w:val="005F5EE7"/>
    <w:rsid w:val="005F617D"/>
    <w:rsid w:val="005F7085"/>
    <w:rsid w:val="005F712F"/>
    <w:rsid w:val="005F723E"/>
    <w:rsid w:val="005F7281"/>
    <w:rsid w:val="005F7463"/>
    <w:rsid w:val="005F76CA"/>
    <w:rsid w:val="00600F2C"/>
    <w:rsid w:val="00600F64"/>
    <w:rsid w:val="00602B09"/>
    <w:rsid w:val="00602B18"/>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5156"/>
    <w:rsid w:val="0062672E"/>
    <w:rsid w:val="00627215"/>
    <w:rsid w:val="00627CC3"/>
    <w:rsid w:val="006305FD"/>
    <w:rsid w:val="006308A5"/>
    <w:rsid w:val="00630B26"/>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560"/>
    <w:rsid w:val="00647B62"/>
    <w:rsid w:val="006528C8"/>
    <w:rsid w:val="006534FC"/>
    <w:rsid w:val="00653B7A"/>
    <w:rsid w:val="00654322"/>
    <w:rsid w:val="006543B4"/>
    <w:rsid w:val="006559D6"/>
    <w:rsid w:val="00656F84"/>
    <w:rsid w:val="0066083F"/>
    <w:rsid w:val="00660D72"/>
    <w:rsid w:val="006613AF"/>
    <w:rsid w:val="00661B52"/>
    <w:rsid w:val="00661DD4"/>
    <w:rsid w:val="0066256E"/>
    <w:rsid w:val="00664FFE"/>
    <w:rsid w:val="00665BFD"/>
    <w:rsid w:val="00665EF2"/>
    <w:rsid w:val="0066678F"/>
    <w:rsid w:val="006721CA"/>
    <w:rsid w:val="00672AC3"/>
    <w:rsid w:val="0067394A"/>
    <w:rsid w:val="006745CE"/>
    <w:rsid w:val="00674C88"/>
    <w:rsid w:val="00675601"/>
    <w:rsid w:val="0067639F"/>
    <w:rsid w:val="00676A85"/>
    <w:rsid w:val="00676A92"/>
    <w:rsid w:val="00676CCA"/>
    <w:rsid w:val="00676D4F"/>
    <w:rsid w:val="0068056F"/>
    <w:rsid w:val="00681128"/>
    <w:rsid w:val="006820E1"/>
    <w:rsid w:val="00682D0E"/>
    <w:rsid w:val="006832E5"/>
    <w:rsid w:val="00685632"/>
    <w:rsid w:val="00685DF0"/>
    <w:rsid w:val="0068688C"/>
    <w:rsid w:val="00686909"/>
    <w:rsid w:val="00686FCC"/>
    <w:rsid w:val="00687654"/>
    <w:rsid w:val="0068790E"/>
    <w:rsid w:val="00690278"/>
    <w:rsid w:val="00690645"/>
    <w:rsid w:val="00690BDE"/>
    <w:rsid w:val="00691B32"/>
    <w:rsid w:val="00692BE8"/>
    <w:rsid w:val="00693036"/>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D19"/>
    <w:rsid w:val="006C5098"/>
    <w:rsid w:val="006C65C2"/>
    <w:rsid w:val="006C6D5B"/>
    <w:rsid w:val="006C6DC4"/>
    <w:rsid w:val="006C70DB"/>
    <w:rsid w:val="006C71EA"/>
    <w:rsid w:val="006D0DCC"/>
    <w:rsid w:val="006D0E70"/>
    <w:rsid w:val="006D25B1"/>
    <w:rsid w:val="006D2AC6"/>
    <w:rsid w:val="006D2C81"/>
    <w:rsid w:val="006D2DC5"/>
    <w:rsid w:val="006D320C"/>
    <w:rsid w:val="006D3812"/>
    <w:rsid w:val="006D487D"/>
    <w:rsid w:val="006D4CFD"/>
    <w:rsid w:val="006D50B8"/>
    <w:rsid w:val="006D5475"/>
    <w:rsid w:val="006D60EF"/>
    <w:rsid w:val="006D674A"/>
    <w:rsid w:val="006D7CC2"/>
    <w:rsid w:val="006D7DC0"/>
    <w:rsid w:val="006E0D1F"/>
    <w:rsid w:val="006E1266"/>
    <w:rsid w:val="006E4785"/>
    <w:rsid w:val="006E545C"/>
    <w:rsid w:val="006E5C0D"/>
    <w:rsid w:val="006E6181"/>
    <w:rsid w:val="006E6D96"/>
    <w:rsid w:val="006E7E01"/>
    <w:rsid w:val="006F0367"/>
    <w:rsid w:val="006F14AB"/>
    <w:rsid w:val="006F1954"/>
    <w:rsid w:val="006F21B5"/>
    <w:rsid w:val="006F2E28"/>
    <w:rsid w:val="006F2EB1"/>
    <w:rsid w:val="006F3424"/>
    <w:rsid w:val="006F3690"/>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F01"/>
    <w:rsid w:val="00724626"/>
    <w:rsid w:val="00724862"/>
    <w:rsid w:val="00726D9C"/>
    <w:rsid w:val="00727E5E"/>
    <w:rsid w:val="00730BBE"/>
    <w:rsid w:val="007310EF"/>
    <w:rsid w:val="007313EB"/>
    <w:rsid w:val="00731B77"/>
    <w:rsid w:val="00731C43"/>
    <w:rsid w:val="00732BA4"/>
    <w:rsid w:val="007331DC"/>
    <w:rsid w:val="00733BC3"/>
    <w:rsid w:val="00734B2E"/>
    <w:rsid w:val="00736918"/>
    <w:rsid w:val="007370FF"/>
    <w:rsid w:val="00742472"/>
    <w:rsid w:val="00742659"/>
    <w:rsid w:val="007429B4"/>
    <w:rsid w:val="00742CFE"/>
    <w:rsid w:val="00742EBA"/>
    <w:rsid w:val="00743B88"/>
    <w:rsid w:val="00745827"/>
    <w:rsid w:val="00745CE6"/>
    <w:rsid w:val="00746A2C"/>
    <w:rsid w:val="00746B0A"/>
    <w:rsid w:val="00750622"/>
    <w:rsid w:val="00752027"/>
    <w:rsid w:val="0075248B"/>
    <w:rsid w:val="00754148"/>
    <w:rsid w:val="007562D2"/>
    <w:rsid w:val="00756796"/>
    <w:rsid w:val="007571C9"/>
    <w:rsid w:val="00760582"/>
    <w:rsid w:val="00763EA1"/>
    <w:rsid w:val="007644EE"/>
    <w:rsid w:val="00765378"/>
    <w:rsid w:val="0076541D"/>
    <w:rsid w:val="007674C6"/>
    <w:rsid w:val="00767673"/>
    <w:rsid w:val="00767794"/>
    <w:rsid w:val="007711E8"/>
    <w:rsid w:val="00771CCE"/>
    <w:rsid w:val="00772351"/>
    <w:rsid w:val="007723BC"/>
    <w:rsid w:val="00773587"/>
    <w:rsid w:val="00773E84"/>
    <w:rsid w:val="0077466B"/>
    <w:rsid w:val="007748D5"/>
    <w:rsid w:val="00774C26"/>
    <w:rsid w:val="00775601"/>
    <w:rsid w:val="0077577A"/>
    <w:rsid w:val="00775832"/>
    <w:rsid w:val="00775CFB"/>
    <w:rsid w:val="00775D53"/>
    <w:rsid w:val="00776187"/>
    <w:rsid w:val="007763DB"/>
    <w:rsid w:val="007763EA"/>
    <w:rsid w:val="007766A1"/>
    <w:rsid w:val="00777801"/>
    <w:rsid w:val="00777B60"/>
    <w:rsid w:val="0078056A"/>
    <w:rsid w:val="007813F9"/>
    <w:rsid w:val="007814EF"/>
    <w:rsid w:val="007818A8"/>
    <w:rsid w:val="00781DB6"/>
    <w:rsid w:val="00782003"/>
    <w:rsid w:val="00782070"/>
    <w:rsid w:val="00782BAF"/>
    <w:rsid w:val="00782DA7"/>
    <w:rsid w:val="0078546C"/>
    <w:rsid w:val="00785FD2"/>
    <w:rsid w:val="00786337"/>
    <w:rsid w:val="00786520"/>
    <w:rsid w:val="0078658D"/>
    <w:rsid w:val="00790440"/>
    <w:rsid w:val="0079049D"/>
    <w:rsid w:val="00790DAE"/>
    <w:rsid w:val="00790FC2"/>
    <w:rsid w:val="0079121A"/>
    <w:rsid w:val="00792406"/>
    <w:rsid w:val="007936C5"/>
    <w:rsid w:val="00795039"/>
    <w:rsid w:val="0079527B"/>
    <w:rsid w:val="007962E4"/>
    <w:rsid w:val="0079645E"/>
    <w:rsid w:val="007969CF"/>
    <w:rsid w:val="00796BD2"/>
    <w:rsid w:val="00797156"/>
    <w:rsid w:val="00797419"/>
    <w:rsid w:val="007977FE"/>
    <w:rsid w:val="007A0CE9"/>
    <w:rsid w:val="007A1D63"/>
    <w:rsid w:val="007A2201"/>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E26"/>
    <w:rsid w:val="007B4481"/>
    <w:rsid w:val="007B4E5C"/>
    <w:rsid w:val="007B5877"/>
    <w:rsid w:val="007B5EA0"/>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14C"/>
    <w:rsid w:val="007E1783"/>
    <w:rsid w:val="007E1A2E"/>
    <w:rsid w:val="007E2658"/>
    <w:rsid w:val="007E3513"/>
    <w:rsid w:val="007E36E0"/>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F90"/>
    <w:rsid w:val="00844703"/>
    <w:rsid w:val="0084483D"/>
    <w:rsid w:val="0084568B"/>
    <w:rsid w:val="008458D4"/>
    <w:rsid w:val="00846DE2"/>
    <w:rsid w:val="00847A5A"/>
    <w:rsid w:val="00850140"/>
    <w:rsid w:val="00850A37"/>
    <w:rsid w:val="00851140"/>
    <w:rsid w:val="00852407"/>
    <w:rsid w:val="00852574"/>
    <w:rsid w:val="00852684"/>
    <w:rsid w:val="00852775"/>
    <w:rsid w:val="008528F2"/>
    <w:rsid w:val="00852D53"/>
    <w:rsid w:val="008552F4"/>
    <w:rsid w:val="00856273"/>
    <w:rsid w:val="00856971"/>
    <w:rsid w:val="00857275"/>
    <w:rsid w:val="00857A32"/>
    <w:rsid w:val="0086060B"/>
    <w:rsid w:val="008607EA"/>
    <w:rsid w:val="008622C8"/>
    <w:rsid w:val="00862351"/>
    <w:rsid w:val="00862D1A"/>
    <w:rsid w:val="008632CB"/>
    <w:rsid w:val="00864798"/>
    <w:rsid w:val="00864FA3"/>
    <w:rsid w:val="00865368"/>
    <w:rsid w:val="0086536F"/>
    <w:rsid w:val="00866B21"/>
    <w:rsid w:val="00867A49"/>
    <w:rsid w:val="00867AA3"/>
    <w:rsid w:val="00867B7C"/>
    <w:rsid w:val="0087163E"/>
    <w:rsid w:val="00871AD7"/>
    <w:rsid w:val="00872556"/>
    <w:rsid w:val="00872C1F"/>
    <w:rsid w:val="008733D6"/>
    <w:rsid w:val="00873839"/>
    <w:rsid w:val="00873FD0"/>
    <w:rsid w:val="008740EC"/>
    <w:rsid w:val="00874275"/>
    <w:rsid w:val="00874D64"/>
    <w:rsid w:val="00875739"/>
    <w:rsid w:val="008758EE"/>
    <w:rsid w:val="00876FC1"/>
    <w:rsid w:val="008806D9"/>
    <w:rsid w:val="00880AE1"/>
    <w:rsid w:val="0088170A"/>
    <w:rsid w:val="00881774"/>
    <w:rsid w:val="00881D54"/>
    <w:rsid w:val="0088213C"/>
    <w:rsid w:val="00883FFE"/>
    <w:rsid w:val="0088429F"/>
    <w:rsid w:val="008845BB"/>
    <w:rsid w:val="00884791"/>
    <w:rsid w:val="008850D4"/>
    <w:rsid w:val="00886203"/>
    <w:rsid w:val="0088623A"/>
    <w:rsid w:val="00886BF0"/>
    <w:rsid w:val="008901CF"/>
    <w:rsid w:val="00890A69"/>
    <w:rsid w:val="0089298E"/>
    <w:rsid w:val="0089526C"/>
    <w:rsid w:val="00895BF1"/>
    <w:rsid w:val="00895D16"/>
    <w:rsid w:val="008971D5"/>
    <w:rsid w:val="00897306"/>
    <w:rsid w:val="008A001D"/>
    <w:rsid w:val="008A175A"/>
    <w:rsid w:val="008A1764"/>
    <w:rsid w:val="008A3540"/>
    <w:rsid w:val="008A3967"/>
    <w:rsid w:val="008A4CE0"/>
    <w:rsid w:val="008A5128"/>
    <w:rsid w:val="008A5C6D"/>
    <w:rsid w:val="008A5CDF"/>
    <w:rsid w:val="008B0914"/>
    <w:rsid w:val="008B09CC"/>
    <w:rsid w:val="008B0B4F"/>
    <w:rsid w:val="008B148A"/>
    <w:rsid w:val="008B193C"/>
    <w:rsid w:val="008B1A84"/>
    <w:rsid w:val="008B2AE9"/>
    <w:rsid w:val="008B2C38"/>
    <w:rsid w:val="008B358D"/>
    <w:rsid w:val="008B49F8"/>
    <w:rsid w:val="008B4FA6"/>
    <w:rsid w:val="008B5047"/>
    <w:rsid w:val="008B6A7C"/>
    <w:rsid w:val="008B7524"/>
    <w:rsid w:val="008B758A"/>
    <w:rsid w:val="008C348D"/>
    <w:rsid w:val="008C3627"/>
    <w:rsid w:val="008C4B4A"/>
    <w:rsid w:val="008C6CCB"/>
    <w:rsid w:val="008C7960"/>
    <w:rsid w:val="008D2A4E"/>
    <w:rsid w:val="008D2B47"/>
    <w:rsid w:val="008D3321"/>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757"/>
    <w:rsid w:val="00940C64"/>
    <w:rsid w:val="00941C0F"/>
    <w:rsid w:val="00941CA0"/>
    <w:rsid w:val="00941D1A"/>
    <w:rsid w:val="00941D75"/>
    <w:rsid w:val="0094293A"/>
    <w:rsid w:val="00942A06"/>
    <w:rsid w:val="00943774"/>
    <w:rsid w:val="00945A07"/>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5295"/>
    <w:rsid w:val="0096533D"/>
    <w:rsid w:val="009653FB"/>
    <w:rsid w:val="0096595B"/>
    <w:rsid w:val="009667F0"/>
    <w:rsid w:val="0097014A"/>
    <w:rsid w:val="00970C4C"/>
    <w:rsid w:val="00971B42"/>
    <w:rsid w:val="009730B9"/>
    <w:rsid w:val="00973719"/>
    <w:rsid w:val="00973CF3"/>
    <w:rsid w:val="00974762"/>
    <w:rsid w:val="009747D8"/>
    <w:rsid w:val="009755C5"/>
    <w:rsid w:val="009762E0"/>
    <w:rsid w:val="0097661F"/>
    <w:rsid w:val="00977AFC"/>
    <w:rsid w:val="0098021A"/>
    <w:rsid w:val="00980FC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2A82"/>
    <w:rsid w:val="009A3416"/>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4275"/>
    <w:rsid w:val="009B53B6"/>
    <w:rsid w:val="009B5A0E"/>
    <w:rsid w:val="009B71D1"/>
    <w:rsid w:val="009B758F"/>
    <w:rsid w:val="009C0217"/>
    <w:rsid w:val="009C03BD"/>
    <w:rsid w:val="009C0DE9"/>
    <w:rsid w:val="009C0F4A"/>
    <w:rsid w:val="009C27FD"/>
    <w:rsid w:val="009C2983"/>
    <w:rsid w:val="009C2A51"/>
    <w:rsid w:val="009C2FFD"/>
    <w:rsid w:val="009C31A8"/>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557E"/>
    <w:rsid w:val="009E7910"/>
    <w:rsid w:val="009E79F2"/>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23B6"/>
    <w:rsid w:val="00A62D41"/>
    <w:rsid w:val="00A62DD2"/>
    <w:rsid w:val="00A632BD"/>
    <w:rsid w:val="00A6353B"/>
    <w:rsid w:val="00A63D01"/>
    <w:rsid w:val="00A6416A"/>
    <w:rsid w:val="00A64462"/>
    <w:rsid w:val="00A70045"/>
    <w:rsid w:val="00A7121F"/>
    <w:rsid w:val="00A71735"/>
    <w:rsid w:val="00A718D8"/>
    <w:rsid w:val="00A72F36"/>
    <w:rsid w:val="00A733E4"/>
    <w:rsid w:val="00A74FF7"/>
    <w:rsid w:val="00A8042F"/>
    <w:rsid w:val="00A80543"/>
    <w:rsid w:val="00A8070F"/>
    <w:rsid w:val="00A807AB"/>
    <w:rsid w:val="00A80E0A"/>
    <w:rsid w:val="00A81616"/>
    <w:rsid w:val="00A81DE0"/>
    <w:rsid w:val="00A82113"/>
    <w:rsid w:val="00A84444"/>
    <w:rsid w:val="00A84A88"/>
    <w:rsid w:val="00A85F4E"/>
    <w:rsid w:val="00A86802"/>
    <w:rsid w:val="00A86873"/>
    <w:rsid w:val="00A86E85"/>
    <w:rsid w:val="00A90929"/>
    <w:rsid w:val="00A92497"/>
    <w:rsid w:val="00A92808"/>
    <w:rsid w:val="00A92F11"/>
    <w:rsid w:val="00A93B1B"/>
    <w:rsid w:val="00A93BF5"/>
    <w:rsid w:val="00A9410F"/>
    <w:rsid w:val="00A95841"/>
    <w:rsid w:val="00A96A0F"/>
    <w:rsid w:val="00AA2C30"/>
    <w:rsid w:val="00AA3084"/>
    <w:rsid w:val="00AA3283"/>
    <w:rsid w:val="00AA43B8"/>
    <w:rsid w:val="00AA45D3"/>
    <w:rsid w:val="00AA5930"/>
    <w:rsid w:val="00AA6F5E"/>
    <w:rsid w:val="00AA7263"/>
    <w:rsid w:val="00AA748D"/>
    <w:rsid w:val="00AA75F3"/>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57E1"/>
    <w:rsid w:val="00AD18F3"/>
    <w:rsid w:val="00AD192C"/>
    <w:rsid w:val="00AD2122"/>
    <w:rsid w:val="00AD25DB"/>
    <w:rsid w:val="00AD2A97"/>
    <w:rsid w:val="00AD2B95"/>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B16"/>
    <w:rsid w:val="00AF241A"/>
    <w:rsid w:val="00AF2625"/>
    <w:rsid w:val="00AF3281"/>
    <w:rsid w:val="00AF3AC3"/>
    <w:rsid w:val="00AF41C7"/>
    <w:rsid w:val="00AF59FC"/>
    <w:rsid w:val="00AF6E2F"/>
    <w:rsid w:val="00B00118"/>
    <w:rsid w:val="00B00AC7"/>
    <w:rsid w:val="00B00CF9"/>
    <w:rsid w:val="00B016BB"/>
    <w:rsid w:val="00B02131"/>
    <w:rsid w:val="00B0216A"/>
    <w:rsid w:val="00B0283D"/>
    <w:rsid w:val="00B036EA"/>
    <w:rsid w:val="00B0397B"/>
    <w:rsid w:val="00B04A3A"/>
    <w:rsid w:val="00B04A78"/>
    <w:rsid w:val="00B04AD7"/>
    <w:rsid w:val="00B052CC"/>
    <w:rsid w:val="00B05625"/>
    <w:rsid w:val="00B05AAA"/>
    <w:rsid w:val="00B106D9"/>
    <w:rsid w:val="00B10DCE"/>
    <w:rsid w:val="00B10FDD"/>
    <w:rsid w:val="00B11935"/>
    <w:rsid w:val="00B11BC9"/>
    <w:rsid w:val="00B125AE"/>
    <w:rsid w:val="00B12DA7"/>
    <w:rsid w:val="00B131AC"/>
    <w:rsid w:val="00B1359E"/>
    <w:rsid w:val="00B13D16"/>
    <w:rsid w:val="00B13F12"/>
    <w:rsid w:val="00B14996"/>
    <w:rsid w:val="00B1589B"/>
    <w:rsid w:val="00B15B06"/>
    <w:rsid w:val="00B16BAE"/>
    <w:rsid w:val="00B200BF"/>
    <w:rsid w:val="00B20B72"/>
    <w:rsid w:val="00B21AA0"/>
    <w:rsid w:val="00B228AD"/>
    <w:rsid w:val="00B22DEF"/>
    <w:rsid w:val="00B26A67"/>
    <w:rsid w:val="00B26D66"/>
    <w:rsid w:val="00B26FD3"/>
    <w:rsid w:val="00B26FDD"/>
    <w:rsid w:val="00B310EB"/>
    <w:rsid w:val="00B318B5"/>
    <w:rsid w:val="00B31F38"/>
    <w:rsid w:val="00B322CE"/>
    <w:rsid w:val="00B32EE1"/>
    <w:rsid w:val="00B33E7F"/>
    <w:rsid w:val="00B34B4E"/>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C04"/>
    <w:rsid w:val="00B615D3"/>
    <w:rsid w:val="00B62785"/>
    <w:rsid w:val="00B63432"/>
    <w:rsid w:val="00B64093"/>
    <w:rsid w:val="00B6534C"/>
    <w:rsid w:val="00B65376"/>
    <w:rsid w:val="00B653B1"/>
    <w:rsid w:val="00B65C65"/>
    <w:rsid w:val="00B65E12"/>
    <w:rsid w:val="00B65E4B"/>
    <w:rsid w:val="00B6648B"/>
    <w:rsid w:val="00B676B4"/>
    <w:rsid w:val="00B67EB9"/>
    <w:rsid w:val="00B70220"/>
    <w:rsid w:val="00B70FC7"/>
    <w:rsid w:val="00B712C6"/>
    <w:rsid w:val="00B71F87"/>
    <w:rsid w:val="00B72215"/>
    <w:rsid w:val="00B72798"/>
    <w:rsid w:val="00B72A79"/>
    <w:rsid w:val="00B72BAD"/>
    <w:rsid w:val="00B73B06"/>
    <w:rsid w:val="00B748C9"/>
    <w:rsid w:val="00B7633C"/>
    <w:rsid w:val="00B77147"/>
    <w:rsid w:val="00B8055A"/>
    <w:rsid w:val="00B81F19"/>
    <w:rsid w:val="00B83D18"/>
    <w:rsid w:val="00B83DD7"/>
    <w:rsid w:val="00B855C3"/>
    <w:rsid w:val="00B855EA"/>
    <w:rsid w:val="00B85D3C"/>
    <w:rsid w:val="00B86463"/>
    <w:rsid w:val="00B86E46"/>
    <w:rsid w:val="00B9032C"/>
    <w:rsid w:val="00B91246"/>
    <w:rsid w:val="00B93A22"/>
    <w:rsid w:val="00B93BDB"/>
    <w:rsid w:val="00B9414D"/>
    <w:rsid w:val="00B9489A"/>
    <w:rsid w:val="00B961D6"/>
    <w:rsid w:val="00B968AE"/>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1227"/>
    <w:rsid w:val="00BD154D"/>
    <w:rsid w:val="00BD1F6F"/>
    <w:rsid w:val="00BD1FFA"/>
    <w:rsid w:val="00BD26C4"/>
    <w:rsid w:val="00BD28E3"/>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361E"/>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2AF6"/>
    <w:rsid w:val="00C73325"/>
    <w:rsid w:val="00C756ED"/>
    <w:rsid w:val="00C75AE5"/>
    <w:rsid w:val="00C75C3F"/>
    <w:rsid w:val="00C76028"/>
    <w:rsid w:val="00C77138"/>
    <w:rsid w:val="00C77A6F"/>
    <w:rsid w:val="00C77A7F"/>
    <w:rsid w:val="00C77F45"/>
    <w:rsid w:val="00C8146C"/>
    <w:rsid w:val="00C82E1F"/>
    <w:rsid w:val="00C85A9B"/>
    <w:rsid w:val="00C85E5D"/>
    <w:rsid w:val="00C85E61"/>
    <w:rsid w:val="00C85F00"/>
    <w:rsid w:val="00C85FE6"/>
    <w:rsid w:val="00C87955"/>
    <w:rsid w:val="00C87CC9"/>
    <w:rsid w:val="00C9035B"/>
    <w:rsid w:val="00C90967"/>
    <w:rsid w:val="00C910F5"/>
    <w:rsid w:val="00C91C3F"/>
    <w:rsid w:val="00C92CA0"/>
    <w:rsid w:val="00C92E23"/>
    <w:rsid w:val="00C92F72"/>
    <w:rsid w:val="00C93CDD"/>
    <w:rsid w:val="00C94EA2"/>
    <w:rsid w:val="00C9504C"/>
    <w:rsid w:val="00C95320"/>
    <w:rsid w:val="00C95A99"/>
    <w:rsid w:val="00C97C7B"/>
    <w:rsid w:val="00CA0600"/>
    <w:rsid w:val="00CA19AF"/>
    <w:rsid w:val="00CA2D13"/>
    <w:rsid w:val="00CA3611"/>
    <w:rsid w:val="00CA38EF"/>
    <w:rsid w:val="00CA3C04"/>
    <w:rsid w:val="00CA3D96"/>
    <w:rsid w:val="00CA5298"/>
    <w:rsid w:val="00CA535B"/>
    <w:rsid w:val="00CA6CFE"/>
    <w:rsid w:val="00CA6DFB"/>
    <w:rsid w:val="00CA73D5"/>
    <w:rsid w:val="00CB01F7"/>
    <w:rsid w:val="00CB046F"/>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BB1"/>
    <w:rsid w:val="00CD500A"/>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53FD"/>
    <w:rsid w:val="00CF69B6"/>
    <w:rsid w:val="00CF7B70"/>
    <w:rsid w:val="00CF7C64"/>
    <w:rsid w:val="00D004A6"/>
    <w:rsid w:val="00D00563"/>
    <w:rsid w:val="00D00628"/>
    <w:rsid w:val="00D01548"/>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BBF"/>
    <w:rsid w:val="00D23A72"/>
    <w:rsid w:val="00D26190"/>
    <w:rsid w:val="00D26A20"/>
    <w:rsid w:val="00D30EC1"/>
    <w:rsid w:val="00D327F4"/>
    <w:rsid w:val="00D3339C"/>
    <w:rsid w:val="00D3511F"/>
    <w:rsid w:val="00D36FCC"/>
    <w:rsid w:val="00D37028"/>
    <w:rsid w:val="00D40804"/>
    <w:rsid w:val="00D40B02"/>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7B7F"/>
    <w:rsid w:val="00D62235"/>
    <w:rsid w:val="00D63046"/>
    <w:rsid w:val="00D636CF"/>
    <w:rsid w:val="00D63DF5"/>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C40"/>
    <w:rsid w:val="00D75D1B"/>
    <w:rsid w:val="00D769A2"/>
    <w:rsid w:val="00D77F78"/>
    <w:rsid w:val="00D80069"/>
    <w:rsid w:val="00D80E4F"/>
    <w:rsid w:val="00D811C5"/>
    <w:rsid w:val="00D82785"/>
    <w:rsid w:val="00D82918"/>
    <w:rsid w:val="00D82CC1"/>
    <w:rsid w:val="00D8326B"/>
    <w:rsid w:val="00D83E13"/>
    <w:rsid w:val="00D83FE6"/>
    <w:rsid w:val="00D85083"/>
    <w:rsid w:val="00D85CCC"/>
    <w:rsid w:val="00D87778"/>
    <w:rsid w:val="00D87EEF"/>
    <w:rsid w:val="00D90A09"/>
    <w:rsid w:val="00D90B54"/>
    <w:rsid w:val="00D91384"/>
    <w:rsid w:val="00D92329"/>
    <w:rsid w:val="00D92581"/>
    <w:rsid w:val="00D93A76"/>
    <w:rsid w:val="00D93B71"/>
    <w:rsid w:val="00D943CC"/>
    <w:rsid w:val="00D94CF8"/>
    <w:rsid w:val="00D969DD"/>
    <w:rsid w:val="00D9716C"/>
    <w:rsid w:val="00D97CBB"/>
    <w:rsid w:val="00DA0214"/>
    <w:rsid w:val="00DA0338"/>
    <w:rsid w:val="00DA10BB"/>
    <w:rsid w:val="00DA1946"/>
    <w:rsid w:val="00DA235F"/>
    <w:rsid w:val="00DA26FB"/>
    <w:rsid w:val="00DA2E08"/>
    <w:rsid w:val="00DA362A"/>
    <w:rsid w:val="00DA3681"/>
    <w:rsid w:val="00DA3E14"/>
    <w:rsid w:val="00DA4362"/>
    <w:rsid w:val="00DA4672"/>
    <w:rsid w:val="00DA590A"/>
    <w:rsid w:val="00DA5985"/>
    <w:rsid w:val="00DA5E12"/>
    <w:rsid w:val="00DA61A6"/>
    <w:rsid w:val="00DA67E2"/>
    <w:rsid w:val="00DA6902"/>
    <w:rsid w:val="00DA6FC6"/>
    <w:rsid w:val="00DA778E"/>
    <w:rsid w:val="00DA7D4B"/>
    <w:rsid w:val="00DB1258"/>
    <w:rsid w:val="00DB160C"/>
    <w:rsid w:val="00DB209A"/>
    <w:rsid w:val="00DB20FC"/>
    <w:rsid w:val="00DB29F3"/>
    <w:rsid w:val="00DB3919"/>
    <w:rsid w:val="00DB4496"/>
    <w:rsid w:val="00DB510E"/>
    <w:rsid w:val="00DB60F5"/>
    <w:rsid w:val="00DB7493"/>
    <w:rsid w:val="00DB75BC"/>
    <w:rsid w:val="00DC1258"/>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E02"/>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3CD9"/>
    <w:rsid w:val="00E44218"/>
    <w:rsid w:val="00E4468E"/>
    <w:rsid w:val="00E44A28"/>
    <w:rsid w:val="00E44C53"/>
    <w:rsid w:val="00E44E79"/>
    <w:rsid w:val="00E44F96"/>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9A7"/>
    <w:rsid w:val="00E638D6"/>
    <w:rsid w:val="00E63C6D"/>
    <w:rsid w:val="00E654F6"/>
    <w:rsid w:val="00E65C11"/>
    <w:rsid w:val="00E65DFD"/>
    <w:rsid w:val="00E66030"/>
    <w:rsid w:val="00E661BF"/>
    <w:rsid w:val="00E665AA"/>
    <w:rsid w:val="00E66893"/>
    <w:rsid w:val="00E6709C"/>
    <w:rsid w:val="00E71334"/>
    <w:rsid w:val="00E72454"/>
    <w:rsid w:val="00E7298A"/>
    <w:rsid w:val="00E72AEE"/>
    <w:rsid w:val="00E72B2A"/>
    <w:rsid w:val="00E741D0"/>
    <w:rsid w:val="00E74414"/>
    <w:rsid w:val="00E74868"/>
    <w:rsid w:val="00E76F06"/>
    <w:rsid w:val="00E77503"/>
    <w:rsid w:val="00E810CE"/>
    <w:rsid w:val="00E82862"/>
    <w:rsid w:val="00E8306F"/>
    <w:rsid w:val="00E83213"/>
    <w:rsid w:val="00E8331E"/>
    <w:rsid w:val="00E8348B"/>
    <w:rsid w:val="00E84B30"/>
    <w:rsid w:val="00E86D10"/>
    <w:rsid w:val="00E87FC6"/>
    <w:rsid w:val="00E900CB"/>
    <w:rsid w:val="00E9028B"/>
    <w:rsid w:val="00E91CA6"/>
    <w:rsid w:val="00E920F2"/>
    <w:rsid w:val="00E923AC"/>
    <w:rsid w:val="00E93FF0"/>
    <w:rsid w:val="00E945DC"/>
    <w:rsid w:val="00E9605E"/>
    <w:rsid w:val="00E96A4C"/>
    <w:rsid w:val="00E972B5"/>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207D"/>
    <w:rsid w:val="00EF2E70"/>
    <w:rsid w:val="00EF32EA"/>
    <w:rsid w:val="00EF3391"/>
    <w:rsid w:val="00EF3D13"/>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54FE"/>
    <w:rsid w:val="00F15AB9"/>
    <w:rsid w:val="00F1647A"/>
    <w:rsid w:val="00F17195"/>
    <w:rsid w:val="00F1725B"/>
    <w:rsid w:val="00F1754B"/>
    <w:rsid w:val="00F17875"/>
    <w:rsid w:val="00F17E50"/>
    <w:rsid w:val="00F17FD3"/>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9E1"/>
    <w:rsid w:val="00F65F9F"/>
    <w:rsid w:val="00F663B8"/>
    <w:rsid w:val="00F66667"/>
    <w:rsid w:val="00F66777"/>
    <w:rsid w:val="00F67961"/>
    <w:rsid w:val="00F67DD0"/>
    <w:rsid w:val="00F67E03"/>
    <w:rsid w:val="00F67E2F"/>
    <w:rsid w:val="00F704AC"/>
    <w:rsid w:val="00F705FB"/>
    <w:rsid w:val="00F74213"/>
    <w:rsid w:val="00F74252"/>
    <w:rsid w:val="00F748F5"/>
    <w:rsid w:val="00F74C0B"/>
    <w:rsid w:val="00F75F3B"/>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739"/>
    <w:rsid w:val="00F93D84"/>
    <w:rsid w:val="00F94C79"/>
    <w:rsid w:val="00F950EC"/>
    <w:rsid w:val="00F97578"/>
    <w:rsid w:val="00F9780A"/>
    <w:rsid w:val="00FA0948"/>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62B3"/>
    <w:rsid w:val="00FB7C0C"/>
    <w:rsid w:val="00FC07DB"/>
    <w:rsid w:val="00FC107D"/>
    <w:rsid w:val="00FC3494"/>
    <w:rsid w:val="00FC3A46"/>
    <w:rsid w:val="00FC416C"/>
    <w:rsid w:val="00FC5406"/>
    <w:rsid w:val="00FC55A8"/>
    <w:rsid w:val="00FC67A3"/>
    <w:rsid w:val="00FC6F3C"/>
    <w:rsid w:val="00FC70C8"/>
    <w:rsid w:val="00FD07A4"/>
    <w:rsid w:val="00FD07BF"/>
    <w:rsid w:val="00FD1999"/>
    <w:rsid w:val="00FD1A57"/>
    <w:rsid w:val="00FD2795"/>
    <w:rsid w:val="00FD415B"/>
    <w:rsid w:val="00FD44C4"/>
    <w:rsid w:val="00FD44E1"/>
    <w:rsid w:val="00FD4BEF"/>
    <w:rsid w:val="00FD5783"/>
    <w:rsid w:val="00FD5AF9"/>
    <w:rsid w:val="00FD5B0C"/>
    <w:rsid w:val="00FD71E9"/>
    <w:rsid w:val="00FE0C8E"/>
    <w:rsid w:val="00FE0F6A"/>
    <w:rsid w:val="00FE1150"/>
    <w:rsid w:val="00FE1346"/>
    <w:rsid w:val="00FE1D15"/>
    <w:rsid w:val="00FE1DF7"/>
    <w:rsid w:val="00FE41C5"/>
    <w:rsid w:val="00FE41CE"/>
    <w:rsid w:val="00FE4546"/>
    <w:rsid w:val="00FE46CD"/>
    <w:rsid w:val="00FE47D4"/>
    <w:rsid w:val="00FE4CDA"/>
    <w:rsid w:val="00FE5AA4"/>
    <w:rsid w:val="00FE6AFC"/>
    <w:rsid w:val="00FE6D42"/>
    <w:rsid w:val="00FE6DE0"/>
    <w:rsid w:val="00FE7D9D"/>
    <w:rsid w:val="00FF1251"/>
    <w:rsid w:val="00FF1493"/>
    <w:rsid w:val="00FF251D"/>
    <w:rsid w:val="00FF4EE5"/>
    <w:rsid w:val="00FF4EFB"/>
    <w:rsid w:val="00FF5100"/>
    <w:rsid w:val="00FF534F"/>
    <w:rsid w:val="00FF5BD7"/>
    <w:rsid w:val="00FF703C"/>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5742</Words>
  <Characters>488730</Characters>
  <Application>Microsoft Office Word</Application>
  <DocSecurity>0</DocSecurity>
  <Lines>4072</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326</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204</cp:revision>
  <dcterms:created xsi:type="dcterms:W3CDTF">2022-05-13T09:26:00Z</dcterms:created>
  <dcterms:modified xsi:type="dcterms:W3CDTF">2022-05-1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 11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cology-letters</vt:lpwstr>
  </property>
  <property fmtid="{D5CDD505-2E9C-101B-9397-08002B2CF9AE}" pid="20" name="Mendeley Recent Style Name 6_1">
    <vt:lpwstr>Ecology Letter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ContentTypeId">
    <vt:lpwstr>0x010100058E4A01379C2446AABC7C82B5882FA3</vt:lpwstr>
  </property>
</Properties>
</file>